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61EF4" w14:textId="77777777" w:rsidR="00EC7C61" w:rsidRDefault="00EC7C61" w:rsidP="002B055A">
      <w:pPr>
        <w:jc w:val="center"/>
        <w:rPr>
          <w:b/>
        </w:rPr>
      </w:pPr>
    </w:p>
    <w:p w14:paraId="4F4E60F7" w14:textId="77777777" w:rsidR="00EC7C61" w:rsidRDefault="00EC7C61" w:rsidP="002B055A">
      <w:pPr>
        <w:jc w:val="center"/>
        <w:rPr>
          <w:b/>
        </w:rPr>
      </w:pPr>
    </w:p>
    <w:p w14:paraId="62992A87" w14:textId="77777777" w:rsidR="00CF554D" w:rsidRDefault="00CF554D" w:rsidP="002B055A">
      <w:pPr>
        <w:jc w:val="center"/>
        <w:rPr>
          <w:b/>
        </w:rPr>
      </w:pPr>
    </w:p>
    <w:p w14:paraId="29015862" w14:textId="77777777" w:rsidR="00CF554D" w:rsidRDefault="00CF554D" w:rsidP="002B055A">
      <w:pPr>
        <w:jc w:val="center"/>
        <w:rPr>
          <w:b/>
        </w:rPr>
      </w:pPr>
    </w:p>
    <w:p w14:paraId="33A86B30" w14:textId="77777777" w:rsidR="00CF554D" w:rsidRDefault="00CF554D" w:rsidP="002B055A">
      <w:pPr>
        <w:jc w:val="center"/>
        <w:rPr>
          <w:b/>
        </w:rPr>
      </w:pPr>
    </w:p>
    <w:p w14:paraId="52054E88" w14:textId="76E0E910" w:rsidR="00E97932" w:rsidRPr="00964339" w:rsidRDefault="00014935" w:rsidP="00F60E36">
      <w:pPr>
        <w:jc w:val="center"/>
        <w:rPr>
          <w:b/>
          <w:sz w:val="22"/>
          <w:szCs w:val="22"/>
        </w:rPr>
      </w:pPr>
      <w:r w:rsidRPr="00964339">
        <w:rPr>
          <w:b/>
          <w:sz w:val="22"/>
          <w:szCs w:val="22"/>
        </w:rPr>
        <w:t xml:space="preserve">The Tragedy of the </w:t>
      </w:r>
      <w:r w:rsidR="008C7274" w:rsidRPr="00964339">
        <w:rPr>
          <w:b/>
          <w:sz w:val="22"/>
          <w:szCs w:val="22"/>
        </w:rPr>
        <w:t xml:space="preserve">Diffusion of the </w:t>
      </w:r>
      <w:r w:rsidR="00D25BC3" w:rsidRPr="00964339">
        <w:rPr>
          <w:b/>
          <w:sz w:val="22"/>
          <w:szCs w:val="22"/>
        </w:rPr>
        <w:t>Commons Metaphor</w:t>
      </w:r>
      <w:r w:rsidRPr="00964339">
        <w:rPr>
          <w:b/>
          <w:sz w:val="22"/>
          <w:szCs w:val="22"/>
        </w:rPr>
        <w:t>:</w:t>
      </w:r>
    </w:p>
    <w:p w14:paraId="0FACFB8E" w14:textId="30A2A6D3" w:rsidR="002B055A" w:rsidRPr="00964339" w:rsidRDefault="002B055A" w:rsidP="00F60E36">
      <w:pPr>
        <w:jc w:val="center"/>
        <w:rPr>
          <w:b/>
          <w:sz w:val="22"/>
          <w:szCs w:val="22"/>
        </w:rPr>
      </w:pPr>
      <w:r w:rsidRPr="00964339">
        <w:rPr>
          <w:b/>
          <w:sz w:val="22"/>
          <w:szCs w:val="22"/>
        </w:rPr>
        <w:t>Bringing the Environment Back in to Environmental Studies</w:t>
      </w:r>
    </w:p>
    <w:p w14:paraId="19898B48" w14:textId="77777777" w:rsidR="002B055A" w:rsidRPr="00964339" w:rsidRDefault="002B055A" w:rsidP="00F60E36">
      <w:pPr>
        <w:jc w:val="center"/>
        <w:rPr>
          <w:bCs/>
          <w:sz w:val="22"/>
          <w:szCs w:val="22"/>
        </w:rPr>
      </w:pPr>
    </w:p>
    <w:p w14:paraId="519ED02E" w14:textId="662646CE" w:rsidR="00CA409F" w:rsidRDefault="0020141B" w:rsidP="00F60E36">
      <w:pPr>
        <w:jc w:val="center"/>
        <w:rPr>
          <w:b/>
          <w:sz w:val="22"/>
          <w:szCs w:val="22"/>
        </w:rPr>
      </w:pPr>
      <w:r w:rsidRPr="00964339">
        <w:rPr>
          <w:b/>
          <w:sz w:val="22"/>
          <w:szCs w:val="22"/>
        </w:rPr>
        <w:t xml:space="preserve">Benjamin Cashore &amp; </w:t>
      </w:r>
      <w:r w:rsidR="0066651B" w:rsidRPr="00964339">
        <w:rPr>
          <w:b/>
          <w:sz w:val="22"/>
          <w:szCs w:val="22"/>
        </w:rPr>
        <w:t>Steven Bernstein</w:t>
      </w:r>
      <w:r w:rsidR="00A91FDB" w:rsidRPr="00964339">
        <w:rPr>
          <w:rStyle w:val="EndnoteReference"/>
          <w:b/>
          <w:sz w:val="22"/>
          <w:szCs w:val="22"/>
        </w:rPr>
        <w:endnoteReference w:id="1"/>
      </w:r>
    </w:p>
    <w:p w14:paraId="05B5B85C" w14:textId="77777777" w:rsidR="00C660F3" w:rsidRPr="00964339" w:rsidRDefault="00C660F3" w:rsidP="00F60E36">
      <w:pPr>
        <w:jc w:val="center"/>
        <w:rPr>
          <w:b/>
          <w:sz w:val="22"/>
          <w:szCs w:val="22"/>
        </w:rPr>
      </w:pPr>
    </w:p>
    <w:p w14:paraId="477A85B8" w14:textId="10518B92" w:rsidR="00B0730D" w:rsidRDefault="00914D04" w:rsidP="00F60E36">
      <w:pPr>
        <w:jc w:val="center"/>
        <w:rPr>
          <w:bCs/>
          <w:sz w:val="22"/>
          <w:szCs w:val="22"/>
        </w:rPr>
      </w:pPr>
      <w:r>
        <w:rPr>
          <w:bCs/>
          <w:sz w:val="22"/>
          <w:szCs w:val="22"/>
        </w:rPr>
        <w:t>As of June 1</w:t>
      </w:r>
      <w:r w:rsidR="00193A6E">
        <w:rPr>
          <w:bCs/>
          <w:sz w:val="22"/>
          <w:szCs w:val="22"/>
        </w:rPr>
        <w:t>5</w:t>
      </w:r>
      <w:r w:rsidR="00B0730D">
        <w:rPr>
          <w:bCs/>
          <w:sz w:val="22"/>
          <w:szCs w:val="22"/>
        </w:rPr>
        <w:t>, 2018</w:t>
      </w:r>
    </w:p>
    <w:p w14:paraId="34E87CDD" w14:textId="2BF78864" w:rsidR="00D45493" w:rsidRDefault="00B0730D" w:rsidP="00F60E36">
      <w:pPr>
        <w:jc w:val="center"/>
        <w:rPr>
          <w:bCs/>
          <w:sz w:val="22"/>
          <w:szCs w:val="22"/>
        </w:rPr>
      </w:pPr>
      <w:r>
        <w:rPr>
          <w:bCs/>
          <w:sz w:val="22"/>
          <w:szCs w:val="22"/>
        </w:rPr>
        <w:t>Previous versions</w:t>
      </w:r>
      <w:r w:rsidR="00F60E36">
        <w:rPr>
          <w:bCs/>
          <w:sz w:val="22"/>
          <w:szCs w:val="22"/>
        </w:rPr>
        <w:t xml:space="preserve"> were presented to: </w:t>
      </w:r>
    </w:p>
    <w:p w14:paraId="3EDA413A" w14:textId="4A3C94F7" w:rsidR="00F60E36" w:rsidRPr="00F60E36" w:rsidRDefault="00D45493" w:rsidP="00F60E36">
      <w:pPr>
        <w:jc w:val="center"/>
        <w:rPr>
          <w:bCs/>
          <w:color w:val="212121"/>
          <w:sz w:val="22"/>
          <w:szCs w:val="22"/>
        </w:rPr>
      </w:pPr>
      <w:r w:rsidRPr="00B0730D">
        <w:rPr>
          <w:bCs/>
          <w:color w:val="212121"/>
          <w:sz w:val="22"/>
          <w:szCs w:val="22"/>
        </w:rPr>
        <w:t xml:space="preserve">the </w:t>
      </w:r>
      <w:r w:rsidRPr="00F60E36">
        <w:rPr>
          <w:bCs/>
          <w:i/>
          <w:iCs/>
          <w:color w:val="212121"/>
          <w:sz w:val="22"/>
          <w:szCs w:val="22"/>
        </w:rPr>
        <w:t>Ostrom Workshop at Indiana University</w:t>
      </w:r>
      <w:r w:rsidR="00F60E36">
        <w:rPr>
          <w:bCs/>
          <w:color w:val="212121"/>
          <w:sz w:val="22"/>
          <w:szCs w:val="22"/>
        </w:rPr>
        <w:t xml:space="preserve"> </w:t>
      </w:r>
      <w:r w:rsidR="00FD3E50" w:rsidRPr="00B0730D">
        <w:rPr>
          <w:bCs/>
          <w:color w:val="212121"/>
          <w:sz w:val="22"/>
          <w:szCs w:val="22"/>
        </w:rPr>
        <w:t>April 23</w:t>
      </w:r>
      <w:r w:rsidR="00FD3E50" w:rsidRPr="00B0730D">
        <w:rPr>
          <w:bCs/>
          <w:color w:val="212121"/>
          <w:sz w:val="22"/>
          <w:szCs w:val="22"/>
          <w:vertAlign w:val="superscript"/>
        </w:rPr>
        <w:t>rd</w:t>
      </w:r>
      <w:r w:rsidR="00FD3E50" w:rsidRPr="00B0730D">
        <w:rPr>
          <w:bCs/>
          <w:color w:val="212121"/>
          <w:sz w:val="22"/>
          <w:szCs w:val="22"/>
        </w:rPr>
        <w:t xml:space="preserve">, </w:t>
      </w:r>
      <w:r w:rsidR="00B0730D" w:rsidRPr="00B0730D">
        <w:rPr>
          <w:bCs/>
          <w:color w:val="212121"/>
          <w:sz w:val="22"/>
          <w:szCs w:val="22"/>
        </w:rPr>
        <w:t xml:space="preserve">2018, </w:t>
      </w:r>
      <w:r w:rsidR="00FD3E50" w:rsidRPr="00B0730D">
        <w:rPr>
          <w:bCs/>
          <w:color w:val="212121"/>
          <w:sz w:val="22"/>
          <w:szCs w:val="22"/>
        </w:rPr>
        <w:t>Bloomington,</w:t>
      </w:r>
      <w:r w:rsidR="00FD3E50" w:rsidRPr="00B0730D">
        <w:rPr>
          <w:bCs/>
          <w:sz w:val="22"/>
          <w:szCs w:val="22"/>
        </w:rPr>
        <w:t xml:space="preserve"> </w:t>
      </w:r>
      <w:r w:rsidR="001C5728" w:rsidRPr="00B0730D">
        <w:rPr>
          <w:bCs/>
          <w:sz w:val="22"/>
          <w:szCs w:val="22"/>
        </w:rPr>
        <w:t>Indiana</w:t>
      </w:r>
      <w:r w:rsidR="00F60E36">
        <w:rPr>
          <w:bCs/>
          <w:sz w:val="22"/>
          <w:szCs w:val="22"/>
        </w:rPr>
        <w:t xml:space="preserve"> and</w:t>
      </w:r>
    </w:p>
    <w:p w14:paraId="765291E9" w14:textId="5605139A" w:rsidR="00B0730D" w:rsidRDefault="00B0730D" w:rsidP="00F60E36">
      <w:pPr>
        <w:jc w:val="center"/>
        <w:rPr>
          <w:sz w:val="22"/>
          <w:szCs w:val="22"/>
        </w:rPr>
      </w:pPr>
      <w:r w:rsidRPr="00B0730D">
        <w:rPr>
          <w:sz w:val="22"/>
          <w:szCs w:val="22"/>
        </w:rPr>
        <w:t xml:space="preserve">the </w:t>
      </w:r>
      <w:r w:rsidRPr="00F60E36">
        <w:rPr>
          <w:i/>
          <w:iCs/>
          <w:sz w:val="22"/>
          <w:szCs w:val="22"/>
        </w:rPr>
        <w:t>International Studies Association Annual Meeting</w:t>
      </w:r>
      <w:r w:rsidRPr="00B0730D">
        <w:rPr>
          <w:sz w:val="22"/>
          <w:szCs w:val="22"/>
        </w:rPr>
        <w:t>, San Francisco, April 3-7th, 2018.</w:t>
      </w:r>
    </w:p>
    <w:p w14:paraId="2DA4F27E" w14:textId="77777777" w:rsidR="00F60E36" w:rsidRPr="00B0730D" w:rsidRDefault="00F60E36" w:rsidP="00F60E36">
      <w:pPr>
        <w:jc w:val="center"/>
        <w:rPr>
          <w:sz w:val="22"/>
          <w:szCs w:val="22"/>
        </w:rPr>
      </w:pPr>
    </w:p>
    <w:p w14:paraId="7870C5F6" w14:textId="0EAAAC15" w:rsidR="008B6BCD" w:rsidRDefault="00D45493" w:rsidP="00F60E36">
      <w:pPr>
        <w:jc w:val="center"/>
        <w:rPr>
          <w:bCs/>
          <w:sz w:val="22"/>
          <w:szCs w:val="22"/>
        </w:rPr>
      </w:pPr>
      <w:r w:rsidRPr="00B0730D">
        <w:rPr>
          <w:bCs/>
          <w:sz w:val="22"/>
          <w:szCs w:val="22"/>
        </w:rPr>
        <w:t>Please</w:t>
      </w:r>
      <w:r w:rsidR="00D01D07">
        <w:rPr>
          <w:bCs/>
          <w:sz w:val="22"/>
          <w:szCs w:val="22"/>
        </w:rPr>
        <w:t xml:space="preserve"> do not cite without permission</w:t>
      </w:r>
    </w:p>
    <w:p w14:paraId="3078D94B" w14:textId="1967655B" w:rsidR="009569CE" w:rsidRDefault="009569CE" w:rsidP="00F60E36">
      <w:pPr>
        <w:jc w:val="center"/>
        <w:rPr>
          <w:bCs/>
          <w:sz w:val="22"/>
          <w:szCs w:val="22"/>
        </w:rPr>
      </w:pPr>
      <w:r>
        <w:rPr>
          <w:bCs/>
          <w:sz w:val="22"/>
          <w:szCs w:val="22"/>
        </w:rPr>
        <w:t>Comments welcome</w:t>
      </w:r>
      <w:r w:rsidR="008B6BCD">
        <w:rPr>
          <w:bCs/>
          <w:sz w:val="22"/>
          <w:szCs w:val="22"/>
        </w:rPr>
        <w:t>:</w:t>
      </w:r>
      <w:r>
        <w:rPr>
          <w:bCs/>
          <w:sz w:val="22"/>
          <w:szCs w:val="22"/>
        </w:rPr>
        <w:t xml:space="preserve"> </w:t>
      </w:r>
      <w:hyperlink r:id="rId8" w:history="1">
        <w:r w:rsidRPr="00734DBD">
          <w:rPr>
            <w:rStyle w:val="Hyperlink"/>
            <w:bCs/>
            <w:sz w:val="22"/>
            <w:szCs w:val="22"/>
          </w:rPr>
          <w:t>benjamin.cashore@yale.edu</w:t>
        </w:r>
      </w:hyperlink>
      <w:r w:rsidR="008B6BCD">
        <w:rPr>
          <w:bCs/>
          <w:sz w:val="22"/>
          <w:szCs w:val="22"/>
        </w:rPr>
        <w:t xml:space="preserve">; </w:t>
      </w:r>
      <w:hyperlink r:id="rId9" w:history="1">
        <w:r w:rsidRPr="00734DBD">
          <w:rPr>
            <w:rStyle w:val="Hyperlink"/>
            <w:bCs/>
            <w:sz w:val="22"/>
            <w:szCs w:val="22"/>
          </w:rPr>
          <w:t>steven.bernstein@utoronto.ca</w:t>
        </w:r>
      </w:hyperlink>
    </w:p>
    <w:p w14:paraId="2639F8C0" w14:textId="5FFF6156" w:rsidR="00D45493" w:rsidRPr="00B0730D" w:rsidRDefault="00D45493" w:rsidP="00D45493">
      <w:pPr>
        <w:jc w:val="center"/>
        <w:rPr>
          <w:bCs/>
          <w:sz w:val="22"/>
          <w:szCs w:val="22"/>
        </w:rPr>
      </w:pPr>
    </w:p>
    <w:p w14:paraId="3119E41E" w14:textId="77777777" w:rsidR="001C5728" w:rsidRDefault="001C5728" w:rsidP="00B0730D">
      <w:pPr>
        <w:rPr>
          <w:b/>
          <w:sz w:val="22"/>
          <w:szCs w:val="22"/>
        </w:rPr>
      </w:pPr>
    </w:p>
    <w:p w14:paraId="49759BCA" w14:textId="77777777" w:rsidR="00777B84" w:rsidRDefault="00777B84" w:rsidP="00B0730D">
      <w:pPr>
        <w:rPr>
          <w:b/>
          <w:sz w:val="22"/>
          <w:szCs w:val="22"/>
        </w:rPr>
      </w:pPr>
    </w:p>
    <w:p w14:paraId="3FE6756A" w14:textId="77777777" w:rsidR="00777B84" w:rsidRDefault="00777B84" w:rsidP="00B0730D">
      <w:pPr>
        <w:rPr>
          <w:b/>
          <w:sz w:val="22"/>
          <w:szCs w:val="22"/>
        </w:rPr>
      </w:pPr>
    </w:p>
    <w:p w14:paraId="073345F8" w14:textId="77777777" w:rsidR="00777B84" w:rsidRDefault="00777B84" w:rsidP="00B0730D">
      <w:pPr>
        <w:rPr>
          <w:b/>
          <w:sz w:val="22"/>
          <w:szCs w:val="22"/>
        </w:rPr>
      </w:pPr>
    </w:p>
    <w:p w14:paraId="550FE221" w14:textId="77777777" w:rsidR="00777B84" w:rsidRDefault="00777B84" w:rsidP="00B0730D">
      <w:pPr>
        <w:rPr>
          <w:b/>
          <w:sz w:val="22"/>
          <w:szCs w:val="22"/>
        </w:rPr>
      </w:pPr>
    </w:p>
    <w:p w14:paraId="5D62FE2D" w14:textId="77777777" w:rsidR="00777B84" w:rsidRDefault="00777B84" w:rsidP="00B0730D">
      <w:pPr>
        <w:rPr>
          <w:b/>
          <w:sz w:val="22"/>
          <w:szCs w:val="22"/>
        </w:rPr>
      </w:pPr>
    </w:p>
    <w:p w14:paraId="32F7AF66" w14:textId="77777777" w:rsidR="00D66465" w:rsidRDefault="00D66465" w:rsidP="00B0730D">
      <w:pPr>
        <w:rPr>
          <w:b/>
          <w:sz w:val="22"/>
          <w:szCs w:val="22"/>
        </w:rPr>
      </w:pPr>
    </w:p>
    <w:p w14:paraId="63109E37" w14:textId="77777777" w:rsidR="00D66465" w:rsidRDefault="00D66465" w:rsidP="00B0730D">
      <w:pPr>
        <w:rPr>
          <w:b/>
          <w:sz w:val="22"/>
          <w:szCs w:val="22"/>
        </w:rPr>
      </w:pPr>
    </w:p>
    <w:p w14:paraId="0F928CBC" w14:textId="77777777" w:rsidR="00D66465" w:rsidRDefault="00D66465" w:rsidP="00B0730D">
      <w:pPr>
        <w:rPr>
          <w:b/>
          <w:sz w:val="22"/>
          <w:szCs w:val="22"/>
        </w:rPr>
      </w:pPr>
    </w:p>
    <w:p w14:paraId="042DB93B" w14:textId="77777777" w:rsidR="00D66465" w:rsidRDefault="00D66465" w:rsidP="00B0730D">
      <w:pPr>
        <w:rPr>
          <w:b/>
          <w:sz w:val="22"/>
          <w:szCs w:val="22"/>
        </w:rPr>
      </w:pPr>
    </w:p>
    <w:p w14:paraId="6927B0FF" w14:textId="77777777" w:rsidR="00D66465" w:rsidRDefault="00D66465" w:rsidP="00B0730D">
      <w:pPr>
        <w:rPr>
          <w:b/>
          <w:sz w:val="22"/>
          <w:szCs w:val="22"/>
        </w:rPr>
      </w:pPr>
    </w:p>
    <w:p w14:paraId="32BE190E" w14:textId="77777777" w:rsidR="00D66465" w:rsidRDefault="00D66465" w:rsidP="00B0730D">
      <w:pPr>
        <w:rPr>
          <w:b/>
          <w:sz w:val="22"/>
          <w:szCs w:val="22"/>
        </w:rPr>
      </w:pPr>
    </w:p>
    <w:p w14:paraId="41D3EF93" w14:textId="77777777" w:rsidR="00D66465" w:rsidRDefault="00D66465" w:rsidP="00B0730D">
      <w:pPr>
        <w:rPr>
          <w:b/>
          <w:sz w:val="22"/>
          <w:szCs w:val="22"/>
        </w:rPr>
      </w:pPr>
    </w:p>
    <w:p w14:paraId="7A9AAACC" w14:textId="77777777" w:rsidR="00D66465" w:rsidRDefault="00D66465" w:rsidP="00B0730D">
      <w:pPr>
        <w:rPr>
          <w:b/>
          <w:sz w:val="22"/>
          <w:szCs w:val="22"/>
        </w:rPr>
      </w:pPr>
    </w:p>
    <w:p w14:paraId="1A97507E" w14:textId="77777777" w:rsidR="00D66465" w:rsidRDefault="00D66465" w:rsidP="00B0730D">
      <w:pPr>
        <w:rPr>
          <w:b/>
          <w:sz w:val="22"/>
          <w:szCs w:val="22"/>
        </w:rPr>
      </w:pPr>
    </w:p>
    <w:p w14:paraId="39F7B955" w14:textId="77777777" w:rsidR="00D66465" w:rsidRDefault="00D66465" w:rsidP="00B0730D">
      <w:pPr>
        <w:rPr>
          <w:b/>
          <w:sz w:val="22"/>
          <w:szCs w:val="22"/>
        </w:rPr>
      </w:pPr>
    </w:p>
    <w:p w14:paraId="6F8DB743" w14:textId="77777777" w:rsidR="00D66465" w:rsidRDefault="00D66465" w:rsidP="00B0730D">
      <w:pPr>
        <w:rPr>
          <w:b/>
          <w:sz w:val="22"/>
          <w:szCs w:val="22"/>
        </w:rPr>
      </w:pPr>
    </w:p>
    <w:p w14:paraId="2ABC66D3" w14:textId="77777777" w:rsidR="00D66465" w:rsidRDefault="00D66465" w:rsidP="00B0730D">
      <w:pPr>
        <w:rPr>
          <w:b/>
          <w:sz w:val="22"/>
          <w:szCs w:val="22"/>
        </w:rPr>
      </w:pPr>
    </w:p>
    <w:p w14:paraId="18C16C45" w14:textId="77777777" w:rsidR="00D66465" w:rsidRDefault="00D66465" w:rsidP="00B0730D">
      <w:pPr>
        <w:rPr>
          <w:b/>
          <w:sz w:val="22"/>
          <w:szCs w:val="22"/>
        </w:rPr>
      </w:pPr>
    </w:p>
    <w:p w14:paraId="4F634EB5" w14:textId="77777777" w:rsidR="00D66465" w:rsidRDefault="00D66465" w:rsidP="00B0730D">
      <w:pPr>
        <w:rPr>
          <w:b/>
          <w:sz w:val="22"/>
          <w:szCs w:val="22"/>
        </w:rPr>
      </w:pPr>
    </w:p>
    <w:p w14:paraId="2FCF6613" w14:textId="77777777" w:rsidR="00D66465" w:rsidRDefault="00D66465" w:rsidP="00B0730D">
      <w:pPr>
        <w:rPr>
          <w:b/>
          <w:sz w:val="22"/>
          <w:szCs w:val="22"/>
        </w:rPr>
      </w:pPr>
    </w:p>
    <w:p w14:paraId="428BA518" w14:textId="77777777" w:rsidR="00D66465" w:rsidRDefault="00D66465" w:rsidP="00B0730D">
      <w:pPr>
        <w:rPr>
          <w:b/>
          <w:sz w:val="22"/>
          <w:szCs w:val="22"/>
        </w:rPr>
      </w:pPr>
    </w:p>
    <w:p w14:paraId="02495A6C" w14:textId="77777777" w:rsidR="00D66465" w:rsidRDefault="00D66465" w:rsidP="00B0730D">
      <w:pPr>
        <w:rPr>
          <w:b/>
          <w:sz w:val="22"/>
          <w:szCs w:val="22"/>
        </w:rPr>
      </w:pPr>
    </w:p>
    <w:p w14:paraId="531E8666" w14:textId="77777777" w:rsidR="00D66465" w:rsidRDefault="00D66465" w:rsidP="00B0730D">
      <w:pPr>
        <w:rPr>
          <w:b/>
          <w:sz w:val="22"/>
          <w:szCs w:val="22"/>
        </w:rPr>
      </w:pPr>
    </w:p>
    <w:p w14:paraId="5516D47E" w14:textId="77777777" w:rsidR="00D66465" w:rsidRDefault="00D66465" w:rsidP="00B0730D">
      <w:pPr>
        <w:rPr>
          <w:b/>
          <w:sz w:val="22"/>
          <w:szCs w:val="22"/>
        </w:rPr>
      </w:pPr>
    </w:p>
    <w:p w14:paraId="67E2C3A8" w14:textId="77777777" w:rsidR="00D66465" w:rsidRDefault="00D66465" w:rsidP="00B0730D">
      <w:pPr>
        <w:rPr>
          <w:b/>
          <w:sz w:val="22"/>
          <w:szCs w:val="22"/>
        </w:rPr>
      </w:pPr>
    </w:p>
    <w:p w14:paraId="0178F4BA" w14:textId="77777777" w:rsidR="00D66465" w:rsidRDefault="00D66465" w:rsidP="00B0730D">
      <w:pPr>
        <w:rPr>
          <w:b/>
          <w:sz w:val="22"/>
          <w:szCs w:val="22"/>
        </w:rPr>
      </w:pPr>
    </w:p>
    <w:p w14:paraId="18513E3E" w14:textId="77777777" w:rsidR="00D66465" w:rsidRDefault="00D66465" w:rsidP="00B0730D">
      <w:pPr>
        <w:rPr>
          <w:b/>
          <w:sz w:val="22"/>
          <w:szCs w:val="22"/>
        </w:rPr>
      </w:pPr>
    </w:p>
    <w:p w14:paraId="39BDFDA8" w14:textId="77777777" w:rsidR="00777B84" w:rsidRDefault="00777B84" w:rsidP="00B0730D">
      <w:pPr>
        <w:rPr>
          <w:b/>
          <w:sz w:val="22"/>
          <w:szCs w:val="22"/>
        </w:rPr>
      </w:pPr>
    </w:p>
    <w:p w14:paraId="48B8F2CB" w14:textId="77777777" w:rsidR="00777B84" w:rsidRDefault="00777B84" w:rsidP="00B0730D">
      <w:pPr>
        <w:rPr>
          <w:b/>
          <w:sz w:val="22"/>
          <w:szCs w:val="22"/>
        </w:rPr>
      </w:pPr>
    </w:p>
    <w:p w14:paraId="7A472AA3" w14:textId="77777777" w:rsidR="00777B84" w:rsidRDefault="00777B84" w:rsidP="00B0730D">
      <w:pPr>
        <w:rPr>
          <w:b/>
          <w:sz w:val="22"/>
          <w:szCs w:val="22"/>
        </w:rPr>
      </w:pPr>
    </w:p>
    <w:p w14:paraId="2086624F" w14:textId="77777777" w:rsidR="00D055CA" w:rsidRPr="00964339" w:rsidRDefault="00D055CA" w:rsidP="002B055A">
      <w:pPr>
        <w:jc w:val="center"/>
        <w:rPr>
          <w:b/>
          <w:sz w:val="22"/>
          <w:szCs w:val="22"/>
        </w:rPr>
      </w:pPr>
    </w:p>
    <w:p w14:paraId="5E76442B" w14:textId="22CC5E7B" w:rsidR="00D055CA" w:rsidRDefault="004D2517" w:rsidP="00D200BA">
      <w:pPr>
        <w:jc w:val="center"/>
        <w:rPr>
          <w:bCs/>
          <w:sz w:val="22"/>
          <w:szCs w:val="22"/>
        </w:rPr>
      </w:pPr>
      <w:r w:rsidRPr="00964339">
        <w:rPr>
          <w:bCs/>
          <w:sz w:val="22"/>
          <w:szCs w:val="22"/>
        </w:rPr>
        <w:lastRenderedPageBreak/>
        <w:t>“</w:t>
      </w:r>
      <w:r w:rsidRPr="00964339">
        <w:rPr>
          <w:bCs/>
          <w:i/>
          <w:iCs/>
          <w:sz w:val="22"/>
          <w:szCs w:val="22"/>
        </w:rPr>
        <w:t>Policies based on metaphors can be harmful</w:t>
      </w:r>
      <w:r w:rsidR="00074B7C">
        <w:rPr>
          <w:bCs/>
          <w:iCs/>
          <w:sz w:val="22"/>
          <w:szCs w:val="22"/>
        </w:rPr>
        <w:t>,</w:t>
      </w:r>
      <w:r w:rsidRPr="00964339">
        <w:rPr>
          <w:bCs/>
          <w:sz w:val="22"/>
          <w:szCs w:val="22"/>
        </w:rPr>
        <w:t>”</w:t>
      </w:r>
      <w:r w:rsidR="00734A23" w:rsidRPr="00964339">
        <w:rPr>
          <w:bCs/>
          <w:sz w:val="22"/>
          <w:szCs w:val="22"/>
        </w:rPr>
        <w:t xml:space="preserve"> </w:t>
      </w:r>
      <w:r w:rsidRPr="00964339">
        <w:rPr>
          <w:bCs/>
          <w:sz w:val="22"/>
          <w:szCs w:val="22"/>
        </w:rPr>
        <w:t>Elinor Ostro</w:t>
      </w:r>
      <w:r w:rsidR="00EB5F37" w:rsidRPr="00964339">
        <w:rPr>
          <w:bCs/>
          <w:sz w:val="22"/>
          <w:szCs w:val="22"/>
        </w:rPr>
        <w:t xml:space="preserve">m </w:t>
      </w:r>
      <w:r w:rsidR="006E4365" w:rsidRPr="00964339">
        <w:rPr>
          <w:bCs/>
          <w:sz w:val="22"/>
          <w:szCs w:val="22"/>
        </w:rPr>
        <w:fldChar w:fldCharType="begin"/>
      </w:r>
      <w:r w:rsidR="006E4365" w:rsidRPr="00964339">
        <w:rPr>
          <w:bCs/>
          <w:sz w:val="22"/>
          <w:szCs w:val="22"/>
        </w:rPr>
        <w:instrText xml:space="preserve"> ADDIN EN.CITE &lt;EndNote&gt;&lt;Cite ExcludeAuth="1"&gt;&lt;Author&gt;Ostrom&lt;/Author&gt;&lt;Year&gt;1990&lt;/Year&gt;&lt;RecNum&gt;43938&lt;/RecNum&gt;&lt;Suffix&gt;: 6&lt;/Suffix&gt;&lt;DisplayText&gt;(1990: 6)&lt;/DisplayText&gt;&lt;record&gt;&lt;rec-number&gt;43938&lt;/rec-number&gt;&lt;foreign-keys&gt;&lt;key app="EN" db-id="zd99pwsezrwdx5ep05ixvswmttr9paate0sd" timestamp="1492188178"&gt;43938&lt;/key&gt;&lt;/foreign-keys&gt;&lt;ref-type name="Book"&gt;6&lt;/ref-type&gt;&lt;contributors&gt;&lt;authors&gt;&lt;author&gt;Ostrom, Elinor&lt;/author&gt;&lt;/authors&gt;&lt;/contributors&gt;&lt;titles&gt;&lt;title&gt;Governing the Commons: The Evolution of Institutions for Collective Action&lt;/title&gt;&lt;/titles&gt;&lt;keywords&gt;&lt;keyword&gt;Thesis&lt;/keyword&gt;&lt;keyword&gt;Theoretical framework&lt;/keyword&gt;&lt;keyword&gt;Public choice&lt;/keyword&gt;&lt;keyword&gt;certification&lt;/keyword&gt;&lt;keyword&gt;environmental politics&lt;/keyword&gt;&lt;keyword&gt;F&amp;amp;ES 80084&lt;/keyword&gt;&lt;/keywords&gt;&lt;dates&gt;&lt;year&gt;1990&lt;/year&gt;&lt;/dates&gt;&lt;pub-location&gt;Cambridge&lt;/pub-location&gt;&lt;publisher&gt;Cambridge University Press&lt;/publisher&gt;&lt;urls&gt;&lt;/urls&gt;&lt;/record&gt;&lt;/Cite&gt;&lt;/EndNote&gt;</w:instrText>
      </w:r>
      <w:r w:rsidR="006E4365" w:rsidRPr="00964339">
        <w:rPr>
          <w:bCs/>
          <w:sz w:val="22"/>
          <w:szCs w:val="22"/>
        </w:rPr>
        <w:fldChar w:fldCharType="separate"/>
      </w:r>
      <w:r w:rsidR="006E4365" w:rsidRPr="00964339">
        <w:rPr>
          <w:bCs/>
          <w:noProof/>
          <w:sz w:val="22"/>
          <w:szCs w:val="22"/>
        </w:rPr>
        <w:t>(1990: 6)</w:t>
      </w:r>
      <w:r w:rsidR="006E4365" w:rsidRPr="00964339">
        <w:rPr>
          <w:bCs/>
          <w:sz w:val="22"/>
          <w:szCs w:val="22"/>
        </w:rPr>
        <w:fldChar w:fldCharType="end"/>
      </w:r>
      <w:r w:rsidR="00D200BA" w:rsidRPr="00964339">
        <w:rPr>
          <w:bCs/>
          <w:sz w:val="22"/>
          <w:szCs w:val="22"/>
        </w:rPr>
        <w:t xml:space="preserve"> </w:t>
      </w:r>
    </w:p>
    <w:p w14:paraId="4492726F" w14:textId="77777777" w:rsidR="00432986" w:rsidRDefault="00432986" w:rsidP="00D200BA">
      <w:pPr>
        <w:jc w:val="center"/>
        <w:rPr>
          <w:bCs/>
          <w:sz w:val="22"/>
          <w:szCs w:val="22"/>
        </w:rPr>
      </w:pPr>
    </w:p>
    <w:p w14:paraId="7AF62D5B" w14:textId="28F7E49B" w:rsidR="00432986" w:rsidRPr="00964339" w:rsidRDefault="00A2212E" w:rsidP="00D200BA">
      <w:pPr>
        <w:jc w:val="center"/>
        <w:rPr>
          <w:bCs/>
          <w:sz w:val="22"/>
          <w:szCs w:val="22"/>
        </w:rPr>
      </w:pPr>
      <w:r>
        <w:rPr>
          <w:bCs/>
          <w:sz w:val="22"/>
          <w:szCs w:val="22"/>
        </w:rPr>
        <w:t xml:space="preserve">“The issue in this case - </w:t>
      </w:r>
      <w:r w:rsidR="00432986" w:rsidRPr="00964339">
        <w:rPr>
          <w:bCs/>
          <w:sz w:val="22"/>
          <w:szCs w:val="22"/>
        </w:rPr>
        <w:t>and many others</w:t>
      </w:r>
      <w:r>
        <w:rPr>
          <w:bCs/>
          <w:sz w:val="22"/>
          <w:szCs w:val="22"/>
        </w:rPr>
        <w:t xml:space="preserve"> </w:t>
      </w:r>
      <w:r w:rsidR="00432986" w:rsidRPr="00964339">
        <w:rPr>
          <w:bCs/>
          <w:sz w:val="22"/>
          <w:szCs w:val="22"/>
        </w:rPr>
        <w:t xml:space="preserve">- is how best to limit the use of natural resources so as to ensure </w:t>
      </w:r>
      <w:r w:rsidR="00432986" w:rsidRPr="00512358">
        <w:rPr>
          <w:bCs/>
          <w:sz w:val="22"/>
          <w:szCs w:val="22"/>
        </w:rPr>
        <w:t>their</w:t>
      </w:r>
      <w:r w:rsidR="00432986" w:rsidRPr="00D319E8">
        <w:rPr>
          <w:bCs/>
          <w:i/>
          <w:iCs/>
          <w:sz w:val="22"/>
          <w:szCs w:val="22"/>
        </w:rPr>
        <w:t xml:space="preserve"> long-term </w:t>
      </w:r>
      <w:r w:rsidR="00432986" w:rsidRPr="00F00CDA">
        <w:rPr>
          <w:b/>
          <w:i/>
          <w:iCs/>
          <w:sz w:val="22"/>
          <w:szCs w:val="22"/>
        </w:rPr>
        <w:t>economic</w:t>
      </w:r>
      <w:r w:rsidR="00432986" w:rsidRPr="00D319E8">
        <w:rPr>
          <w:bCs/>
          <w:i/>
          <w:iCs/>
          <w:sz w:val="22"/>
          <w:szCs w:val="22"/>
        </w:rPr>
        <w:t xml:space="preserve"> viability</w:t>
      </w:r>
      <w:r w:rsidR="00432986" w:rsidRPr="00964339">
        <w:rPr>
          <w:bCs/>
          <w:sz w:val="22"/>
          <w:szCs w:val="22"/>
        </w:rPr>
        <w:t xml:space="preserve">” </w:t>
      </w:r>
      <w:r w:rsidR="00432986" w:rsidRPr="00964339">
        <w:rPr>
          <w:bCs/>
          <w:sz w:val="22"/>
          <w:szCs w:val="22"/>
        </w:rPr>
        <w:fldChar w:fldCharType="begin"/>
      </w:r>
      <w:r w:rsidR="00432986" w:rsidRPr="00964339">
        <w:rPr>
          <w:bCs/>
          <w:sz w:val="22"/>
          <w:szCs w:val="22"/>
        </w:rPr>
        <w:instrText xml:space="preserve"> ADDIN EN.CITE &lt;EndNote&gt;&lt;Cite&gt;&lt;Author&gt;Ostrom&lt;/Author&gt;&lt;Year&gt;1990&lt;/Year&gt;&lt;RecNum&gt;43938&lt;/RecNum&gt;&lt;Suffix&gt;: 1&lt;/Suffix&gt;&lt;DisplayText&gt;(Ostrom 1990: 1)&lt;/DisplayText&gt;&lt;record&gt;&lt;rec-number&gt;43938&lt;/rec-number&gt;&lt;foreign-keys&gt;&lt;key app="EN" db-id="zd99pwsezrwdx5ep05ixvswmttr9paate0sd" timestamp="1492188178"&gt;43938&lt;/key&gt;&lt;/foreign-keys&gt;&lt;ref-type name="Book"&gt;6&lt;/ref-type&gt;&lt;contributors&gt;&lt;authors&gt;&lt;author&gt;Ostrom, Elinor&lt;/author&gt;&lt;/authors&gt;&lt;/contributors&gt;&lt;titles&gt;&lt;title&gt;Governing the Commons: The Evolution of Institutions for Collective Action&lt;/title&gt;&lt;/titles&gt;&lt;keywords&gt;&lt;keyword&gt;Thesis&lt;/keyword&gt;&lt;keyword&gt;Theoretical framework&lt;/keyword&gt;&lt;keyword&gt;Public choice&lt;/keyword&gt;&lt;keyword&gt;certification&lt;/keyword&gt;&lt;keyword&gt;environmental politics&lt;/keyword&gt;&lt;keyword&gt;F&amp;amp;ES 80084&lt;/keyword&gt;&lt;/keywords&gt;&lt;dates&gt;&lt;year&gt;1990&lt;/year&gt;&lt;/dates&gt;&lt;pub-location&gt;Cambridge&lt;/pub-location&gt;&lt;publisher&gt;Cambridge University Press&lt;/publisher&gt;&lt;urls&gt;&lt;/urls&gt;&lt;/record&gt;&lt;/Cite&gt;&lt;/EndNote&gt;</w:instrText>
      </w:r>
      <w:r w:rsidR="00432986" w:rsidRPr="00964339">
        <w:rPr>
          <w:bCs/>
          <w:sz w:val="22"/>
          <w:szCs w:val="22"/>
        </w:rPr>
        <w:fldChar w:fldCharType="separate"/>
      </w:r>
      <w:r w:rsidR="00432986" w:rsidRPr="00964339">
        <w:rPr>
          <w:bCs/>
          <w:noProof/>
          <w:sz w:val="22"/>
          <w:szCs w:val="22"/>
        </w:rPr>
        <w:t>(Ostrom 1990: 1)</w:t>
      </w:r>
      <w:r w:rsidR="00432986" w:rsidRPr="00964339">
        <w:rPr>
          <w:bCs/>
          <w:sz w:val="22"/>
          <w:szCs w:val="22"/>
        </w:rPr>
        <w:fldChar w:fldCharType="end"/>
      </w:r>
      <w:r w:rsidR="00D319E8">
        <w:rPr>
          <w:bCs/>
          <w:sz w:val="22"/>
          <w:szCs w:val="22"/>
        </w:rPr>
        <w:t xml:space="preserve"> [italics </w:t>
      </w:r>
      <w:r w:rsidR="00841AC8">
        <w:rPr>
          <w:bCs/>
          <w:sz w:val="22"/>
          <w:szCs w:val="22"/>
        </w:rPr>
        <w:t xml:space="preserve">and bold </w:t>
      </w:r>
      <w:r w:rsidR="00D319E8">
        <w:rPr>
          <w:bCs/>
          <w:sz w:val="22"/>
          <w:szCs w:val="22"/>
        </w:rPr>
        <w:t>added]</w:t>
      </w:r>
      <w:r w:rsidR="00432986" w:rsidRPr="00964339">
        <w:rPr>
          <w:bCs/>
          <w:sz w:val="22"/>
          <w:szCs w:val="22"/>
        </w:rPr>
        <w:t>.</w:t>
      </w:r>
    </w:p>
    <w:p w14:paraId="32B734E0" w14:textId="77777777" w:rsidR="00D200BA" w:rsidRPr="00964339" w:rsidRDefault="00D200BA" w:rsidP="00D200BA">
      <w:pPr>
        <w:jc w:val="center"/>
        <w:rPr>
          <w:b/>
          <w:sz w:val="22"/>
          <w:szCs w:val="22"/>
        </w:rPr>
      </w:pPr>
    </w:p>
    <w:p w14:paraId="5F330E06" w14:textId="77777777" w:rsidR="00CE0BBF" w:rsidRPr="00964339" w:rsidRDefault="00CE0BBF" w:rsidP="00564371">
      <w:pPr>
        <w:rPr>
          <w:b/>
          <w:sz w:val="22"/>
          <w:szCs w:val="22"/>
        </w:rPr>
      </w:pPr>
    </w:p>
    <w:p w14:paraId="17033E15" w14:textId="77777777" w:rsidR="00402F4B" w:rsidRPr="00964339" w:rsidRDefault="00402F4B" w:rsidP="00402F4B">
      <w:pPr>
        <w:rPr>
          <w:bCs/>
          <w:sz w:val="22"/>
          <w:szCs w:val="22"/>
        </w:rPr>
      </w:pPr>
    </w:p>
    <w:p w14:paraId="08C4AD60" w14:textId="2F114E80" w:rsidR="00FF7DA3" w:rsidRPr="00964339" w:rsidRDefault="00FF7DA3" w:rsidP="00D30548">
      <w:pPr>
        <w:pStyle w:val="ListParagraph"/>
        <w:numPr>
          <w:ilvl w:val="0"/>
          <w:numId w:val="7"/>
        </w:numPr>
        <w:spacing w:line="360" w:lineRule="auto"/>
        <w:rPr>
          <w:b/>
          <w:sz w:val="22"/>
          <w:szCs w:val="22"/>
        </w:rPr>
      </w:pPr>
      <w:r w:rsidRPr="00964339">
        <w:rPr>
          <w:b/>
          <w:sz w:val="22"/>
          <w:szCs w:val="22"/>
        </w:rPr>
        <w:t>Introduction</w:t>
      </w:r>
    </w:p>
    <w:p w14:paraId="03ADA47E" w14:textId="1095654D" w:rsidR="00652544" w:rsidRDefault="00D2118F" w:rsidP="00F06EE5">
      <w:pPr>
        <w:spacing w:line="360" w:lineRule="auto"/>
        <w:ind w:firstLine="720"/>
        <w:rPr>
          <w:bCs/>
          <w:sz w:val="22"/>
          <w:szCs w:val="22"/>
        </w:rPr>
      </w:pPr>
      <w:r>
        <w:rPr>
          <w:bCs/>
          <w:sz w:val="22"/>
          <w:szCs w:val="22"/>
        </w:rPr>
        <w:t xml:space="preserve">Elinor Ostrom’s path </w:t>
      </w:r>
      <w:r w:rsidRPr="00964339">
        <w:rPr>
          <w:bCs/>
          <w:sz w:val="22"/>
          <w:szCs w:val="22"/>
        </w:rPr>
        <w:t>breaking work on understanding and overcoming local, and globally relevant, resource depletion challenges</w:t>
      </w:r>
      <w:r>
        <w:rPr>
          <w:bCs/>
          <w:sz w:val="22"/>
          <w:szCs w:val="22"/>
        </w:rPr>
        <w:t xml:space="preserve"> has profoundly shaped scholarship, policy practices and the training of students in professional graduate environmental programs since the 1980s. </w:t>
      </w:r>
      <w:r w:rsidR="00DA24A7">
        <w:rPr>
          <w:bCs/>
          <w:sz w:val="22"/>
          <w:szCs w:val="22"/>
        </w:rPr>
        <w:t xml:space="preserve"> </w:t>
      </w:r>
      <w:r w:rsidR="006010C1">
        <w:rPr>
          <w:bCs/>
          <w:sz w:val="22"/>
          <w:szCs w:val="22"/>
        </w:rPr>
        <w:t>Most comprehensively articulated in</w:t>
      </w:r>
      <w:r w:rsidR="00E97932" w:rsidRPr="00964339">
        <w:rPr>
          <w:bCs/>
          <w:sz w:val="22"/>
          <w:szCs w:val="22"/>
        </w:rPr>
        <w:t xml:space="preserve"> </w:t>
      </w:r>
      <w:r w:rsidR="006554C1" w:rsidRPr="00964339">
        <w:rPr>
          <w:bCs/>
          <w:i/>
          <w:sz w:val="22"/>
          <w:szCs w:val="22"/>
        </w:rPr>
        <w:t>Governing the Commons: The Evolution of Institutions for Collective Action</w:t>
      </w:r>
      <w:r w:rsidR="00A03644" w:rsidRPr="00964339">
        <w:rPr>
          <w:bCs/>
          <w:sz w:val="22"/>
          <w:szCs w:val="22"/>
        </w:rPr>
        <w:t xml:space="preserve"> </w:t>
      </w:r>
      <w:r w:rsidR="002B424E" w:rsidRPr="00964339">
        <w:rPr>
          <w:bCs/>
          <w:sz w:val="22"/>
          <w:szCs w:val="22"/>
        </w:rPr>
        <w:fldChar w:fldCharType="begin"/>
      </w:r>
      <w:r w:rsidR="002B424E" w:rsidRPr="00964339">
        <w:rPr>
          <w:bCs/>
          <w:sz w:val="22"/>
          <w:szCs w:val="22"/>
        </w:rPr>
        <w:instrText xml:space="preserve"> ADDIN EN.CITE &lt;EndNote&gt;&lt;Cite ExcludeAuth="1"&gt;&lt;Author&gt;Ostrom&lt;/Author&gt;&lt;Year&gt;1990&lt;/Year&gt;&lt;RecNum&gt;43938&lt;/RecNum&gt;&lt;DisplayText&gt;(1990)&lt;/DisplayText&gt;&lt;record&gt;&lt;rec-number&gt;43938&lt;/rec-number&gt;&lt;foreign-keys&gt;&lt;key app="EN" db-id="zd99pwsezrwdx5ep05ixvswmttr9paate0sd" timestamp="1492188178"&gt;43938&lt;/key&gt;&lt;/foreign-keys&gt;&lt;ref-type name="Book"&gt;6&lt;/ref-type&gt;&lt;contributors&gt;&lt;authors&gt;&lt;author&gt;Ostrom, Elinor&lt;/author&gt;&lt;/authors&gt;&lt;/contributors&gt;&lt;titles&gt;&lt;title&gt;Governing the Commons: The Evolution of Institutions for Collective Action&lt;/title&gt;&lt;/titles&gt;&lt;keywords&gt;&lt;keyword&gt;Thesis&lt;/keyword&gt;&lt;keyword&gt;Theoretical framework&lt;/keyword&gt;&lt;keyword&gt;Public choice&lt;/keyword&gt;&lt;keyword&gt;certification&lt;/keyword&gt;&lt;keyword&gt;environmental politics&lt;/keyword&gt;&lt;keyword&gt;F&amp;amp;ES 80084&lt;/keyword&gt;&lt;/keywords&gt;&lt;dates&gt;&lt;year&gt;1990&lt;/year&gt;&lt;/dates&gt;&lt;pub-location&gt;Cambridge&lt;/pub-location&gt;&lt;publisher&gt;Cambridge University Press&lt;/publisher&gt;&lt;urls&gt;&lt;/urls&gt;&lt;/record&gt;&lt;/Cite&gt;&lt;/EndNote&gt;</w:instrText>
      </w:r>
      <w:r w:rsidR="002B424E" w:rsidRPr="00964339">
        <w:rPr>
          <w:bCs/>
          <w:sz w:val="22"/>
          <w:szCs w:val="22"/>
        </w:rPr>
        <w:fldChar w:fldCharType="separate"/>
      </w:r>
      <w:r w:rsidR="002B424E" w:rsidRPr="00964339">
        <w:rPr>
          <w:bCs/>
          <w:noProof/>
          <w:sz w:val="22"/>
          <w:szCs w:val="22"/>
        </w:rPr>
        <w:t>(1990)</w:t>
      </w:r>
      <w:r w:rsidR="002B424E" w:rsidRPr="00964339">
        <w:rPr>
          <w:bCs/>
          <w:sz w:val="22"/>
          <w:szCs w:val="22"/>
        </w:rPr>
        <w:fldChar w:fldCharType="end"/>
      </w:r>
      <w:r w:rsidR="008F5575">
        <w:rPr>
          <w:bCs/>
          <w:sz w:val="22"/>
          <w:szCs w:val="22"/>
        </w:rPr>
        <w:t>,</w:t>
      </w:r>
      <w:r w:rsidR="00520628" w:rsidRPr="00964339">
        <w:rPr>
          <w:bCs/>
          <w:sz w:val="22"/>
          <w:szCs w:val="22"/>
        </w:rPr>
        <w:t xml:space="preserve"> </w:t>
      </w:r>
      <w:r w:rsidR="00E97932" w:rsidRPr="00964339">
        <w:rPr>
          <w:bCs/>
          <w:sz w:val="22"/>
          <w:szCs w:val="22"/>
        </w:rPr>
        <w:t>Ostrom</w:t>
      </w:r>
      <w:r w:rsidR="00581493" w:rsidRPr="00964339">
        <w:rPr>
          <w:bCs/>
          <w:sz w:val="22"/>
          <w:szCs w:val="22"/>
        </w:rPr>
        <w:t>’s work</w:t>
      </w:r>
      <w:r w:rsidR="00E97932" w:rsidRPr="00964339">
        <w:rPr>
          <w:bCs/>
          <w:sz w:val="22"/>
          <w:szCs w:val="22"/>
        </w:rPr>
        <w:t xml:space="preserve"> </w:t>
      </w:r>
      <w:r w:rsidR="00A03644" w:rsidRPr="00964339">
        <w:rPr>
          <w:bCs/>
          <w:sz w:val="22"/>
          <w:szCs w:val="22"/>
        </w:rPr>
        <w:t xml:space="preserve">was innovative for two reasons. </w:t>
      </w:r>
    </w:p>
    <w:p w14:paraId="463CBAD3" w14:textId="2279768C" w:rsidR="000F5273" w:rsidRPr="00964339" w:rsidRDefault="00A03644" w:rsidP="00F06EE5">
      <w:pPr>
        <w:spacing w:line="360" w:lineRule="auto"/>
        <w:ind w:firstLine="720"/>
        <w:rPr>
          <w:bCs/>
          <w:sz w:val="22"/>
          <w:szCs w:val="22"/>
        </w:rPr>
      </w:pPr>
      <w:r w:rsidRPr="00964339">
        <w:rPr>
          <w:bCs/>
          <w:sz w:val="22"/>
          <w:szCs w:val="22"/>
        </w:rPr>
        <w:t xml:space="preserve">First, in contrast to </w:t>
      </w:r>
      <w:r w:rsidR="006010C1">
        <w:rPr>
          <w:bCs/>
          <w:sz w:val="22"/>
          <w:szCs w:val="22"/>
        </w:rPr>
        <w:t xml:space="preserve"> contemporaneous </w:t>
      </w:r>
      <w:r w:rsidRPr="00964339">
        <w:rPr>
          <w:bCs/>
          <w:sz w:val="22"/>
          <w:szCs w:val="22"/>
        </w:rPr>
        <w:t xml:space="preserve">institutional scholarship, she treated the emergence, design, and implementation of institutional development </w:t>
      </w:r>
      <w:r w:rsidRPr="00964339">
        <w:rPr>
          <w:i/>
          <w:iCs/>
          <w:sz w:val="22"/>
          <w:szCs w:val="22"/>
        </w:rPr>
        <w:t xml:space="preserve">inductively </w:t>
      </w:r>
      <w:r w:rsidRPr="00964339">
        <w:rPr>
          <w:bCs/>
          <w:sz w:val="22"/>
          <w:szCs w:val="22"/>
        </w:rPr>
        <w:t xml:space="preserve">by working backwards from a particular type of </w:t>
      </w:r>
      <w:r w:rsidRPr="00964339">
        <w:rPr>
          <w:sz w:val="22"/>
          <w:szCs w:val="22"/>
        </w:rPr>
        <w:t>resource problem</w:t>
      </w:r>
      <w:r w:rsidRPr="00964339">
        <w:rPr>
          <w:bCs/>
          <w:sz w:val="22"/>
          <w:szCs w:val="22"/>
        </w:rPr>
        <w:t xml:space="preserve"> commonly known as the ‘tragedy of the c</w:t>
      </w:r>
      <w:r w:rsidR="00636E9E" w:rsidRPr="00964339">
        <w:rPr>
          <w:bCs/>
          <w:sz w:val="22"/>
          <w:szCs w:val="22"/>
        </w:rPr>
        <w:t>ommons</w:t>
      </w:r>
      <w:r w:rsidRPr="00964339">
        <w:rPr>
          <w:bCs/>
          <w:sz w:val="22"/>
          <w:szCs w:val="22"/>
        </w:rPr>
        <w:t>’</w:t>
      </w:r>
      <w:r w:rsidR="00636E9E" w:rsidRPr="00964339">
        <w:rPr>
          <w:bCs/>
          <w:sz w:val="22"/>
          <w:szCs w:val="22"/>
        </w:rPr>
        <w:t xml:space="preserve"> </w:t>
      </w:r>
      <w:r w:rsidR="002B424E" w:rsidRPr="00964339">
        <w:rPr>
          <w:bCs/>
          <w:sz w:val="22"/>
          <w:szCs w:val="22"/>
        </w:rPr>
        <w:fldChar w:fldCharType="begin"/>
      </w:r>
      <w:r w:rsidR="002B424E" w:rsidRPr="00964339">
        <w:rPr>
          <w:bCs/>
          <w:sz w:val="22"/>
          <w:szCs w:val="22"/>
        </w:rPr>
        <w:instrText xml:space="preserve"> ADDIN EN.CITE &lt;EndNote&gt;&lt;Cite&gt;&lt;Author&gt;Hardin&lt;/Author&gt;&lt;Year&gt;1968&lt;/Year&gt;&lt;RecNum&gt;45677&lt;/RecNum&gt;&lt;DisplayText&gt;(Hardin 1968)&lt;/DisplayText&gt;&lt;record&gt;&lt;rec-number&gt;45677&lt;/rec-number&gt;&lt;foreign-keys&gt;&lt;key app="EN" db-id="zd99pwsezrwdx5ep05ixvswmttr9paate0sd" timestamp="1492188179"&gt;45677&lt;/key&gt;&lt;/foreign-keys&gt;&lt;ref-type name="Journal Article"&gt;17&lt;/ref-type&gt;&lt;contributors&gt;&lt;authors&gt;&lt;author&gt;Garrett Hardin&lt;/author&gt;&lt;/authors&gt;&lt;/contributors&gt;&lt;titles&gt;&lt;title&gt;The Tragedy of the Commons&lt;/title&gt;&lt;secondary-title&gt;Science&lt;/secondary-title&gt;&lt;/titles&gt;&lt;periodical&gt;&lt;full-title&gt;Science&lt;/full-title&gt;&lt;/periodical&gt;&lt;pages&gt;1243-48&lt;/pages&gt;&lt;keywords&gt;&lt;keyword&gt;Thesis&lt;/keyword&gt;&lt;keyword&gt;Theoretical framework&lt;/keyword&gt;&lt;keyword&gt;Public choice&lt;/keyword&gt;&lt;keyword&gt;certification&lt;/keyword&gt;&lt;keyword&gt;environmental politics&lt;/keyword&gt;&lt;keyword&gt;Tragedy of the commons&lt;/keyword&gt;&lt;/keywords&gt;&lt;dates&gt;&lt;year&gt;1968&lt;/year&gt;&lt;/dates&gt;&lt;isbn&gt;0036-8075&lt;/isbn&gt;&lt;accession-num&gt;ISI:A1968C243100008&lt;/accession-num&gt;&lt;urls&gt;&lt;related-urls&gt;&lt;url&gt;&amp;lt;Go to ISI&amp;gt;://A1968C243100008&lt;/url&gt;&lt;/related-urls&gt;&lt;/urls&gt;&lt;/record&gt;&lt;/Cite&gt;&lt;/EndNote&gt;</w:instrText>
      </w:r>
      <w:r w:rsidR="002B424E" w:rsidRPr="00964339">
        <w:rPr>
          <w:bCs/>
          <w:sz w:val="22"/>
          <w:szCs w:val="22"/>
        </w:rPr>
        <w:fldChar w:fldCharType="separate"/>
      </w:r>
      <w:r w:rsidR="002B424E" w:rsidRPr="00964339">
        <w:rPr>
          <w:bCs/>
          <w:noProof/>
          <w:sz w:val="22"/>
          <w:szCs w:val="22"/>
        </w:rPr>
        <w:t>(Hardin 1968)</w:t>
      </w:r>
      <w:r w:rsidR="002B424E" w:rsidRPr="00964339">
        <w:rPr>
          <w:bCs/>
          <w:sz w:val="22"/>
          <w:szCs w:val="22"/>
        </w:rPr>
        <w:fldChar w:fldCharType="end"/>
      </w:r>
      <w:r w:rsidR="00636E9E" w:rsidRPr="00964339">
        <w:rPr>
          <w:bCs/>
          <w:sz w:val="22"/>
          <w:szCs w:val="22"/>
        </w:rPr>
        <w:t>.</w:t>
      </w:r>
      <w:r w:rsidR="00605A27" w:rsidRPr="00964339">
        <w:rPr>
          <w:rStyle w:val="EndnoteReference"/>
          <w:bCs/>
          <w:sz w:val="22"/>
          <w:szCs w:val="22"/>
        </w:rPr>
        <w:endnoteReference w:id="2"/>
      </w:r>
      <w:r w:rsidRPr="00964339">
        <w:rPr>
          <w:bCs/>
          <w:sz w:val="22"/>
          <w:szCs w:val="22"/>
        </w:rPr>
        <w:t xml:space="preserve"> Now familiar to generations of students, practitioners and scholars, the tragedy refers to the phenomenon in which perfectly rational utility maximizing individuals will, in the absence of </w:t>
      </w:r>
      <w:r w:rsidR="00581493" w:rsidRPr="00964339">
        <w:rPr>
          <w:bCs/>
          <w:sz w:val="22"/>
          <w:szCs w:val="22"/>
        </w:rPr>
        <w:t xml:space="preserve">‘collectively optimal’ institutions that constrain behavior, </w:t>
      </w:r>
      <w:r w:rsidRPr="00964339">
        <w:rPr>
          <w:bCs/>
          <w:sz w:val="22"/>
          <w:szCs w:val="22"/>
        </w:rPr>
        <w:t xml:space="preserve">overuse a resource at levels higher than the </w:t>
      </w:r>
      <w:r w:rsidR="00985AF9" w:rsidRPr="00964339">
        <w:rPr>
          <w:bCs/>
          <w:sz w:val="22"/>
          <w:szCs w:val="22"/>
        </w:rPr>
        <w:t xml:space="preserve">sustainable </w:t>
      </w:r>
      <w:r w:rsidRPr="00964339">
        <w:rPr>
          <w:bCs/>
          <w:sz w:val="22"/>
          <w:szCs w:val="22"/>
        </w:rPr>
        <w:t xml:space="preserve">yield rate, resulting in complete loss of the </w:t>
      </w:r>
      <w:r w:rsidR="00EB3441" w:rsidRPr="00964339">
        <w:rPr>
          <w:bCs/>
          <w:sz w:val="22"/>
          <w:szCs w:val="22"/>
        </w:rPr>
        <w:t xml:space="preserve">(economic) </w:t>
      </w:r>
      <w:r w:rsidRPr="00964339">
        <w:rPr>
          <w:bCs/>
          <w:sz w:val="22"/>
          <w:szCs w:val="22"/>
        </w:rPr>
        <w:t>reso</w:t>
      </w:r>
      <w:r w:rsidR="00985AF9" w:rsidRPr="00964339">
        <w:rPr>
          <w:bCs/>
          <w:sz w:val="22"/>
          <w:szCs w:val="22"/>
        </w:rPr>
        <w:t>urce in question</w:t>
      </w:r>
      <w:r w:rsidR="006010C1">
        <w:rPr>
          <w:bCs/>
          <w:sz w:val="22"/>
          <w:szCs w:val="22"/>
        </w:rPr>
        <w:t>,</w:t>
      </w:r>
      <w:r w:rsidR="00985AF9" w:rsidRPr="00964339">
        <w:rPr>
          <w:bCs/>
          <w:sz w:val="22"/>
          <w:szCs w:val="22"/>
        </w:rPr>
        <w:t xml:space="preserve"> </w:t>
      </w:r>
      <w:r w:rsidR="00E97932" w:rsidRPr="00964339">
        <w:rPr>
          <w:bCs/>
          <w:sz w:val="22"/>
          <w:szCs w:val="22"/>
        </w:rPr>
        <w:t xml:space="preserve">such as </w:t>
      </w:r>
      <w:r w:rsidR="00985AF9" w:rsidRPr="00964339">
        <w:rPr>
          <w:bCs/>
          <w:sz w:val="22"/>
          <w:szCs w:val="22"/>
        </w:rPr>
        <w:t>fish</w:t>
      </w:r>
      <w:r w:rsidR="00581493" w:rsidRPr="00964339">
        <w:rPr>
          <w:bCs/>
          <w:sz w:val="22"/>
          <w:szCs w:val="22"/>
        </w:rPr>
        <w:t xml:space="preserve">, </w:t>
      </w:r>
      <w:r w:rsidR="00985AF9" w:rsidRPr="00964339">
        <w:rPr>
          <w:bCs/>
          <w:sz w:val="22"/>
          <w:szCs w:val="22"/>
        </w:rPr>
        <w:t>timber</w:t>
      </w:r>
      <w:r w:rsidR="00581493" w:rsidRPr="00964339">
        <w:rPr>
          <w:bCs/>
          <w:sz w:val="22"/>
          <w:szCs w:val="22"/>
        </w:rPr>
        <w:t xml:space="preserve"> or grasslands</w:t>
      </w:r>
      <w:r w:rsidRPr="00964339">
        <w:rPr>
          <w:bCs/>
          <w:sz w:val="22"/>
          <w:szCs w:val="22"/>
        </w:rPr>
        <w:t xml:space="preserve">.  </w:t>
      </w:r>
    </w:p>
    <w:p w14:paraId="26585DD6" w14:textId="69A3F87F" w:rsidR="002178FC" w:rsidRPr="00964339" w:rsidRDefault="00E97932" w:rsidP="00F06EE5">
      <w:pPr>
        <w:spacing w:line="360" w:lineRule="auto"/>
        <w:ind w:firstLine="720"/>
        <w:rPr>
          <w:bCs/>
          <w:sz w:val="22"/>
          <w:szCs w:val="22"/>
        </w:rPr>
      </w:pPr>
      <w:r w:rsidRPr="00964339">
        <w:rPr>
          <w:bCs/>
          <w:sz w:val="22"/>
          <w:szCs w:val="22"/>
        </w:rPr>
        <w:t xml:space="preserve">Second, </w:t>
      </w:r>
      <w:r w:rsidR="00C4146E">
        <w:rPr>
          <w:bCs/>
          <w:sz w:val="22"/>
          <w:szCs w:val="22"/>
        </w:rPr>
        <w:t xml:space="preserve">Ostrom discovered that many resource problems exhibit ‘non-excludability,” not only ‘subtractibility’. </w:t>
      </w:r>
      <w:r w:rsidR="00565469">
        <w:rPr>
          <w:bCs/>
          <w:sz w:val="22"/>
          <w:szCs w:val="22"/>
        </w:rPr>
        <w:t xml:space="preserve">In other words, not only does </w:t>
      </w:r>
      <w:r w:rsidR="00565469" w:rsidRPr="00964339">
        <w:rPr>
          <w:bCs/>
          <w:sz w:val="22"/>
          <w:szCs w:val="22"/>
        </w:rPr>
        <w:t xml:space="preserve">the act of using </w:t>
      </w:r>
      <w:r w:rsidR="00565469">
        <w:rPr>
          <w:bCs/>
          <w:sz w:val="22"/>
          <w:szCs w:val="22"/>
        </w:rPr>
        <w:t xml:space="preserve">a resource </w:t>
      </w:r>
      <w:r w:rsidR="00565469" w:rsidRPr="00964339">
        <w:rPr>
          <w:bCs/>
          <w:sz w:val="22"/>
          <w:szCs w:val="22"/>
        </w:rPr>
        <w:t>reduce the ability of others to use it</w:t>
      </w:r>
      <w:r w:rsidR="00565469">
        <w:rPr>
          <w:bCs/>
          <w:sz w:val="22"/>
          <w:szCs w:val="22"/>
        </w:rPr>
        <w:t xml:space="preserve"> (subtractibility), but in many cases some </w:t>
      </w:r>
      <w:r w:rsidR="00565469" w:rsidRPr="00964339">
        <w:rPr>
          <w:bCs/>
          <w:sz w:val="22"/>
          <w:szCs w:val="22"/>
        </w:rPr>
        <w:t>beneficiaries of the resource cannot be excluded from using it</w:t>
      </w:r>
      <w:r w:rsidR="00565469">
        <w:rPr>
          <w:bCs/>
          <w:sz w:val="22"/>
          <w:szCs w:val="22"/>
        </w:rPr>
        <w:t xml:space="preserve">. </w:t>
      </w:r>
      <w:r w:rsidR="00C4146E">
        <w:rPr>
          <w:bCs/>
          <w:sz w:val="22"/>
          <w:szCs w:val="22"/>
        </w:rPr>
        <w:t>Notably, she made this discovery inductively, through</w:t>
      </w:r>
      <w:r w:rsidR="002367E5" w:rsidRPr="00964339">
        <w:rPr>
          <w:bCs/>
          <w:sz w:val="22"/>
          <w:szCs w:val="22"/>
        </w:rPr>
        <w:t xml:space="preserve"> careful </w:t>
      </w:r>
      <w:r w:rsidR="00565469">
        <w:rPr>
          <w:bCs/>
          <w:sz w:val="22"/>
          <w:szCs w:val="22"/>
        </w:rPr>
        <w:t xml:space="preserve">observation and </w:t>
      </w:r>
      <w:r w:rsidR="002367E5" w:rsidRPr="00964339">
        <w:rPr>
          <w:bCs/>
          <w:sz w:val="22"/>
          <w:szCs w:val="22"/>
        </w:rPr>
        <w:t xml:space="preserve">conceptual </w:t>
      </w:r>
      <w:r w:rsidRPr="00964339">
        <w:rPr>
          <w:bCs/>
          <w:sz w:val="22"/>
          <w:szCs w:val="22"/>
        </w:rPr>
        <w:t xml:space="preserve">unpacking </w:t>
      </w:r>
      <w:r w:rsidR="00581493" w:rsidRPr="00964339">
        <w:rPr>
          <w:bCs/>
          <w:sz w:val="22"/>
          <w:szCs w:val="22"/>
        </w:rPr>
        <w:t xml:space="preserve">of </w:t>
      </w:r>
      <w:r w:rsidRPr="00964339">
        <w:rPr>
          <w:bCs/>
          <w:sz w:val="22"/>
          <w:szCs w:val="22"/>
        </w:rPr>
        <w:t xml:space="preserve">the nature of </w:t>
      </w:r>
      <w:r w:rsidR="002178FC" w:rsidRPr="00964339">
        <w:rPr>
          <w:bCs/>
          <w:sz w:val="22"/>
          <w:szCs w:val="22"/>
        </w:rPr>
        <w:t xml:space="preserve">(economic) </w:t>
      </w:r>
      <w:r w:rsidRPr="00964339">
        <w:rPr>
          <w:bCs/>
          <w:sz w:val="22"/>
          <w:szCs w:val="22"/>
        </w:rPr>
        <w:t>resource depletion tragedies</w:t>
      </w:r>
      <w:r w:rsidR="00C4146E">
        <w:rPr>
          <w:bCs/>
          <w:sz w:val="22"/>
          <w:szCs w:val="22"/>
        </w:rPr>
        <w:t xml:space="preserve">. </w:t>
      </w:r>
      <w:r w:rsidR="000F5273" w:rsidRPr="00964339">
        <w:rPr>
          <w:bCs/>
          <w:sz w:val="22"/>
          <w:szCs w:val="22"/>
        </w:rPr>
        <w:t xml:space="preserve">Prior to Ostrom, </w:t>
      </w:r>
      <w:r w:rsidR="006010C1">
        <w:rPr>
          <w:bCs/>
          <w:sz w:val="22"/>
          <w:szCs w:val="22"/>
        </w:rPr>
        <w:t xml:space="preserve">institutional analyses often </w:t>
      </w:r>
      <w:r w:rsidR="000F5273" w:rsidRPr="00964339">
        <w:rPr>
          <w:bCs/>
          <w:sz w:val="22"/>
          <w:szCs w:val="22"/>
        </w:rPr>
        <w:t xml:space="preserve">assumed that excludability was always possible. </w:t>
      </w:r>
    </w:p>
    <w:p w14:paraId="574A6D95" w14:textId="76D8FC60" w:rsidR="001456CE" w:rsidRDefault="00537043" w:rsidP="00B70ED4">
      <w:pPr>
        <w:spacing w:line="360" w:lineRule="auto"/>
        <w:ind w:firstLine="720"/>
        <w:rPr>
          <w:bCs/>
          <w:sz w:val="22"/>
          <w:szCs w:val="22"/>
        </w:rPr>
      </w:pPr>
      <w:r>
        <w:rPr>
          <w:bCs/>
          <w:sz w:val="22"/>
          <w:szCs w:val="22"/>
        </w:rPr>
        <w:t xml:space="preserve">Significant </w:t>
      </w:r>
      <w:r w:rsidR="00F40890">
        <w:rPr>
          <w:bCs/>
          <w:sz w:val="22"/>
          <w:szCs w:val="22"/>
        </w:rPr>
        <w:t>theoretical and empirical breakthrough</w:t>
      </w:r>
      <w:r w:rsidR="00565469">
        <w:rPr>
          <w:bCs/>
          <w:sz w:val="22"/>
          <w:szCs w:val="22"/>
        </w:rPr>
        <w:t>s</w:t>
      </w:r>
      <w:r>
        <w:rPr>
          <w:bCs/>
          <w:sz w:val="22"/>
          <w:szCs w:val="22"/>
        </w:rPr>
        <w:t xml:space="preserve"> followed</w:t>
      </w:r>
      <w:r w:rsidR="00F40890">
        <w:rPr>
          <w:bCs/>
          <w:sz w:val="22"/>
          <w:szCs w:val="22"/>
        </w:rPr>
        <w:t xml:space="preserve">. </w:t>
      </w:r>
      <w:r>
        <w:rPr>
          <w:bCs/>
          <w:sz w:val="22"/>
          <w:szCs w:val="22"/>
        </w:rPr>
        <w:t>For example, Ostrom</w:t>
      </w:r>
      <w:r w:rsidR="00565469">
        <w:rPr>
          <w:bCs/>
          <w:sz w:val="22"/>
          <w:szCs w:val="22"/>
        </w:rPr>
        <w:t>’s initial discovery of the feature of non-excludability came from empirical investigation of</w:t>
      </w:r>
      <w:r w:rsidR="0090702B">
        <w:rPr>
          <w:bCs/>
          <w:sz w:val="22"/>
          <w:szCs w:val="22"/>
        </w:rPr>
        <w:t xml:space="preserve"> cases of fisheries depletion where </w:t>
      </w:r>
      <w:r w:rsidR="000E335F" w:rsidRPr="00964339">
        <w:rPr>
          <w:bCs/>
          <w:sz w:val="22"/>
          <w:szCs w:val="22"/>
        </w:rPr>
        <w:t xml:space="preserve">communities </w:t>
      </w:r>
      <w:r w:rsidR="00F06EE5" w:rsidRPr="00964339">
        <w:rPr>
          <w:bCs/>
          <w:sz w:val="22"/>
          <w:szCs w:val="22"/>
        </w:rPr>
        <w:t>depende</w:t>
      </w:r>
      <w:r w:rsidR="000E335F" w:rsidRPr="00964339">
        <w:rPr>
          <w:bCs/>
          <w:sz w:val="22"/>
          <w:szCs w:val="22"/>
        </w:rPr>
        <w:t xml:space="preserve">d on the resource for </w:t>
      </w:r>
      <w:r w:rsidR="00F06EE5" w:rsidRPr="00964339">
        <w:rPr>
          <w:bCs/>
          <w:sz w:val="22"/>
          <w:szCs w:val="22"/>
        </w:rPr>
        <w:t>their livelihoods</w:t>
      </w:r>
      <w:r w:rsidR="002036EA">
        <w:rPr>
          <w:bCs/>
          <w:sz w:val="22"/>
          <w:szCs w:val="22"/>
        </w:rPr>
        <w:t xml:space="preserve">. </w:t>
      </w:r>
      <w:r w:rsidR="00565469">
        <w:rPr>
          <w:bCs/>
          <w:sz w:val="22"/>
          <w:szCs w:val="22"/>
        </w:rPr>
        <w:t xml:space="preserve">She observed </w:t>
      </w:r>
      <w:r w:rsidR="003A2816">
        <w:rPr>
          <w:bCs/>
          <w:sz w:val="22"/>
          <w:szCs w:val="22"/>
        </w:rPr>
        <w:t xml:space="preserve">that many </w:t>
      </w:r>
      <w:r w:rsidR="00565469">
        <w:rPr>
          <w:bCs/>
          <w:sz w:val="22"/>
          <w:szCs w:val="22"/>
        </w:rPr>
        <w:t xml:space="preserve">communities developed alternative effective governance mechanisms to the standard ‘solutions’ developed deductively in the institutionalist literature: </w:t>
      </w:r>
      <w:r w:rsidR="002D187F">
        <w:rPr>
          <w:bCs/>
          <w:sz w:val="22"/>
          <w:szCs w:val="22"/>
        </w:rPr>
        <w:t>coercive government authority or privatization</w:t>
      </w:r>
      <w:r w:rsidR="00565469">
        <w:rPr>
          <w:bCs/>
          <w:sz w:val="22"/>
          <w:szCs w:val="22"/>
        </w:rPr>
        <w:t xml:space="preserve"> </w:t>
      </w:r>
      <w:r w:rsidR="00384371" w:rsidRPr="00964339">
        <w:rPr>
          <w:bCs/>
          <w:sz w:val="22"/>
          <w:szCs w:val="22"/>
        </w:rPr>
        <w:t xml:space="preserve">Ostrom </w:t>
      </w:r>
      <w:r w:rsidR="002B424E" w:rsidRPr="00964339">
        <w:rPr>
          <w:bCs/>
          <w:sz w:val="22"/>
          <w:szCs w:val="22"/>
        </w:rPr>
        <w:fldChar w:fldCharType="begin"/>
      </w:r>
      <w:r w:rsidR="002B424E" w:rsidRPr="00964339">
        <w:rPr>
          <w:bCs/>
          <w:sz w:val="22"/>
          <w:szCs w:val="22"/>
        </w:rPr>
        <w:instrText xml:space="preserve"> ADDIN EN.CITE &lt;EndNote&gt;&lt;Cite ExcludeAuth="1"&gt;&lt;Author&gt;Ostrom&lt;/Author&gt;&lt;Year&gt;1990&lt;/Year&gt;&lt;RecNum&gt;43938&lt;/RecNum&gt;&lt;Suffix&gt;: 22&lt;/Suffix&gt;&lt;DisplayText&gt;(1990: 22)&lt;/DisplayText&gt;&lt;record&gt;&lt;rec-number&gt;43938&lt;/rec-number&gt;&lt;foreign-keys&gt;&lt;key app="EN" db-id="zd99pwsezrwdx5ep05ixvswmttr9paate0sd" timestamp="1492188178"&gt;43938&lt;/key&gt;&lt;/foreign-keys&gt;&lt;ref-type name="Book"&gt;6&lt;/ref-type&gt;&lt;contributors&gt;&lt;authors&gt;&lt;author&gt;Ostrom, Elinor&lt;/author&gt;&lt;/authors&gt;&lt;/contributors&gt;&lt;titles&gt;&lt;title&gt;Governing the Commons: The Evolution of Institutions for Collective Action&lt;/title&gt;&lt;/titles&gt;&lt;keywords&gt;&lt;keyword&gt;Thesis&lt;/keyword&gt;&lt;keyword&gt;Theoretical framework&lt;/keyword&gt;&lt;keyword&gt;Public choice&lt;/keyword&gt;&lt;keyword&gt;certification&lt;/keyword&gt;&lt;keyword&gt;environmental politics&lt;/keyword&gt;&lt;keyword&gt;F&amp;amp;ES 80084&lt;/keyword&gt;&lt;/keywords&gt;&lt;dates&gt;&lt;year&gt;1990&lt;/year&gt;&lt;/dates&gt;&lt;pub-location&gt;Cambridge&lt;/pub-location&gt;&lt;publisher&gt;Cambridge University Press&lt;/publisher&gt;&lt;urls&gt;&lt;/urls&gt;&lt;/record&gt;&lt;/Cite&gt;&lt;/EndNote&gt;</w:instrText>
      </w:r>
      <w:r w:rsidR="002B424E" w:rsidRPr="00964339">
        <w:rPr>
          <w:bCs/>
          <w:sz w:val="22"/>
          <w:szCs w:val="22"/>
        </w:rPr>
        <w:fldChar w:fldCharType="separate"/>
      </w:r>
      <w:r w:rsidR="002B424E" w:rsidRPr="00964339">
        <w:rPr>
          <w:bCs/>
          <w:noProof/>
          <w:sz w:val="22"/>
          <w:szCs w:val="22"/>
        </w:rPr>
        <w:t>(1990: 22)</w:t>
      </w:r>
      <w:r w:rsidR="002B424E" w:rsidRPr="00964339">
        <w:rPr>
          <w:bCs/>
          <w:sz w:val="22"/>
          <w:szCs w:val="22"/>
        </w:rPr>
        <w:fldChar w:fldCharType="end"/>
      </w:r>
      <w:r w:rsidR="00565469">
        <w:rPr>
          <w:bCs/>
          <w:sz w:val="22"/>
          <w:szCs w:val="22"/>
        </w:rPr>
        <w:t xml:space="preserve">. </w:t>
      </w:r>
      <w:r w:rsidR="003A2816">
        <w:rPr>
          <w:bCs/>
          <w:sz w:val="22"/>
          <w:szCs w:val="22"/>
        </w:rPr>
        <w:t>This led her to identify a third</w:t>
      </w:r>
      <w:r w:rsidR="00E97932" w:rsidRPr="00964339">
        <w:rPr>
          <w:bCs/>
          <w:sz w:val="22"/>
          <w:szCs w:val="22"/>
        </w:rPr>
        <w:t xml:space="preserve"> potential institutional form for overcoming </w:t>
      </w:r>
      <w:r w:rsidR="003A2816">
        <w:rPr>
          <w:bCs/>
          <w:sz w:val="22"/>
          <w:szCs w:val="22"/>
        </w:rPr>
        <w:t>commons tragedies</w:t>
      </w:r>
      <w:r w:rsidR="002036EA">
        <w:rPr>
          <w:bCs/>
          <w:sz w:val="22"/>
          <w:szCs w:val="22"/>
        </w:rPr>
        <w:t>:</w:t>
      </w:r>
      <w:r w:rsidR="008F5575">
        <w:rPr>
          <w:bCs/>
          <w:sz w:val="22"/>
          <w:szCs w:val="22"/>
        </w:rPr>
        <w:t xml:space="preserve"> </w:t>
      </w:r>
      <w:r w:rsidR="00E97932" w:rsidRPr="00964339">
        <w:rPr>
          <w:bCs/>
          <w:sz w:val="22"/>
          <w:szCs w:val="22"/>
        </w:rPr>
        <w:t>local</w:t>
      </w:r>
      <w:r w:rsidR="00254AF5" w:rsidRPr="00964339">
        <w:rPr>
          <w:bCs/>
          <w:sz w:val="22"/>
          <w:szCs w:val="22"/>
        </w:rPr>
        <w:t>ly-based</w:t>
      </w:r>
      <w:r w:rsidR="00DA2851" w:rsidRPr="00964339">
        <w:rPr>
          <w:bCs/>
          <w:sz w:val="22"/>
          <w:szCs w:val="22"/>
        </w:rPr>
        <w:t xml:space="preserve"> “self-organized</w:t>
      </w:r>
      <w:r w:rsidR="002C67CF" w:rsidRPr="00964339">
        <w:rPr>
          <w:bCs/>
          <w:sz w:val="22"/>
          <w:szCs w:val="22"/>
        </w:rPr>
        <w:t xml:space="preserve"> and self-governing” </w:t>
      </w:r>
      <w:r w:rsidR="000D4A07" w:rsidRPr="00964339">
        <w:rPr>
          <w:bCs/>
          <w:sz w:val="22"/>
          <w:szCs w:val="22"/>
        </w:rPr>
        <w:t>institutional regimes</w:t>
      </w:r>
      <w:r w:rsidR="00BB4A80">
        <w:rPr>
          <w:bCs/>
          <w:sz w:val="22"/>
          <w:szCs w:val="22"/>
        </w:rPr>
        <w:t>,</w:t>
      </w:r>
      <w:r w:rsidR="00A26AB0" w:rsidRPr="00964339">
        <w:rPr>
          <w:bCs/>
          <w:sz w:val="22"/>
          <w:szCs w:val="22"/>
        </w:rPr>
        <w:t xml:space="preserve"> </w:t>
      </w:r>
      <w:r w:rsidR="00BB4A80">
        <w:rPr>
          <w:bCs/>
          <w:sz w:val="22"/>
          <w:szCs w:val="22"/>
        </w:rPr>
        <w:t xml:space="preserve">developed by participants themselves </w:t>
      </w:r>
      <w:r w:rsidR="00801A30">
        <w:rPr>
          <w:bCs/>
          <w:sz w:val="22"/>
          <w:szCs w:val="22"/>
        </w:rPr>
        <w:t xml:space="preserve">that would incorporate </w:t>
      </w:r>
      <w:r w:rsidR="00BB4A80">
        <w:rPr>
          <w:bCs/>
          <w:sz w:val="22"/>
          <w:szCs w:val="22"/>
        </w:rPr>
        <w:t>locally relevant features</w:t>
      </w:r>
      <w:r w:rsidR="005947E4">
        <w:rPr>
          <w:bCs/>
          <w:sz w:val="22"/>
          <w:szCs w:val="22"/>
        </w:rPr>
        <w:t>.</w:t>
      </w:r>
      <w:r w:rsidR="00EF0411" w:rsidRPr="00964339">
        <w:rPr>
          <w:bCs/>
          <w:sz w:val="22"/>
          <w:szCs w:val="22"/>
        </w:rPr>
        <w:t xml:space="preserve"> She argued that </w:t>
      </w:r>
      <w:r w:rsidR="00576E17" w:rsidRPr="00964339">
        <w:rPr>
          <w:bCs/>
          <w:sz w:val="22"/>
          <w:szCs w:val="22"/>
        </w:rPr>
        <w:t xml:space="preserve">local institutional approaches </w:t>
      </w:r>
      <w:r w:rsidR="002367E5" w:rsidRPr="00964339">
        <w:rPr>
          <w:bCs/>
          <w:sz w:val="22"/>
          <w:szCs w:val="22"/>
        </w:rPr>
        <w:t xml:space="preserve">might </w:t>
      </w:r>
      <w:r w:rsidR="000D4A07" w:rsidRPr="00964339">
        <w:rPr>
          <w:bCs/>
          <w:sz w:val="22"/>
          <w:szCs w:val="22"/>
        </w:rPr>
        <w:t xml:space="preserve">be </w:t>
      </w:r>
      <w:r w:rsidR="00EA15DD" w:rsidRPr="00964339">
        <w:rPr>
          <w:bCs/>
          <w:sz w:val="22"/>
          <w:szCs w:val="22"/>
        </w:rPr>
        <w:t xml:space="preserve">a </w:t>
      </w:r>
      <w:r w:rsidR="000D4A07" w:rsidRPr="00964339">
        <w:rPr>
          <w:bCs/>
          <w:sz w:val="22"/>
          <w:szCs w:val="22"/>
        </w:rPr>
        <w:t xml:space="preserve">better </w:t>
      </w:r>
      <w:r w:rsidR="002178FC" w:rsidRPr="00964339">
        <w:rPr>
          <w:bCs/>
          <w:sz w:val="22"/>
          <w:szCs w:val="22"/>
        </w:rPr>
        <w:t>‘means-</w:t>
      </w:r>
      <w:r w:rsidR="000D4A07" w:rsidRPr="00964339">
        <w:rPr>
          <w:bCs/>
          <w:sz w:val="22"/>
          <w:szCs w:val="22"/>
        </w:rPr>
        <w:lastRenderedPageBreak/>
        <w:t>oriented</w:t>
      </w:r>
      <w:r w:rsidR="002178FC" w:rsidRPr="00964339">
        <w:rPr>
          <w:bCs/>
          <w:sz w:val="22"/>
          <w:szCs w:val="22"/>
        </w:rPr>
        <w:t>’</w:t>
      </w:r>
      <w:r w:rsidR="00EA15DD" w:rsidRPr="00964339">
        <w:rPr>
          <w:bCs/>
          <w:sz w:val="22"/>
          <w:szCs w:val="22"/>
        </w:rPr>
        <w:t xml:space="preserve"> approach</w:t>
      </w:r>
      <w:r w:rsidR="000D4A07" w:rsidRPr="00964339">
        <w:rPr>
          <w:bCs/>
          <w:sz w:val="22"/>
          <w:szCs w:val="22"/>
        </w:rPr>
        <w:t xml:space="preserve"> for</w:t>
      </w:r>
      <w:r w:rsidR="002178FC" w:rsidRPr="00964339">
        <w:rPr>
          <w:bCs/>
          <w:sz w:val="22"/>
          <w:szCs w:val="22"/>
        </w:rPr>
        <w:t xml:space="preserve"> this class of resource problem</w:t>
      </w:r>
      <w:r w:rsidR="000D4A07" w:rsidRPr="00964339">
        <w:rPr>
          <w:bCs/>
          <w:sz w:val="22"/>
          <w:szCs w:val="22"/>
        </w:rPr>
        <w:t xml:space="preserve"> than </w:t>
      </w:r>
      <w:r w:rsidR="009F5241" w:rsidRPr="00964339">
        <w:rPr>
          <w:bCs/>
          <w:sz w:val="22"/>
          <w:szCs w:val="22"/>
        </w:rPr>
        <w:t>private or public (top-down regulatory agency) model</w:t>
      </w:r>
      <w:r w:rsidR="005947E4">
        <w:rPr>
          <w:bCs/>
          <w:sz w:val="22"/>
          <w:szCs w:val="22"/>
        </w:rPr>
        <w:t xml:space="preserve">s </w:t>
      </w:r>
      <w:r w:rsidR="009F5241">
        <w:rPr>
          <w:bCs/>
          <w:sz w:val="22"/>
          <w:szCs w:val="22"/>
        </w:rPr>
        <w:t xml:space="preserve">that </w:t>
      </w:r>
      <w:r w:rsidR="00E97932" w:rsidRPr="00964339">
        <w:rPr>
          <w:bCs/>
          <w:sz w:val="22"/>
          <w:szCs w:val="22"/>
        </w:rPr>
        <w:t xml:space="preserve">dominated the </w:t>
      </w:r>
      <w:r w:rsidR="00331EDA">
        <w:rPr>
          <w:bCs/>
          <w:sz w:val="22"/>
          <w:szCs w:val="22"/>
        </w:rPr>
        <w:t xml:space="preserve">applied scholarship </w:t>
      </w:r>
      <w:r w:rsidR="00E97932" w:rsidRPr="00964339">
        <w:rPr>
          <w:bCs/>
          <w:sz w:val="22"/>
          <w:szCs w:val="22"/>
        </w:rPr>
        <w:t xml:space="preserve">before her. </w:t>
      </w:r>
      <w:r w:rsidR="00BB4A80">
        <w:rPr>
          <w:bCs/>
          <w:sz w:val="22"/>
          <w:szCs w:val="22"/>
        </w:rPr>
        <w:t xml:space="preserve">She subsequently devoted significant attention to these approaches </w:t>
      </w:r>
      <w:r w:rsidR="00B70ED4">
        <w:rPr>
          <w:bCs/>
          <w:sz w:val="22"/>
          <w:szCs w:val="22"/>
        </w:rPr>
        <w:t xml:space="preserve">through what became known as the </w:t>
      </w:r>
      <w:r w:rsidR="002D187F">
        <w:rPr>
          <w:bCs/>
          <w:sz w:val="22"/>
          <w:szCs w:val="22"/>
        </w:rPr>
        <w:t>“</w:t>
      </w:r>
      <w:r w:rsidR="00BB4A80" w:rsidRPr="00964339">
        <w:rPr>
          <w:bCs/>
          <w:sz w:val="22"/>
          <w:szCs w:val="22"/>
        </w:rPr>
        <w:t>Institu</w:t>
      </w:r>
      <w:r w:rsidR="00BB4A80">
        <w:rPr>
          <w:bCs/>
          <w:sz w:val="22"/>
          <w:szCs w:val="22"/>
        </w:rPr>
        <w:t>tional Analysis and Development</w:t>
      </w:r>
      <w:r w:rsidR="002D187F">
        <w:rPr>
          <w:bCs/>
          <w:sz w:val="22"/>
          <w:szCs w:val="22"/>
        </w:rPr>
        <w:t>”</w:t>
      </w:r>
      <w:r w:rsidR="00BB4A80" w:rsidRPr="00964339">
        <w:rPr>
          <w:bCs/>
          <w:sz w:val="22"/>
          <w:szCs w:val="22"/>
        </w:rPr>
        <w:t xml:space="preserve"> (IAD) framework </w:t>
      </w:r>
      <w:r w:rsidR="00BB4A80" w:rsidRPr="00964339">
        <w:rPr>
          <w:bCs/>
          <w:sz w:val="22"/>
          <w:szCs w:val="22"/>
        </w:rPr>
        <w:fldChar w:fldCharType="begin"/>
      </w:r>
      <w:r w:rsidR="00BB4A80" w:rsidRPr="00964339">
        <w:rPr>
          <w:bCs/>
          <w:sz w:val="22"/>
          <w:szCs w:val="22"/>
        </w:rPr>
        <w:instrText xml:space="preserve"> ADDIN EN.CITE &lt;EndNote&gt;&lt;Cite&gt;&lt;Author&gt;Ostrom&lt;/Author&gt;&lt;Year&gt;2007&lt;/Year&gt;&lt;RecNum&gt;28913&lt;/RecNum&gt;&lt;DisplayText&gt;(Ostrom 2007, 1999)&lt;/DisplayText&gt;&lt;record&gt;&lt;rec-number&gt;28913&lt;/rec-number&gt;&lt;foreign-keys&gt;&lt;key app="EN" db-id="zd99pwsezrwdx5ep05ixvswmttr9paate0sd" timestamp="1492188172"&gt;28913&lt;/key&gt;&lt;/foreign-keys&gt;&lt;ref-type name="Book Section"&gt;5&lt;/ref-type&gt;&lt;contributors&gt;&lt;authors&gt;&lt;author&gt;Ostrom, E.&lt;/author&gt;&lt;/authors&gt;&lt;secondary-authors&gt;&lt;author&gt;Sabatier, P.&lt;/author&gt;&lt;/secondary-authors&gt;&lt;/contributors&gt;&lt;titles&gt;&lt;title&gt;Institutional Rational Choice: An Assessment of the IAD Framework&lt;/title&gt;&lt;secondary-title&gt;Theories of the Policy Process, 2nd Edition&lt;/secondary-title&gt;&lt;/titles&gt;&lt;dates&gt;&lt;year&gt;2007&lt;/year&gt;&lt;/dates&gt;&lt;pub-location&gt;Boulder&lt;/pub-location&gt;&lt;publisher&gt;Westview Press&lt;/publisher&gt;&lt;urls&gt;&lt;/urls&gt;&lt;/record&gt;&lt;/Cite&gt;&lt;Cite&gt;&lt;Author&gt;Ostrom&lt;/Author&gt;&lt;Year&gt;1999&lt;/Year&gt;&lt;RecNum&gt;38118&lt;/RecNum&gt;&lt;record&gt;&lt;rec-number&gt;38118&lt;/rec-number&gt;&lt;foreign-keys&gt;&lt;key app="EN" db-id="zd99pwsezrwdx5ep05ixvswmttr9paate0sd" timestamp="1492188175"&gt;38118&lt;/key&gt;&lt;/foreign-keys&gt;&lt;ref-type name="Book Section"&gt;5&lt;/ref-type&gt;&lt;contributors&gt;&lt;authors&gt;&lt;author&gt;Ostrom, E.&lt;/author&gt;&lt;/authors&gt;&lt;secondary-authors&gt;&lt;author&gt;Sabatier, P.&lt;/author&gt;&lt;/secondary-authors&gt;&lt;/contributors&gt;&lt;titles&gt;&lt;title&gt;Institutional Rational Choice: An Assessment of the IAD Framework&lt;/title&gt;&lt;secondary-title&gt;Theories of the Policy Process&lt;/secondary-title&gt;&lt;/titles&gt;&lt;dates&gt;&lt;year&gt;1999&lt;/year&gt;&lt;/dates&gt;&lt;pub-location&gt;Boulder&lt;/pub-location&gt;&lt;publisher&gt;Westview Press&lt;/publisher&gt;&lt;urls&gt;&lt;/urls&gt;&lt;/record&gt;&lt;/Cite&gt;&lt;/EndNote&gt;</w:instrText>
      </w:r>
      <w:r w:rsidR="00BB4A80" w:rsidRPr="00964339">
        <w:rPr>
          <w:bCs/>
          <w:sz w:val="22"/>
          <w:szCs w:val="22"/>
        </w:rPr>
        <w:fldChar w:fldCharType="separate"/>
      </w:r>
      <w:r w:rsidR="00BB4A80" w:rsidRPr="00964339">
        <w:rPr>
          <w:bCs/>
          <w:noProof/>
          <w:sz w:val="22"/>
          <w:szCs w:val="22"/>
        </w:rPr>
        <w:t>(Ostrom 2007, 1999)</w:t>
      </w:r>
      <w:r w:rsidR="00BB4A80" w:rsidRPr="00964339">
        <w:rPr>
          <w:bCs/>
          <w:sz w:val="22"/>
          <w:szCs w:val="22"/>
        </w:rPr>
        <w:fldChar w:fldCharType="end"/>
      </w:r>
      <w:r w:rsidR="00BB4A80">
        <w:rPr>
          <w:bCs/>
          <w:sz w:val="22"/>
          <w:szCs w:val="22"/>
        </w:rPr>
        <w:t xml:space="preserve">. </w:t>
      </w:r>
    </w:p>
    <w:p w14:paraId="1E30DC94" w14:textId="5AAEBFEE" w:rsidR="00145F2F" w:rsidRPr="00964339" w:rsidRDefault="003A2816" w:rsidP="00B70ED4">
      <w:pPr>
        <w:spacing w:line="360" w:lineRule="auto"/>
        <w:ind w:firstLine="720"/>
        <w:rPr>
          <w:bCs/>
          <w:sz w:val="22"/>
          <w:szCs w:val="22"/>
        </w:rPr>
      </w:pPr>
      <w:r>
        <w:rPr>
          <w:bCs/>
          <w:sz w:val="22"/>
          <w:szCs w:val="22"/>
        </w:rPr>
        <w:t xml:space="preserve">In sum, </w:t>
      </w:r>
      <w:r w:rsidR="00175823" w:rsidRPr="00964339">
        <w:rPr>
          <w:bCs/>
          <w:sz w:val="22"/>
          <w:szCs w:val="22"/>
        </w:rPr>
        <w:t xml:space="preserve">Ostrom </w:t>
      </w:r>
      <w:r w:rsidR="00254AF5" w:rsidRPr="00964339">
        <w:rPr>
          <w:bCs/>
          <w:sz w:val="22"/>
          <w:szCs w:val="22"/>
        </w:rPr>
        <w:t>inductively buil</w:t>
      </w:r>
      <w:r w:rsidR="0037432A" w:rsidRPr="00964339">
        <w:rPr>
          <w:bCs/>
          <w:sz w:val="22"/>
          <w:szCs w:val="22"/>
        </w:rPr>
        <w:t xml:space="preserve">t her models </w:t>
      </w:r>
      <w:r w:rsidR="00254AF5" w:rsidRPr="00964339">
        <w:rPr>
          <w:bCs/>
          <w:sz w:val="22"/>
          <w:szCs w:val="22"/>
        </w:rPr>
        <w:t>from empirical research on how a wide range of communities at different scales managed common pool resources</w:t>
      </w:r>
      <w:r w:rsidR="00C7251A" w:rsidRPr="00964339">
        <w:rPr>
          <w:bCs/>
          <w:sz w:val="22"/>
          <w:szCs w:val="22"/>
        </w:rPr>
        <w:t xml:space="preserve"> (CPR</w:t>
      </w:r>
      <w:r w:rsidR="000A286C">
        <w:rPr>
          <w:bCs/>
          <w:sz w:val="22"/>
          <w:szCs w:val="22"/>
        </w:rPr>
        <w:t>s</w:t>
      </w:r>
      <w:r w:rsidR="00C7251A" w:rsidRPr="00964339">
        <w:rPr>
          <w:bCs/>
          <w:sz w:val="22"/>
          <w:szCs w:val="22"/>
        </w:rPr>
        <w:t>)</w:t>
      </w:r>
      <w:r w:rsidR="00BB4A80">
        <w:rPr>
          <w:bCs/>
          <w:sz w:val="22"/>
          <w:szCs w:val="22"/>
        </w:rPr>
        <w:t xml:space="preserve">. This strategy </w:t>
      </w:r>
      <w:r w:rsidR="00A53A8D">
        <w:rPr>
          <w:bCs/>
          <w:sz w:val="22"/>
          <w:szCs w:val="22"/>
        </w:rPr>
        <w:t>enabled her to identify</w:t>
      </w:r>
      <w:r w:rsidR="00254AF5" w:rsidRPr="00964339">
        <w:rPr>
          <w:bCs/>
          <w:sz w:val="22"/>
          <w:szCs w:val="22"/>
        </w:rPr>
        <w:t xml:space="preserve"> </w:t>
      </w:r>
      <w:r w:rsidR="00642D49" w:rsidRPr="00964339">
        <w:rPr>
          <w:bCs/>
          <w:sz w:val="22"/>
          <w:szCs w:val="22"/>
        </w:rPr>
        <w:t xml:space="preserve">innovative </w:t>
      </w:r>
      <w:r w:rsidR="00145F2F" w:rsidRPr="00964339">
        <w:rPr>
          <w:bCs/>
          <w:sz w:val="22"/>
          <w:szCs w:val="22"/>
        </w:rPr>
        <w:t>means to address specific and very clear ‘end</w:t>
      </w:r>
      <w:r w:rsidR="00A53A8D">
        <w:rPr>
          <w:bCs/>
          <w:sz w:val="22"/>
          <w:szCs w:val="22"/>
        </w:rPr>
        <w:t>s</w:t>
      </w:r>
      <w:r w:rsidR="00DA2851" w:rsidRPr="00964339">
        <w:rPr>
          <w:bCs/>
          <w:sz w:val="22"/>
          <w:szCs w:val="22"/>
        </w:rPr>
        <w:t>,</w:t>
      </w:r>
      <w:r w:rsidR="00145F2F" w:rsidRPr="00964339">
        <w:rPr>
          <w:bCs/>
          <w:sz w:val="22"/>
          <w:szCs w:val="22"/>
        </w:rPr>
        <w:t>’</w:t>
      </w:r>
      <w:r w:rsidR="00DA2851" w:rsidRPr="00964339">
        <w:rPr>
          <w:bCs/>
          <w:sz w:val="22"/>
          <w:szCs w:val="22"/>
        </w:rPr>
        <w:t xml:space="preserve"> i.e., </w:t>
      </w:r>
      <w:r w:rsidR="00254AF5" w:rsidRPr="00964339">
        <w:rPr>
          <w:bCs/>
          <w:sz w:val="22"/>
          <w:szCs w:val="22"/>
        </w:rPr>
        <w:t>“</w:t>
      </w:r>
      <w:r w:rsidR="00254AF5" w:rsidRPr="00964339">
        <w:rPr>
          <w:sz w:val="22"/>
          <w:szCs w:val="22"/>
        </w:rPr>
        <w:t>governing and managing diverse CPRs for which at least some potential beneficiaries cannot be exclude</w:t>
      </w:r>
      <w:r w:rsidR="00C7251A" w:rsidRPr="00964339">
        <w:rPr>
          <w:sz w:val="22"/>
          <w:szCs w:val="22"/>
        </w:rPr>
        <w:t>d</w:t>
      </w:r>
      <w:r w:rsidR="00254AF5" w:rsidRPr="00964339">
        <w:rPr>
          <w:sz w:val="22"/>
          <w:szCs w:val="22"/>
        </w:rPr>
        <w:t>”</w:t>
      </w:r>
      <w:r w:rsidR="0031147F" w:rsidRPr="00964339">
        <w:rPr>
          <w:sz w:val="22"/>
          <w:szCs w:val="22"/>
        </w:rPr>
        <w:t xml:space="preserve"> </w:t>
      </w:r>
      <w:r w:rsidR="002B424E" w:rsidRPr="00964339">
        <w:rPr>
          <w:bCs/>
          <w:sz w:val="22"/>
          <w:szCs w:val="22"/>
        </w:rPr>
        <w:fldChar w:fldCharType="begin"/>
      </w:r>
      <w:r w:rsidR="002B424E" w:rsidRPr="00964339">
        <w:rPr>
          <w:bCs/>
          <w:sz w:val="22"/>
          <w:szCs w:val="22"/>
        </w:rPr>
        <w:instrText xml:space="preserve"> ADDIN EN.CITE &lt;EndNote&gt;&lt;Cite&gt;&lt;Author&gt;Ostrom&lt;/Author&gt;&lt;Year&gt;1990&lt;/Year&gt;&lt;RecNum&gt;43938&lt;/RecNum&gt;&lt;Suffix&gt;: 22&lt;/Suffix&gt;&lt;DisplayText&gt;(Ostrom 1990: 22)&lt;/DisplayText&gt;&lt;record&gt;&lt;rec-number&gt;43938&lt;/rec-number&gt;&lt;foreign-keys&gt;&lt;key app="EN" db-id="zd99pwsezrwdx5ep05ixvswmttr9paate0sd" timestamp="1492188178"&gt;43938&lt;/key&gt;&lt;/foreign-keys&gt;&lt;ref-type name="Book"&gt;6&lt;/ref-type&gt;&lt;contributors&gt;&lt;authors&gt;&lt;author&gt;Ostrom, Elinor&lt;/author&gt;&lt;/authors&gt;&lt;/contributors&gt;&lt;titles&gt;&lt;title&gt;Governing the Commons: The Evolution of Institutions for Collective Action&lt;/title&gt;&lt;/titles&gt;&lt;keywords&gt;&lt;keyword&gt;Thesis&lt;/keyword&gt;&lt;keyword&gt;Theoretical framework&lt;/keyword&gt;&lt;keyword&gt;Public choice&lt;/keyword&gt;&lt;keyword&gt;certification&lt;/keyword&gt;&lt;keyword&gt;environmental politics&lt;/keyword&gt;&lt;keyword&gt;F&amp;amp;ES 80084&lt;/keyword&gt;&lt;/keywords&gt;&lt;dates&gt;&lt;year&gt;1990&lt;/year&gt;&lt;/dates&gt;&lt;pub-location&gt;Cambridge&lt;/pub-location&gt;&lt;publisher&gt;Cambridge University Press&lt;/publisher&gt;&lt;urls&gt;&lt;/urls&gt;&lt;/record&gt;&lt;/Cite&gt;&lt;/EndNote&gt;</w:instrText>
      </w:r>
      <w:r w:rsidR="002B424E" w:rsidRPr="00964339">
        <w:rPr>
          <w:bCs/>
          <w:sz w:val="22"/>
          <w:szCs w:val="22"/>
        </w:rPr>
        <w:fldChar w:fldCharType="separate"/>
      </w:r>
      <w:r w:rsidR="002B424E" w:rsidRPr="00964339">
        <w:rPr>
          <w:bCs/>
          <w:noProof/>
          <w:sz w:val="22"/>
          <w:szCs w:val="22"/>
        </w:rPr>
        <w:t>(Ostrom 1990: 22)</w:t>
      </w:r>
      <w:r w:rsidR="002B424E" w:rsidRPr="00964339">
        <w:rPr>
          <w:bCs/>
          <w:sz w:val="22"/>
          <w:szCs w:val="22"/>
        </w:rPr>
        <w:fldChar w:fldCharType="end"/>
      </w:r>
      <w:r w:rsidR="00432986">
        <w:rPr>
          <w:bCs/>
          <w:sz w:val="22"/>
          <w:szCs w:val="22"/>
        </w:rPr>
        <w:t>.</w:t>
      </w:r>
      <w:r w:rsidR="000E2E8E" w:rsidRPr="00964339">
        <w:rPr>
          <w:sz w:val="22"/>
          <w:szCs w:val="22"/>
        </w:rPr>
        <w:t xml:space="preserve"> </w:t>
      </w:r>
      <w:r w:rsidR="00A53A8D">
        <w:rPr>
          <w:sz w:val="22"/>
          <w:szCs w:val="22"/>
        </w:rPr>
        <w:t>It also</w:t>
      </w:r>
      <w:r w:rsidR="000E2E8E" w:rsidRPr="00964339">
        <w:rPr>
          <w:bCs/>
          <w:sz w:val="22"/>
          <w:szCs w:val="22"/>
        </w:rPr>
        <w:t xml:space="preserve"> </w:t>
      </w:r>
      <w:r w:rsidR="00145F2F" w:rsidRPr="00964339">
        <w:rPr>
          <w:bCs/>
          <w:sz w:val="22"/>
          <w:szCs w:val="22"/>
        </w:rPr>
        <w:t xml:space="preserve">distinguished her work from </w:t>
      </w:r>
      <w:r w:rsidR="00DE6406">
        <w:rPr>
          <w:bCs/>
          <w:sz w:val="22"/>
          <w:szCs w:val="22"/>
        </w:rPr>
        <w:t xml:space="preserve">other </w:t>
      </w:r>
      <w:r w:rsidR="00145F2F" w:rsidRPr="00964339">
        <w:rPr>
          <w:bCs/>
          <w:sz w:val="22"/>
          <w:szCs w:val="22"/>
        </w:rPr>
        <w:t>institutionalist</w:t>
      </w:r>
      <w:r w:rsidR="00DE6406">
        <w:rPr>
          <w:bCs/>
          <w:sz w:val="22"/>
          <w:szCs w:val="22"/>
        </w:rPr>
        <w:t>s</w:t>
      </w:r>
      <w:r w:rsidR="00145F2F" w:rsidRPr="00964339">
        <w:rPr>
          <w:bCs/>
          <w:sz w:val="22"/>
          <w:szCs w:val="22"/>
        </w:rPr>
        <w:t xml:space="preserve">, many of whom </w:t>
      </w:r>
      <w:r w:rsidR="00DE6406">
        <w:rPr>
          <w:bCs/>
          <w:sz w:val="22"/>
          <w:szCs w:val="22"/>
        </w:rPr>
        <w:t xml:space="preserve">at the time </w:t>
      </w:r>
      <w:r w:rsidR="00145F2F" w:rsidRPr="00964339">
        <w:rPr>
          <w:bCs/>
          <w:sz w:val="22"/>
          <w:szCs w:val="22"/>
        </w:rPr>
        <w:t xml:space="preserve">were criticized for, pathologically </w:t>
      </w:r>
      <w:r w:rsidR="002B424E" w:rsidRPr="00964339">
        <w:rPr>
          <w:bCs/>
          <w:sz w:val="22"/>
          <w:szCs w:val="22"/>
        </w:rPr>
        <w:fldChar w:fldCharType="begin"/>
      </w:r>
      <w:r w:rsidR="002B424E" w:rsidRPr="00964339">
        <w:rPr>
          <w:bCs/>
          <w:sz w:val="22"/>
          <w:szCs w:val="22"/>
        </w:rPr>
        <w:instrText xml:space="preserve"> ADDIN EN.CITE &lt;EndNote&gt;&lt;Cite&gt;&lt;Author&gt;Shapiro&lt;/Author&gt;&lt;Year&gt;2007&lt;/Year&gt;&lt;RecNum&gt;82153&lt;/RecNum&gt;&lt;DisplayText&gt;(Shapiro and Green 2007, Shapiro 2007, 1994)&lt;/DisplayText&gt;&lt;record&gt;&lt;rec-number&gt;82153&lt;/rec-number&gt;&lt;foreign-keys&gt;&lt;key app="EN" db-id="zd99pwsezrwdx5ep05ixvswmttr9paate0sd" timestamp="1496750544"&gt;82153&lt;/key&gt;&lt;/foreign-keys&gt;&lt;ref-type name="Book Section"&gt;5&lt;/ref-type&gt;&lt;contributors&gt;&lt;authors&gt;&lt;author&gt;Shapiro, Ian&lt;/author&gt;&lt;author&gt;Don Green&lt;/author&gt;&lt;/authors&gt;&lt;/contributors&gt;&lt;titles&gt;&lt;title&gt;Chapter Two: Revisiting The Pathologies of Rational Choice&lt;/title&gt;&lt;/titles&gt;&lt;pages&gt;51-99&lt;/pages&gt;&lt;dates&gt;&lt;year&gt;2007&lt;/year&gt;&lt;/dates&gt;&lt;pub-location&gt;Princeton, NJ&lt;/pub-location&gt;&lt;publisher&gt;Princeton University Press&lt;/publisher&gt;&lt;urls&gt;&lt;/urls&gt;&lt;/record&gt;&lt;/Cite&gt;&lt;Cite&gt;&lt;Author&gt;Shapiro&lt;/Author&gt;&lt;Year&gt;2007&lt;/Year&gt;&lt;RecNum&gt;82154&lt;/RecNum&gt;&lt;record&gt;&lt;rec-number&gt;82154&lt;/rec-number&gt;&lt;foreign-keys&gt;&lt;key app="EN" db-id="zd99pwsezrwdx5ep05ixvswmttr9paate0sd" timestamp="1496750682"&gt;82154&lt;/key&gt;&lt;/foreign-keys&gt;&lt;ref-type name="Book"&gt;6&lt;/ref-type&gt;&lt;contributors&gt;&lt;authors&gt;&lt;author&gt;Shapiro, Ian&lt;/author&gt;&lt;/authors&gt;&lt;/contributors&gt;&lt;titles&gt;&lt;title&gt;The Flight from Reality in the Human Sciences&lt;/title&gt;&lt;/titles&gt;&lt;dates&gt;&lt;year&gt;2007&lt;/year&gt;&lt;/dates&gt;&lt;pub-location&gt;Princeton, NJ&lt;/pub-location&gt;&lt;publisher&gt;Princeton University Press&lt;/publisher&gt;&lt;urls&gt;&lt;/urls&gt;&lt;/record&gt;&lt;/Cite&gt;&lt;Cite&gt;&lt;Author&gt;Shapiro&lt;/Author&gt;&lt;Year&gt;1994&lt;/Year&gt;&lt;RecNum&gt;81970&lt;/RecNum&gt;&lt;record&gt;&lt;rec-number&gt;81970&lt;/rec-number&gt;&lt;foreign-keys&gt;&lt;key app="EN" db-id="zd99pwsezrwdx5ep05ixvswmttr9paate0sd" timestamp="1494846044"&gt;81970&lt;/key&gt;&lt;/foreign-keys&gt;&lt;ref-type name="Book"&gt;6&lt;/ref-type&gt;&lt;contributors&gt;&lt;authors&gt;&lt;author&gt;Shapiro, Ian&lt;/author&gt;&lt;/authors&gt;&lt;/contributors&gt;&lt;titles&gt;&lt;title&gt;The Pathologies of Rational Choice&lt;/title&gt;&lt;/titles&gt;&lt;dates&gt;&lt;year&gt;1994&lt;/year&gt;&lt;/dates&gt;&lt;pub-location&gt;New Haven&lt;/pub-location&gt;&lt;publisher&gt;Yale University Press&lt;/publisher&gt;&lt;urls&gt;&lt;/urls&gt;&lt;/record&gt;&lt;/Cite&gt;&lt;/EndNote&gt;</w:instrText>
      </w:r>
      <w:r w:rsidR="002B424E" w:rsidRPr="00964339">
        <w:rPr>
          <w:bCs/>
          <w:sz w:val="22"/>
          <w:szCs w:val="22"/>
        </w:rPr>
        <w:fldChar w:fldCharType="separate"/>
      </w:r>
      <w:r w:rsidR="002B424E" w:rsidRPr="00964339">
        <w:rPr>
          <w:bCs/>
          <w:noProof/>
          <w:sz w:val="22"/>
          <w:szCs w:val="22"/>
        </w:rPr>
        <w:t>(Shapiro and Green 2007, Shapiro 2007, 1994)</w:t>
      </w:r>
      <w:r w:rsidR="002B424E" w:rsidRPr="00964339">
        <w:rPr>
          <w:bCs/>
          <w:sz w:val="22"/>
          <w:szCs w:val="22"/>
        </w:rPr>
        <w:fldChar w:fldCharType="end"/>
      </w:r>
      <w:r w:rsidR="00145F2F" w:rsidRPr="00964339">
        <w:rPr>
          <w:bCs/>
          <w:sz w:val="22"/>
          <w:szCs w:val="22"/>
        </w:rPr>
        <w:t xml:space="preserve">, emphasizing </w:t>
      </w:r>
      <w:r w:rsidR="00642D49" w:rsidRPr="00964339">
        <w:rPr>
          <w:bCs/>
          <w:sz w:val="22"/>
          <w:szCs w:val="22"/>
        </w:rPr>
        <w:t xml:space="preserve">rational choice as </w:t>
      </w:r>
      <w:r w:rsidR="00A53A8D">
        <w:rPr>
          <w:bCs/>
          <w:sz w:val="22"/>
          <w:szCs w:val="22"/>
        </w:rPr>
        <w:t xml:space="preserve">a </w:t>
      </w:r>
      <w:r w:rsidR="00642D49" w:rsidRPr="00964339">
        <w:rPr>
          <w:bCs/>
          <w:sz w:val="22"/>
          <w:szCs w:val="22"/>
        </w:rPr>
        <w:t>universalist</w:t>
      </w:r>
      <w:r w:rsidR="002178FC" w:rsidRPr="00964339">
        <w:rPr>
          <w:bCs/>
          <w:sz w:val="22"/>
          <w:szCs w:val="22"/>
        </w:rPr>
        <w:t>ic, ahistorical</w:t>
      </w:r>
      <w:r w:rsidR="00642D49" w:rsidRPr="00964339">
        <w:rPr>
          <w:bCs/>
          <w:sz w:val="22"/>
          <w:szCs w:val="22"/>
        </w:rPr>
        <w:t xml:space="preserve"> approach</w:t>
      </w:r>
      <w:r w:rsidR="00A53A8D">
        <w:rPr>
          <w:bCs/>
          <w:sz w:val="22"/>
          <w:szCs w:val="22"/>
        </w:rPr>
        <w:t xml:space="preserve"> to explain and address </w:t>
      </w:r>
      <w:r w:rsidR="00642D49" w:rsidRPr="00964339">
        <w:rPr>
          <w:bCs/>
          <w:i/>
          <w:iCs/>
          <w:sz w:val="22"/>
          <w:szCs w:val="22"/>
        </w:rPr>
        <w:t>any class</w:t>
      </w:r>
      <w:r w:rsidR="00642D49" w:rsidRPr="00964339">
        <w:rPr>
          <w:bCs/>
          <w:sz w:val="22"/>
          <w:szCs w:val="22"/>
        </w:rPr>
        <w:t xml:space="preserve"> of problems</w:t>
      </w:r>
      <w:r w:rsidR="00DF2A21">
        <w:rPr>
          <w:bCs/>
          <w:sz w:val="22"/>
          <w:szCs w:val="22"/>
        </w:rPr>
        <w:t xml:space="preserve"> and any type of human behavior</w:t>
      </w:r>
      <w:r w:rsidR="00642D49" w:rsidRPr="00964339">
        <w:rPr>
          <w:bCs/>
          <w:sz w:val="22"/>
          <w:szCs w:val="22"/>
        </w:rPr>
        <w:t xml:space="preserve">. </w:t>
      </w:r>
    </w:p>
    <w:p w14:paraId="55F9A2CB" w14:textId="6D8713D9" w:rsidR="0069797F" w:rsidRPr="00964339" w:rsidRDefault="0098501C" w:rsidP="001456CE">
      <w:pPr>
        <w:spacing w:line="360" w:lineRule="auto"/>
        <w:ind w:firstLine="720"/>
        <w:rPr>
          <w:bCs/>
          <w:sz w:val="22"/>
          <w:szCs w:val="22"/>
        </w:rPr>
      </w:pPr>
      <w:r w:rsidRPr="00964339">
        <w:rPr>
          <w:bCs/>
          <w:sz w:val="22"/>
          <w:szCs w:val="22"/>
        </w:rPr>
        <w:t xml:space="preserve">The purpose of this article </w:t>
      </w:r>
      <w:r w:rsidR="00531763" w:rsidRPr="00964339">
        <w:rPr>
          <w:bCs/>
          <w:sz w:val="22"/>
          <w:szCs w:val="22"/>
        </w:rPr>
        <w:t>is to develop two distinct, but related</w:t>
      </w:r>
      <w:r w:rsidR="00DE6406">
        <w:rPr>
          <w:bCs/>
          <w:sz w:val="22"/>
          <w:szCs w:val="22"/>
        </w:rPr>
        <w:t>,</w:t>
      </w:r>
      <w:r w:rsidR="00531763" w:rsidRPr="00964339">
        <w:rPr>
          <w:bCs/>
          <w:sz w:val="22"/>
          <w:szCs w:val="22"/>
        </w:rPr>
        <w:t xml:space="preserve"> arguments about the direct and subtle effects</w:t>
      </w:r>
      <w:r w:rsidR="00B84D9F" w:rsidRPr="00964339">
        <w:rPr>
          <w:bCs/>
          <w:sz w:val="22"/>
          <w:szCs w:val="22"/>
        </w:rPr>
        <w:t xml:space="preserve">, positive and negative, </w:t>
      </w:r>
      <w:r w:rsidR="003A2816">
        <w:rPr>
          <w:bCs/>
          <w:sz w:val="22"/>
          <w:szCs w:val="22"/>
        </w:rPr>
        <w:t xml:space="preserve">of </w:t>
      </w:r>
      <w:r w:rsidRPr="00964339">
        <w:rPr>
          <w:bCs/>
          <w:sz w:val="22"/>
          <w:szCs w:val="22"/>
        </w:rPr>
        <w:t xml:space="preserve">Ostrom’s </w:t>
      </w:r>
      <w:r w:rsidR="00531763" w:rsidRPr="00964339">
        <w:rPr>
          <w:bCs/>
          <w:sz w:val="22"/>
          <w:szCs w:val="22"/>
        </w:rPr>
        <w:t xml:space="preserve">approach </w:t>
      </w:r>
      <w:r w:rsidR="003A2816">
        <w:rPr>
          <w:bCs/>
          <w:sz w:val="22"/>
          <w:szCs w:val="22"/>
        </w:rPr>
        <w:t xml:space="preserve">and legacy </w:t>
      </w:r>
      <w:r w:rsidR="0052276A">
        <w:rPr>
          <w:bCs/>
          <w:sz w:val="22"/>
          <w:szCs w:val="22"/>
        </w:rPr>
        <w:t xml:space="preserve">on </w:t>
      </w:r>
      <w:r w:rsidR="00531763" w:rsidRPr="00964339">
        <w:rPr>
          <w:bCs/>
          <w:sz w:val="22"/>
          <w:szCs w:val="22"/>
        </w:rPr>
        <w:t xml:space="preserve">environmental </w:t>
      </w:r>
      <w:r w:rsidR="00D0282B" w:rsidRPr="00964339">
        <w:rPr>
          <w:bCs/>
          <w:sz w:val="22"/>
          <w:szCs w:val="22"/>
        </w:rPr>
        <w:t>governance</w:t>
      </w:r>
      <w:r w:rsidR="00372B7B">
        <w:rPr>
          <w:bCs/>
          <w:sz w:val="22"/>
          <w:szCs w:val="22"/>
        </w:rPr>
        <w:t>,</w:t>
      </w:r>
      <w:r w:rsidR="00D0282B" w:rsidRPr="00964339">
        <w:rPr>
          <w:bCs/>
          <w:sz w:val="22"/>
          <w:szCs w:val="22"/>
        </w:rPr>
        <w:t xml:space="preserve"> policy </w:t>
      </w:r>
      <w:r w:rsidR="00531763" w:rsidRPr="00964339">
        <w:rPr>
          <w:bCs/>
          <w:sz w:val="22"/>
          <w:szCs w:val="22"/>
        </w:rPr>
        <w:t xml:space="preserve">research </w:t>
      </w:r>
      <w:r w:rsidR="00C7648D">
        <w:rPr>
          <w:bCs/>
          <w:sz w:val="22"/>
          <w:szCs w:val="22"/>
        </w:rPr>
        <w:t>and professional training</w:t>
      </w:r>
      <w:r w:rsidR="00531763" w:rsidRPr="00964339">
        <w:rPr>
          <w:bCs/>
          <w:sz w:val="22"/>
          <w:szCs w:val="22"/>
        </w:rPr>
        <w:t xml:space="preserve">.  First, </w:t>
      </w:r>
      <w:r w:rsidR="00B72B7E">
        <w:rPr>
          <w:bCs/>
          <w:sz w:val="22"/>
          <w:szCs w:val="22"/>
        </w:rPr>
        <w:t xml:space="preserve">we argue that </w:t>
      </w:r>
      <w:r w:rsidR="00CC75AC" w:rsidRPr="00964339">
        <w:rPr>
          <w:bCs/>
          <w:sz w:val="22"/>
          <w:szCs w:val="22"/>
        </w:rPr>
        <w:t xml:space="preserve">her </w:t>
      </w:r>
      <w:r w:rsidR="00531763" w:rsidRPr="00964339">
        <w:rPr>
          <w:bCs/>
          <w:sz w:val="22"/>
          <w:szCs w:val="22"/>
        </w:rPr>
        <w:t xml:space="preserve">careful attention to the </w:t>
      </w:r>
      <w:r w:rsidR="00531763" w:rsidRPr="00964339">
        <w:rPr>
          <w:bCs/>
          <w:i/>
          <w:iCs/>
          <w:sz w:val="22"/>
          <w:szCs w:val="22"/>
        </w:rPr>
        <w:t>problems at hand</w:t>
      </w:r>
      <w:r w:rsidR="00531763" w:rsidRPr="00964339">
        <w:rPr>
          <w:bCs/>
          <w:sz w:val="22"/>
          <w:szCs w:val="22"/>
        </w:rPr>
        <w:t xml:space="preserve"> –  which requires </w:t>
      </w:r>
      <w:r w:rsidR="00553350">
        <w:rPr>
          <w:bCs/>
          <w:sz w:val="22"/>
          <w:szCs w:val="22"/>
        </w:rPr>
        <w:t>engagement</w:t>
      </w:r>
      <w:r w:rsidR="00372B7B">
        <w:rPr>
          <w:bCs/>
          <w:sz w:val="22"/>
          <w:szCs w:val="22"/>
        </w:rPr>
        <w:t xml:space="preserve"> with</w:t>
      </w:r>
      <w:r w:rsidR="00531763" w:rsidRPr="00964339">
        <w:rPr>
          <w:bCs/>
          <w:sz w:val="22"/>
          <w:szCs w:val="22"/>
        </w:rPr>
        <w:t xml:space="preserve"> knowledge </w:t>
      </w:r>
      <w:r w:rsidR="000B15CC" w:rsidRPr="00964339">
        <w:rPr>
          <w:bCs/>
          <w:sz w:val="22"/>
          <w:szCs w:val="22"/>
        </w:rPr>
        <w:t xml:space="preserve">and data </w:t>
      </w:r>
      <w:r w:rsidR="00531763" w:rsidRPr="00964339">
        <w:rPr>
          <w:bCs/>
          <w:sz w:val="22"/>
          <w:szCs w:val="22"/>
        </w:rPr>
        <w:t xml:space="preserve">generated by natural, biological and physical scientists who generally sit outside of political science, policy and governance communities – </w:t>
      </w:r>
      <w:r w:rsidR="00D368D7">
        <w:rPr>
          <w:bCs/>
          <w:sz w:val="22"/>
          <w:szCs w:val="22"/>
        </w:rPr>
        <w:t>is critically important for</w:t>
      </w:r>
      <w:r w:rsidR="00CC75AC" w:rsidRPr="00964339">
        <w:rPr>
          <w:bCs/>
          <w:sz w:val="22"/>
          <w:szCs w:val="22"/>
        </w:rPr>
        <w:t xml:space="preserve"> resource and environmental problem focused scholarship. </w:t>
      </w:r>
      <w:r w:rsidR="0067671B">
        <w:rPr>
          <w:bCs/>
          <w:sz w:val="22"/>
          <w:szCs w:val="22"/>
        </w:rPr>
        <w:t xml:space="preserve">On the one hand, recognition of this need in theory has </w:t>
      </w:r>
      <w:r w:rsidR="00D368D7">
        <w:rPr>
          <w:bCs/>
          <w:sz w:val="22"/>
          <w:szCs w:val="22"/>
        </w:rPr>
        <w:t xml:space="preserve">extended to </w:t>
      </w:r>
      <w:r w:rsidR="00372B7B">
        <w:rPr>
          <w:bCs/>
          <w:sz w:val="22"/>
          <w:szCs w:val="22"/>
        </w:rPr>
        <w:t>the fields of P</w:t>
      </w:r>
      <w:r w:rsidR="0069797F" w:rsidRPr="00964339">
        <w:rPr>
          <w:bCs/>
          <w:sz w:val="22"/>
          <w:szCs w:val="22"/>
        </w:rPr>
        <w:t xml:space="preserve">olitical </w:t>
      </w:r>
      <w:r w:rsidR="00372B7B">
        <w:rPr>
          <w:bCs/>
          <w:sz w:val="22"/>
          <w:szCs w:val="22"/>
        </w:rPr>
        <w:t>S</w:t>
      </w:r>
      <w:r w:rsidR="0069797F" w:rsidRPr="00964339">
        <w:rPr>
          <w:bCs/>
          <w:sz w:val="22"/>
          <w:szCs w:val="22"/>
        </w:rPr>
        <w:t xml:space="preserve">cience and </w:t>
      </w:r>
      <w:r w:rsidR="00372B7B">
        <w:rPr>
          <w:bCs/>
          <w:sz w:val="22"/>
          <w:szCs w:val="22"/>
        </w:rPr>
        <w:t>I</w:t>
      </w:r>
      <w:r w:rsidR="0069797F" w:rsidRPr="00964339">
        <w:rPr>
          <w:bCs/>
          <w:sz w:val="22"/>
          <w:szCs w:val="22"/>
        </w:rPr>
        <w:t xml:space="preserve">nternational </w:t>
      </w:r>
      <w:r w:rsidR="00372B7B">
        <w:rPr>
          <w:bCs/>
          <w:sz w:val="22"/>
          <w:szCs w:val="22"/>
        </w:rPr>
        <w:t>R</w:t>
      </w:r>
      <w:r w:rsidR="0069797F" w:rsidRPr="00964339">
        <w:rPr>
          <w:bCs/>
          <w:sz w:val="22"/>
          <w:szCs w:val="22"/>
        </w:rPr>
        <w:t>elations</w:t>
      </w:r>
      <w:r w:rsidR="00D368D7">
        <w:rPr>
          <w:bCs/>
          <w:sz w:val="22"/>
          <w:szCs w:val="22"/>
        </w:rPr>
        <w:t xml:space="preserve"> and resulted in calls for </w:t>
      </w:r>
      <w:r w:rsidR="0069797F" w:rsidRPr="00964339">
        <w:rPr>
          <w:bCs/>
          <w:sz w:val="22"/>
          <w:szCs w:val="22"/>
        </w:rPr>
        <w:t xml:space="preserve">much greater attention to </w:t>
      </w:r>
      <w:r w:rsidR="0069797F" w:rsidRPr="00964339">
        <w:rPr>
          <w:bCs/>
          <w:i/>
          <w:iCs/>
          <w:sz w:val="22"/>
          <w:szCs w:val="22"/>
        </w:rPr>
        <w:t>unpacking the type of problem</w:t>
      </w:r>
      <w:r w:rsidR="0069797F" w:rsidRPr="00964339">
        <w:rPr>
          <w:bCs/>
          <w:sz w:val="22"/>
          <w:szCs w:val="22"/>
        </w:rPr>
        <w:t xml:space="preserve"> in question when developing, designing and applying, institutional approaches.</w:t>
      </w:r>
      <w:r w:rsidR="0069797F" w:rsidRPr="00964339">
        <w:rPr>
          <w:rStyle w:val="EndnoteReference"/>
          <w:bCs/>
          <w:sz w:val="22"/>
          <w:szCs w:val="22"/>
        </w:rPr>
        <w:endnoteReference w:id="3"/>
      </w:r>
      <w:r w:rsidR="0069797F" w:rsidRPr="00964339">
        <w:rPr>
          <w:bCs/>
          <w:sz w:val="22"/>
          <w:szCs w:val="22"/>
        </w:rPr>
        <w:t xml:space="preserve"> </w:t>
      </w:r>
      <w:r w:rsidR="0067671B">
        <w:rPr>
          <w:bCs/>
          <w:sz w:val="22"/>
          <w:szCs w:val="22"/>
        </w:rPr>
        <w:t xml:space="preserve">On the other hand, </w:t>
      </w:r>
      <w:r w:rsidR="002304E5" w:rsidRPr="00964339">
        <w:rPr>
          <w:bCs/>
          <w:sz w:val="22"/>
          <w:szCs w:val="22"/>
        </w:rPr>
        <w:t>this lesson</w:t>
      </w:r>
      <w:r w:rsidR="00CC75AC" w:rsidRPr="00964339">
        <w:rPr>
          <w:bCs/>
          <w:sz w:val="22"/>
          <w:szCs w:val="22"/>
        </w:rPr>
        <w:t xml:space="preserve"> </w:t>
      </w:r>
      <w:r w:rsidR="0067671B">
        <w:rPr>
          <w:bCs/>
          <w:sz w:val="22"/>
          <w:szCs w:val="22"/>
        </w:rPr>
        <w:t xml:space="preserve">has largely been </w:t>
      </w:r>
      <w:r w:rsidR="00CC75AC" w:rsidRPr="00964339">
        <w:rPr>
          <w:bCs/>
          <w:sz w:val="22"/>
          <w:szCs w:val="22"/>
        </w:rPr>
        <w:t xml:space="preserve">lost in </w:t>
      </w:r>
      <w:r w:rsidR="00A067BF" w:rsidRPr="00964339">
        <w:rPr>
          <w:bCs/>
          <w:sz w:val="22"/>
          <w:szCs w:val="22"/>
        </w:rPr>
        <w:t xml:space="preserve">contemporary scholarship and training </w:t>
      </w:r>
      <w:r w:rsidR="0067671B">
        <w:rPr>
          <w:bCs/>
          <w:sz w:val="22"/>
          <w:szCs w:val="22"/>
        </w:rPr>
        <w:t xml:space="preserve">in practice on environmental and resource problems </w:t>
      </w:r>
      <w:r w:rsidR="00CC75AC" w:rsidRPr="00964339">
        <w:rPr>
          <w:bCs/>
          <w:sz w:val="22"/>
          <w:szCs w:val="22"/>
        </w:rPr>
        <w:t>for reasons we discuss below</w:t>
      </w:r>
      <w:r w:rsidR="0067671B">
        <w:rPr>
          <w:bCs/>
          <w:sz w:val="22"/>
          <w:szCs w:val="22"/>
        </w:rPr>
        <w:t>. Yet, t</w:t>
      </w:r>
      <w:r w:rsidR="00CC75AC" w:rsidRPr="00964339">
        <w:rPr>
          <w:bCs/>
          <w:sz w:val="22"/>
          <w:szCs w:val="22"/>
        </w:rPr>
        <w:t xml:space="preserve">he relevance of </w:t>
      </w:r>
      <w:r w:rsidR="000B15CC" w:rsidRPr="00964339">
        <w:rPr>
          <w:bCs/>
          <w:sz w:val="22"/>
          <w:szCs w:val="22"/>
        </w:rPr>
        <w:t>requiring that ‘</w:t>
      </w:r>
      <w:r w:rsidR="00CC75AC" w:rsidRPr="00964339">
        <w:rPr>
          <w:bCs/>
          <w:sz w:val="22"/>
          <w:szCs w:val="22"/>
        </w:rPr>
        <w:t>means</w:t>
      </w:r>
      <w:r w:rsidR="00D368D7">
        <w:rPr>
          <w:bCs/>
          <w:sz w:val="22"/>
          <w:szCs w:val="22"/>
        </w:rPr>
        <w:t>-</w:t>
      </w:r>
      <w:r w:rsidR="00CC75AC" w:rsidRPr="00964339">
        <w:rPr>
          <w:bCs/>
          <w:sz w:val="22"/>
          <w:szCs w:val="22"/>
        </w:rPr>
        <w:t>based</w:t>
      </w:r>
      <w:r w:rsidR="000B15CC" w:rsidRPr="00964339">
        <w:rPr>
          <w:bCs/>
          <w:sz w:val="22"/>
          <w:szCs w:val="22"/>
        </w:rPr>
        <w:t xml:space="preserve">’ approaches be justified based on the ‘ends’ </w:t>
      </w:r>
      <w:r w:rsidR="00D368D7">
        <w:rPr>
          <w:bCs/>
          <w:sz w:val="22"/>
          <w:szCs w:val="22"/>
        </w:rPr>
        <w:t xml:space="preserve">(i.e., the </w:t>
      </w:r>
      <w:r w:rsidR="00CC75AC" w:rsidRPr="00964339">
        <w:rPr>
          <w:bCs/>
          <w:sz w:val="22"/>
          <w:szCs w:val="22"/>
        </w:rPr>
        <w:t>resource or environmental issue</w:t>
      </w:r>
      <w:r w:rsidR="00D368D7">
        <w:rPr>
          <w:bCs/>
          <w:sz w:val="22"/>
          <w:szCs w:val="22"/>
        </w:rPr>
        <w:t>)</w:t>
      </w:r>
      <w:r w:rsidR="00CC75AC" w:rsidRPr="00964339">
        <w:rPr>
          <w:bCs/>
          <w:sz w:val="22"/>
          <w:szCs w:val="22"/>
        </w:rPr>
        <w:t xml:space="preserve"> in question, remain</w:t>
      </w:r>
      <w:r w:rsidR="00372B7B">
        <w:rPr>
          <w:bCs/>
          <w:sz w:val="22"/>
          <w:szCs w:val="22"/>
        </w:rPr>
        <w:t>s</w:t>
      </w:r>
      <w:r w:rsidR="00CC75AC" w:rsidRPr="00964339">
        <w:rPr>
          <w:bCs/>
          <w:sz w:val="22"/>
          <w:szCs w:val="22"/>
        </w:rPr>
        <w:t xml:space="preserve"> as critically important </w:t>
      </w:r>
      <w:r w:rsidR="004A2FF3" w:rsidRPr="00964339">
        <w:rPr>
          <w:bCs/>
          <w:sz w:val="22"/>
          <w:szCs w:val="22"/>
        </w:rPr>
        <w:t xml:space="preserve">today </w:t>
      </w:r>
      <w:r w:rsidR="00CC75AC" w:rsidRPr="00964339">
        <w:rPr>
          <w:bCs/>
          <w:sz w:val="22"/>
          <w:szCs w:val="22"/>
        </w:rPr>
        <w:t xml:space="preserve">for problem-oriented </w:t>
      </w:r>
      <w:r w:rsidR="00531763" w:rsidRPr="00964339">
        <w:rPr>
          <w:bCs/>
          <w:sz w:val="22"/>
          <w:szCs w:val="22"/>
        </w:rPr>
        <w:t xml:space="preserve">policy scientists, economists, </w:t>
      </w:r>
      <w:r w:rsidR="00D368D7">
        <w:rPr>
          <w:bCs/>
          <w:sz w:val="22"/>
          <w:szCs w:val="22"/>
        </w:rPr>
        <w:t xml:space="preserve">and </w:t>
      </w:r>
      <w:r w:rsidR="00531763" w:rsidRPr="00964339">
        <w:rPr>
          <w:bCs/>
          <w:sz w:val="22"/>
          <w:szCs w:val="22"/>
        </w:rPr>
        <w:t xml:space="preserve">political </w:t>
      </w:r>
      <w:r w:rsidR="00D368D7">
        <w:rPr>
          <w:bCs/>
          <w:sz w:val="22"/>
          <w:szCs w:val="22"/>
        </w:rPr>
        <w:t xml:space="preserve">and other social </w:t>
      </w:r>
      <w:r w:rsidR="00531763" w:rsidRPr="00964339">
        <w:rPr>
          <w:bCs/>
          <w:sz w:val="22"/>
          <w:szCs w:val="22"/>
        </w:rPr>
        <w:t xml:space="preserve">scientists </w:t>
      </w:r>
      <w:r w:rsidR="00CC75AC" w:rsidRPr="00964339">
        <w:rPr>
          <w:bCs/>
          <w:sz w:val="22"/>
          <w:szCs w:val="22"/>
        </w:rPr>
        <w:t>as it was in 199</w:t>
      </w:r>
      <w:r w:rsidR="00A067BF" w:rsidRPr="00964339">
        <w:rPr>
          <w:bCs/>
          <w:sz w:val="22"/>
          <w:szCs w:val="22"/>
        </w:rPr>
        <w:t>0</w:t>
      </w:r>
      <w:r w:rsidR="00CC75AC" w:rsidRPr="00964339">
        <w:rPr>
          <w:bCs/>
          <w:sz w:val="22"/>
          <w:szCs w:val="22"/>
        </w:rPr>
        <w:t>.</w:t>
      </w:r>
    </w:p>
    <w:p w14:paraId="2CA1B0E6" w14:textId="058DF61A" w:rsidR="0069797F" w:rsidRPr="000B6413" w:rsidRDefault="006E072B" w:rsidP="000B6413">
      <w:pPr>
        <w:spacing w:line="360" w:lineRule="auto"/>
        <w:ind w:firstLine="720"/>
        <w:rPr>
          <w:color w:val="000000"/>
          <w:sz w:val="22"/>
          <w:szCs w:val="22"/>
        </w:rPr>
      </w:pPr>
      <w:r w:rsidRPr="00964339">
        <w:rPr>
          <w:bCs/>
          <w:sz w:val="22"/>
          <w:szCs w:val="22"/>
        </w:rPr>
        <w:t xml:space="preserve">Second, </w:t>
      </w:r>
      <w:r w:rsidR="0056263D" w:rsidRPr="00964339">
        <w:rPr>
          <w:bCs/>
          <w:sz w:val="22"/>
          <w:szCs w:val="22"/>
        </w:rPr>
        <w:t>a countervailing dynamic</w:t>
      </w:r>
      <w:r w:rsidR="00AD68D8" w:rsidRPr="00964339">
        <w:rPr>
          <w:bCs/>
          <w:sz w:val="22"/>
          <w:szCs w:val="22"/>
        </w:rPr>
        <w:t xml:space="preserve"> has</w:t>
      </w:r>
      <w:r w:rsidR="00512570" w:rsidRPr="00964339">
        <w:rPr>
          <w:bCs/>
          <w:sz w:val="22"/>
          <w:szCs w:val="22"/>
        </w:rPr>
        <w:t xml:space="preserve"> worked to the detriment of the problem focused research approach </w:t>
      </w:r>
      <w:r w:rsidR="00D368D7">
        <w:rPr>
          <w:bCs/>
          <w:sz w:val="22"/>
          <w:szCs w:val="22"/>
        </w:rPr>
        <w:t xml:space="preserve">Ostrom </w:t>
      </w:r>
      <w:r w:rsidR="00512570" w:rsidRPr="00964339">
        <w:rPr>
          <w:bCs/>
          <w:sz w:val="22"/>
          <w:szCs w:val="22"/>
        </w:rPr>
        <w:t>nurtured: her means-oriented approach to overcome Nash equilibrium tragedies ha</w:t>
      </w:r>
      <w:r w:rsidR="00217376">
        <w:rPr>
          <w:bCs/>
          <w:sz w:val="22"/>
          <w:szCs w:val="22"/>
        </w:rPr>
        <w:t>s</w:t>
      </w:r>
      <w:r w:rsidR="00512570" w:rsidRPr="00964339">
        <w:rPr>
          <w:bCs/>
          <w:sz w:val="22"/>
          <w:szCs w:val="22"/>
        </w:rPr>
        <w:t xml:space="preserve"> be</w:t>
      </w:r>
      <w:r w:rsidR="00D368D7">
        <w:rPr>
          <w:bCs/>
          <w:sz w:val="22"/>
          <w:szCs w:val="22"/>
        </w:rPr>
        <w:t>en</w:t>
      </w:r>
      <w:r w:rsidR="00512570" w:rsidRPr="00964339">
        <w:rPr>
          <w:bCs/>
          <w:sz w:val="22"/>
          <w:szCs w:val="22"/>
        </w:rPr>
        <w:t xml:space="preserve"> cast adrift from the problem features themselves, such that </w:t>
      </w:r>
      <w:r w:rsidR="00217376">
        <w:rPr>
          <w:bCs/>
          <w:sz w:val="22"/>
          <w:szCs w:val="22"/>
        </w:rPr>
        <w:t xml:space="preserve">it is now </w:t>
      </w:r>
      <w:r w:rsidR="00512570" w:rsidRPr="00964339">
        <w:rPr>
          <w:bCs/>
          <w:sz w:val="22"/>
          <w:szCs w:val="22"/>
        </w:rPr>
        <w:t xml:space="preserve">used to </w:t>
      </w:r>
      <w:r w:rsidR="00217376">
        <w:rPr>
          <w:bCs/>
          <w:sz w:val="22"/>
          <w:szCs w:val="22"/>
        </w:rPr>
        <w:t>a</w:t>
      </w:r>
      <w:r w:rsidR="00C533C5">
        <w:rPr>
          <w:bCs/>
          <w:sz w:val="22"/>
          <w:szCs w:val="22"/>
        </w:rPr>
        <w:t>n</w:t>
      </w:r>
      <w:r w:rsidR="00217376">
        <w:rPr>
          <w:bCs/>
          <w:sz w:val="22"/>
          <w:szCs w:val="22"/>
        </w:rPr>
        <w:t xml:space="preserve">chor analyses </w:t>
      </w:r>
      <w:r w:rsidR="00302B74">
        <w:rPr>
          <w:bCs/>
          <w:sz w:val="22"/>
          <w:szCs w:val="22"/>
        </w:rPr>
        <w:t>and justify similar solutions to</w:t>
      </w:r>
      <w:r w:rsidR="00512570" w:rsidRPr="00964339">
        <w:rPr>
          <w:bCs/>
          <w:sz w:val="22"/>
          <w:szCs w:val="22"/>
        </w:rPr>
        <w:t xml:space="preserve"> all types of problem</w:t>
      </w:r>
      <w:r w:rsidR="00026BFE">
        <w:rPr>
          <w:bCs/>
          <w:sz w:val="22"/>
          <w:szCs w:val="22"/>
        </w:rPr>
        <w:t xml:space="preserve"> boats.</w:t>
      </w:r>
      <w:r w:rsidR="00512570" w:rsidRPr="00964339">
        <w:rPr>
          <w:bCs/>
          <w:sz w:val="22"/>
          <w:szCs w:val="22"/>
        </w:rPr>
        <w:t xml:space="preserve"> </w:t>
      </w:r>
      <w:r w:rsidR="00026BFE">
        <w:rPr>
          <w:bCs/>
          <w:sz w:val="22"/>
          <w:szCs w:val="22"/>
        </w:rPr>
        <w:t xml:space="preserve">Specifically, </w:t>
      </w:r>
      <w:r w:rsidR="00C7251A" w:rsidRPr="00964339">
        <w:rPr>
          <w:bCs/>
          <w:sz w:val="22"/>
          <w:szCs w:val="22"/>
        </w:rPr>
        <w:t>research</w:t>
      </w:r>
      <w:r w:rsidR="00512570" w:rsidRPr="00964339">
        <w:rPr>
          <w:bCs/>
          <w:sz w:val="22"/>
          <w:szCs w:val="22"/>
        </w:rPr>
        <w:t xml:space="preserve"> and practitioner training </w:t>
      </w:r>
      <w:r w:rsidR="00C7251A" w:rsidRPr="00964339">
        <w:rPr>
          <w:bCs/>
          <w:sz w:val="22"/>
          <w:szCs w:val="22"/>
        </w:rPr>
        <w:t>over the last 20 years ha</w:t>
      </w:r>
      <w:r w:rsidR="00026BFE">
        <w:rPr>
          <w:bCs/>
          <w:sz w:val="22"/>
          <w:szCs w:val="22"/>
        </w:rPr>
        <w:t>ve</w:t>
      </w:r>
      <w:r w:rsidR="00C7251A" w:rsidRPr="00964339">
        <w:rPr>
          <w:bCs/>
          <w:sz w:val="22"/>
          <w:szCs w:val="22"/>
        </w:rPr>
        <w:t xml:space="preserve"> </w:t>
      </w:r>
      <w:r w:rsidR="00512570" w:rsidRPr="00964339">
        <w:rPr>
          <w:bCs/>
          <w:sz w:val="22"/>
          <w:szCs w:val="22"/>
        </w:rPr>
        <w:t xml:space="preserve">extended </w:t>
      </w:r>
      <w:r w:rsidR="000C259A" w:rsidRPr="00964339">
        <w:rPr>
          <w:bCs/>
          <w:sz w:val="22"/>
          <w:szCs w:val="22"/>
        </w:rPr>
        <w:t xml:space="preserve">Ostrom’s </w:t>
      </w:r>
      <w:r w:rsidR="00512570" w:rsidRPr="00964339">
        <w:rPr>
          <w:bCs/>
          <w:sz w:val="22"/>
          <w:szCs w:val="22"/>
        </w:rPr>
        <w:t xml:space="preserve">utility-oriented, </w:t>
      </w:r>
      <w:r w:rsidR="002D3C27" w:rsidRPr="00964339">
        <w:rPr>
          <w:bCs/>
          <w:sz w:val="22"/>
          <w:szCs w:val="22"/>
        </w:rPr>
        <w:t>N</w:t>
      </w:r>
      <w:r w:rsidR="00512570" w:rsidRPr="00964339">
        <w:rPr>
          <w:bCs/>
          <w:sz w:val="22"/>
          <w:szCs w:val="22"/>
        </w:rPr>
        <w:t>ash-equilibrium/</w:t>
      </w:r>
      <w:r w:rsidR="00781989" w:rsidRPr="00964339">
        <w:rPr>
          <w:bCs/>
          <w:sz w:val="22"/>
          <w:szCs w:val="22"/>
        </w:rPr>
        <w:t xml:space="preserve">sub-optimal </w:t>
      </w:r>
      <w:r w:rsidR="005D2FAF">
        <w:rPr>
          <w:bCs/>
          <w:sz w:val="22"/>
          <w:szCs w:val="22"/>
        </w:rPr>
        <w:t xml:space="preserve">that </w:t>
      </w:r>
      <w:r w:rsidR="00C533C5">
        <w:rPr>
          <w:bCs/>
          <w:sz w:val="22"/>
          <w:szCs w:val="22"/>
        </w:rPr>
        <w:t xml:space="preserve">characterized </w:t>
      </w:r>
      <w:r w:rsidR="00781989" w:rsidRPr="00964339">
        <w:rPr>
          <w:bCs/>
          <w:sz w:val="22"/>
          <w:szCs w:val="22"/>
        </w:rPr>
        <w:t>common</w:t>
      </w:r>
      <w:r w:rsidR="00A067BF" w:rsidRPr="00964339">
        <w:rPr>
          <w:bCs/>
          <w:sz w:val="22"/>
          <w:szCs w:val="22"/>
        </w:rPr>
        <w:t xml:space="preserve"> pool resource</w:t>
      </w:r>
      <w:r w:rsidR="00C7251A" w:rsidRPr="00964339">
        <w:rPr>
          <w:bCs/>
          <w:sz w:val="22"/>
          <w:szCs w:val="22"/>
        </w:rPr>
        <w:t xml:space="preserve"> (CPR)</w:t>
      </w:r>
      <w:r w:rsidR="003117E5" w:rsidRPr="00964339">
        <w:rPr>
          <w:bCs/>
          <w:sz w:val="22"/>
          <w:szCs w:val="22"/>
        </w:rPr>
        <w:t xml:space="preserve"> </w:t>
      </w:r>
      <w:r w:rsidR="00781989" w:rsidRPr="00964339">
        <w:rPr>
          <w:bCs/>
          <w:sz w:val="22"/>
          <w:szCs w:val="22"/>
        </w:rPr>
        <w:t xml:space="preserve">tragedies </w:t>
      </w:r>
      <w:r w:rsidR="00C533C5">
        <w:rPr>
          <w:bCs/>
          <w:sz w:val="22"/>
          <w:szCs w:val="22"/>
        </w:rPr>
        <w:t xml:space="preserve">– meant to address a subset of resource management problems – to </w:t>
      </w:r>
      <w:r w:rsidR="00F970D4" w:rsidRPr="00964339">
        <w:rPr>
          <w:bCs/>
          <w:sz w:val="22"/>
          <w:szCs w:val="22"/>
        </w:rPr>
        <w:t xml:space="preserve">universalizing </w:t>
      </w:r>
      <w:r w:rsidR="00781989" w:rsidRPr="00964339">
        <w:rPr>
          <w:bCs/>
          <w:sz w:val="22"/>
          <w:szCs w:val="22"/>
        </w:rPr>
        <w:t xml:space="preserve">metaphors </w:t>
      </w:r>
      <w:r w:rsidR="00CB26EE" w:rsidRPr="00964339">
        <w:rPr>
          <w:bCs/>
          <w:sz w:val="22"/>
          <w:szCs w:val="22"/>
        </w:rPr>
        <w:t xml:space="preserve">such as </w:t>
      </w:r>
      <w:r w:rsidR="00781989" w:rsidRPr="00964339">
        <w:rPr>
          <w:bCs/>
          <w:sz w:val="22"/>
          <w:szCs w:val="22"/>
        </w:rPr>
        <w:lastRenderedPageBreak/>
        <w:t>‘collective action dilemmas</w:t>
      </w:r>
      <w:r w:rsidR="007D6FEF">
        <w:rPr>
          <w:bCs/>
          <w:sz w:val="22"/>
          <w:szCs w:val="22"/>
        </w:rPr>
        <w:t>.</w:t>
      </w:r>
      <w:r w:rsidR="00781989" w:rsidRPr="00964339">
        <w:rPr>
          <w:bCs/>
          <w:sz w:val="22"/>
          <w:szCs w:val="22"/>
        </w:rPr>
        <w:t xml:space="preserve">’ </w:t>
      </w:r>
      <w:r w:rsidR="007D6FEF">
        <w:rPr>
          <w:bCs/>
          <w:sz w:val="22"/>
          <w:szCs w:val="22"/>
        </w:rPr>
        <w:t>The</w:t>
      </w:r>
      <w:r w:rsidR="00302B74">
        <w:rPr>
          <w:bCs/>
          <w:sz w:val="22"/>
          <w:szCs w:val="22"/>
        </w:rPr>
        <w:t>se metaphors</w:t>
      </w:r>
      <w:r w:rsidR="00A067BF" w:rsidRPr="00964339">
        <w:rPr>
          <w:bCs/>
          <w:sz w:val="22"/>
          <w:szCs w:val="22"/>
        </w:rPr>
        <w:t xml:space="preserve"> </w:t>
      </w:r>
      <w:r w:rsidR="00781989" w:rsidRPr="00964339">
        <w:rPr>
          <w:bCs/>
          <w:sz w:val="22"/>
          <w:szCs w:val="22"/>
        </w:rPr>
        <w:t xml:space="preserve">now </w:t>
      </w:r>
      <w:r w:rsidR="00C533C5">
        <w:rPr>
          <w:bCs/>
          <w:sz w:val="22"/>
          <w:szCs w:val="22"/>
        </w:rPr>
        <w:t>inform</w:t>
      </w:r>
      <w:r w:rsidR="00C533C5" w:rsidRPr="00964339">
        <w:rPr>
          <w:bCs/>
          <w:sz w:val="22"/>
          <w:szCs w:val="22"/>
        </w:rPr>
        <w:t xml:space="preserve"> </w:t>
      </w:r>
      <w:r w:rsidR="00781989" w:rsidRPr="00964339">
        <w:rPr>
          <w:bCs/>
          <w:sz w:val="22"/>
          <w:szCs w:val="22"/>
        </w:rPr>
        <w:t xml:space="preserve">the underlying </w:t>
      </w:r>
      <w:r w:rsidR="00302B74">
        <w:rPr>
          <w:bCs/>
          <w:sz w:val="22"/>
          <w:szCs w:val="22"/>
        </w:rPr>
        <w:t xml:space="preserve">framing and analytic lens </w:t>
      </w:r>
      <w:r w:rsidR="00781989" w:rsidRPr="00964339">
        <w:rPr>
          <w:bCs/>
          <w:sz w:val="22"/>
          <w:szCs w:val="22"/>
        </w:rPr>
        <w:t xml:space="preserve">for research programs and training on almost every type of </w:t>
      </w:r>
      <w:r w:rsidR="00994989" w:rsidRPr="00964339">
        <w:rPr>
          <w:bCs/>
          <w:sz w:val="22"/>
          <w:szCs w:val="22"/>
        </w:rPr>
        <w:t xml:space="preserve">resource and </w:t>
      </w:r>
      <w:r w:rsidR="00781989" w:rsidRPr="00964339">
        <w:rPr>
          <w:bCs/>
          <w:sz w:val="22"/>
          <w:szCs w:val="22"/>
        </w:rPr>
        <w:t>environmental problem</w:t>
      </w:r>
      <w:r w:rsidR="00EA7DDF">
        <w:rPr>
          <w:bCs/>
          <w:sz w:val="22"/>
          <w:szCs w:val="22"/>
        </w:rPr>
        <w:t>, including</w:t>
      </w:r>
      <w:r w:rsidR="000A7E31">
        <w:rPr>
          <w:bCs/>
          <w:sz w:val="22"/>
          <w:szCs w:val="22"/>
        </w:rPr>
        <w:t xml:space="preserve"> climate change, </w:t>
      </w:r>
      <w:r w:rsidR="00F970D4" w:rsidRPr="00964339">
        <w:rPr>
          <w:b/>
          <w:sz w:val="22"/>
          <w:szCs w:val="22"/>
        </w:rPr>
        <w:t>whether or not they</w:t>
      </w:r>
      <w:r w:rsidR="00781989" w:rsidRPr="00964339">
        <w:rPr>
          <w:b/>
          <w:sz w:val="22"/>
          <w:szCs w:val="22"/>
        </w:rPr>
        <w:t xml:space="preserve"> share the </w:t>
      </w:r>
      <w:r w:rsidR="00C533C5">
        <w:rPr>
          <w:b/>
          <w:sz w:val="22"/>
          <w:szCs w:val="22"/>
        </w:rPr>
        <w:t xml:space="preserve">relevant </w:t>
      </w:r>
      <w:r w:rsidR="00781989" w:rsidRPr="00964339">
        <w:rPr>
          <w:b/>
          <w:sz w:val="22"/>
          <w:szCs w:val="22"/>
        </w:rPr>
        <w:t>features Ostrom identified</w:t>
      </w:r>
      <w:r w:rsidR="00781989" w:rsidRPr="00964339">
        <w:rPr>
          <w:bCs/>
          <w:sz w:val="22"/>
          <w:szCs w:val="22"/>
        </w:rPr>
        <w:t>.</w:t>
      </w:r>
      <w:r w:rsidR="00587435" w:rsidRPr="00964339">
        <w:rPr>
          <w:rStyle w:val="EndnoteReference"/>
          <w:bCs/>
          <w:sz w:val="22"/>
          <w:szCs w:val="22"/>
        </w:rPr>
        <w:endnoteReference w:id="4"/>
      </w:r>
      <w:r w:rsidR="00512570" w:rsidRPr="00964339">
        <w:rPr>
          <w:bCs/>
          <w:sz w:val="22"/>
          <w:szCs w:val="22"/>
        </w:rPr>
        <w:t xml:space="preserve"> </w:t>
      </w:r>
      <w:r w:rsidR="007B18C4" w:rsidRPr="00964339">
        <w:rPr>
          <w:bCs/>
          <w:sz w:val="22"/>
          <w:szCs w:val="22"/>
        </w:rPr>
        <w:t>Ironically, Ostrom herself worried about the power of metaphors to limit policy options</w:t>
      </w:r>
      <w:r w:rsidR="00A067BF" w:rsidRPr="00964339">
        <w:rPr>
          <w:bCs/>
          <w:sz w:val="22"/>
          <w:szCs w:val="22"/>
        </w:rPr>
        <w:t xml:space="preserve"> for the CPR problems on which she focus</w:t>
      </w:r>
      <w:r w:rsidR="00C533C5">
        <w:rPr>
          <w:bCs/>
          <w:sz w:val="22"/>
          <w:szCs w:val="22"/>
        </w:rPr>
        <w:t>ed</w:t>
      </w:r>
      <w:r w:rsidR="00A067BF" w:rsidRPr="00964339">
        <w:rPr>
          <w:bCs/>
          <w:sz w:val="22"/>
          <w:szCs w:val="22"/>
        </w:rPr>
        <w:t>.</w:t>
      </w:r>
      <w:r w:rsidR="004A6243" w:rsidRPr="00964339">
        <w:rPr>
          <w:rStyle w:val="EndnoteReference"/>
          <w:bCs/>
          <w:sz w:val="22"/>
          <w:szCs w:val="22"/>
        </w:rPr>
        <w:endnoteReference w:id="5"/>
      </w:r>
      <w:r w:rsidR="00A067BF" w:rsidRPr="00964339">
        <w:rPr>
          <w:bCs/>
          <w:sz w:val="22"/>
          <w:szCs w:val="22"/>
        </w:rPr>
        <w:t xml:space="preserve"> She saw the tendency of existing analysis to gravitate towards centralization or privatization as oversimplifying metaphors th</w:t>
      </w:r>
      <w:r w:rsidR="00F970D4" w:rsidRPr="00964339">
        <w:rPr>
          <w:bCs/>
          <w:sz w:val="22"/>
          <w:szCs w:val="22"/>
        </w:rPr>
        <w:t>at</w:t>
      </w:r>
      <w:r w:rsidR="00A067BF" w:rsidRPr="00964339">
        <w:rPr>
          <w:bCs/>
          <w:sz w:val="22"/>
          <w:szCs w:val="22"/>
        </w:rPr>
        <w:t xml:space="preserve"> lead to “idealized” institutional solutions to managing CPRs when </w:t>
      </w:r>
      <w:r w:rsidR="00EA49BA">
        <w:rPr>
          <w:bCs/>
          <w:sz w:val="22"/>
          <w:szCs w:val="22"/>
        </w:rPr>
        <w:t xml:space="preserve">observed </w:t>
      </w:r>
      <w:r w:rsidR="00A067BF" w:rsidRPr="00964339">
        <w:rPr>
          <w:bCs/>
          <w:sz w:val="22"/>
          <w:szCs w:val="22"/>
        </w:rPr>
        <w:t xml:space="preserve">effective institutional arrangements in particular situations contained complicated mixes as well as alternative arrangements that didn’t fit either metaphor very well </w:t>
      </w:r>
      <w:r w:rsidR="002B424E" w:rsidRPr="00964339">
        <w:rPr>
          <w:bCs/>
          <w:sz w:val="22"/>
          <w:szCs w:val="22"/>
        </w:rPr>
        <w:fldChar w:fldCharType="begin"/>
      </w:r>
      <w:r w:rsidR="002B424E" w:rsidRPr="00964339">
        <w:rPr>
          <w:bCs/>
          <w:sz w:val="22"/>
          <w:szCs w:val="22"/>
        </w:rPr>
        <w:instrText xml:space="preserve"> ADDIN EN.CITE &lt;EndNote&gt;&lt;Cite&gt;&lt;Author&gt;Ostrom&lt;/Author&gt;&lt;Year&gt;1990&lt;/Year&gt;&lt;RecNum&gt;43938&lt;/RecNum&gt;&lt;Suffix&gt;: 21-23&lt;/Suffix&gt;&lt;DisplayText&gt;(Ostrom 1990: 21-23)&lt;/DisplayText&gt;&lt;record&gt;&lt;rec-number&gt;43938&lt;/rec-number&gt;&lt;foreign-keys&gt;&lt;key app="EN" db-id="zd99pwsezrwdx5ep05ixvswmttr9paate0sd" timestamp="1492188178"&gt;43938&lt;/key&gt;&lt;/foreign-keys&gt;&lt;ref-type name="Book"&gt;6&lt;/ref-type&gt;&lt;contributors&gt;&lt;authors&gt;&lt;author&gt;Ostrom, Elinor&lt;/author&gt;&lt;/authors&gt;&lt;/contributors&gt;&lt;titles&gt;&lt;title&gt;Governing the Commons: The Evolution of Institutions for Collective Action&lt;/title&gt;&lt;/titles&gt;&lt;keywords&gt;&lt;keyword&gt;Thesis&lt;/keyword&gt;&lt;keyword&gt;Theoretical framework&lt;/keyword&gt;&lt;keyword&gt;Public choice&lt;/keyword&gt;&lt;keyword&gt;certification&lt;/keyword&gt;&lt;keyword&gt;environmental politics&lt;/keyword&gt;&lt;keyword&gt;F&amp;amp;ES 80084&lt;/keyword&gt;&lt;/keywords&gt;&lt;dates&gt;&lt;year&gt;1990&lt;/year&gt;&lt;/dates&gt;&lt;pub-location&gt;Cambridge&lt;/pub-location&gt;&lt;publisher&gt;Cambridge University Press&lt;/publisher&gt;&lt;urls&gt;&lt;/urls&gt;&lt;/record&gt;&lt;/Cite&gt;&lt;/EndNote&gt;</w:instrText>
      </w:r>
      <w:r w:rsidR="002B424E" w:rsidRPr="00964339">
        <w:rPr>
          <w:bCs/>
          <w:sz w:val="22"/>
          <w:szCs w:val="22"/>
        </w:rPr>
        <w:fldChar w:fldCharType="separate"/>
      </w:r>
      <w:r w:rsidR="002B424E" w:rsidRPr="00964339">
        <w:rPr>
          <w:bCs/>
          <w:noProof/>
          <w:sz w:val="22"/>
          <w:szCs w:val="22"/>
        </w:rPr>
        <w:t>(Ostrom 1990: 21-23)</w:t>
      </w:r>
      <w:r w:rsidR="002B424E" w:rsidRPr="00964339">
        <w:rPr>
          <w:bCs/>
          <w:sz w:val="22"/>
          <w:szCs w:val="22"/>
        </w:rPr>
        <w:fldChar w:fldCharType="end"/>
      </w:r>
      <w:r w:rsidR="00A067BF" w:rsidRPr="00964339">
        <w:rPr>
          <w:bCs/>
          <w:sz w:val="22"/>
          <w:szCs w:val="22"/>
        </w:rPr>
        <w:t>. Yet,</w:t>
      </w:r>
      <w:r w:rsidR="000E2E8E" w:rsidRPr="00964339">
        <w:rPr>
          <w:bCs/>
          <w:sz w:val="22"/>
          <w:szCs w:val="22"/>
        </w:rPr>
        <w:t xml:space="preserve"> she </w:t>
      </w:r>
      <w:r w:rsidR="00512570" w:rsidRPr="00964339">
        <w:rPr>
          <w:bCs/>
          <w:sz w:val="22"/>
          <w:szCs w:val="22"/>
        </w:rPr>
        <w:t xml:space="preserve">didn’t anticipate </w:t>
      </w:r>
      <w:r w:rsidR="000E2E8E" w:rsidRPr="00964339">
        <w:rPr>
          <w:bCs/>
          <w:sz w:val="22"/>
          <w:szCs w:val="22"/>
        </w:rPr>
        <w:t>the limiting power of the metaphor of the problem definition</w:t>
      </w:r>
      <w:r w:rsidR="00A067BF" w:rsidRPr="00964339">
        <w:rPr>
          <w:bCs/>
          <w:sz w:val="22"/>
          <w:szCs w:val="22"/>
        </w:rPr>
        <w:t xml:space="preserve"> itself. Instead, she opened herself up to overextension by suggesting that </w:t>
      </w:r>
      <w:r w:rsidR="00EA49BA">
        <w:rPr>
          <w:bCs/>
          <w:sz w:val="22"/>
          <w:szCs w:val="22"/>
        </w:rPr>
        <w:t>CPRs</w:t>
      </w:r>
      <w:r w:rsidR="000E2E8E" w:rsidRPr="00964339">
        <w:rPr>
          <w:bCs/>
          <w:sz w:val="22"/>
          <w:szCs w:val="22"/>
        </w:rPr>
        <w:t xml:space="preserve"> describe a </w:t>
      </w:r>
      <w:r w:rsidR="00A067BF" w:rsidRPr="00964339">
        <w:rPr>
          <w:bCs/>
          <w:sz w:val="22"/>
          <w:szCs w:val="22"/>
        </w:rPr>
        <w:t xml:space="preserve">wide </w:t>
      </w:r>
      <w:r w:rsidR="000E2E8E" w:rsidRPr="00964339">
        <w:rPr>
          <w:bCs/>
          <w:sz w:val="22"/>
          <w:szCs w:val="22"/>
        </w:rPr>
        <w:t xml:space="preserve">range of problems that </w:t>
      </w:r>
      <w:r w:rsidR="00EA49BA">
        <w:rPr>
          <w:bCs/>
          <w:sz w:val="22"/>
          <w:szCs w:val="22"/>
        </w:rPr>
        <w:t>they</w:t>
      </w:r>
      <w:r w:rsidR="000E2E8E" w:rsidRPr="00964339">
        <w:rPr>
          <w:bCs/>
          <w:sz w:val="22"/>
          <w:szCs w:val="22"/>
        </w:rPr>
        <w:t xml:space="preserve"> only loosely – and sometimes very poorly – </w:t>
      </w:r>
      <w:r w:rsidR="00A067BF" w:rsidRPr="00964339">
        <w:rPr>
          <w:bCs/>
          <w:sz w:val="22"/>
          <w:szCs w:val="22"/>
        </w:rPr>
        <w:t>fit</w:t>
      </w:r>
      <w:r w:rsidR="000B6413">
        <w:rPr>
          <w:bCs/>
          <w:sz w:val="22"/>
          <w:szCs w:val="22"/>
        </w:rPr>
        <w:t xml:space="preserve"> </w:t>
      </w:r>
      <w:r w:rsidR="000B6413">
        <w:rPr>
          <w:color w:val="000000"/>
          <w:sz w:val="22"/>
          <w:szCs w:val="22"/>
        </w:rPr>
        <w:fldChar w:fldCharType="begin"/>
      </w:r>
      <w:r w:rsidR="000B6413">
        <w:rPr>
          <w:color w:val="000000"/>
          <w:sz w:val="22"/>
          <w:szCs w:val="22"/>
        </w:rPr>
        <w:instrText xml:space="preserve"> ADDIN EN.CITE &lt;EndNote&gt;&lt;Cite&gt;&lt;Author&gt;Ostrom&lt;/Author&gt;&lt;Year&gt;1998&lt;/Year&gt;&lt;RecNum&gt;39203&lt;/RecNum&gt;&lt;DisplayText&gt;(Ostrom 1998)&lt;/DisplayText&gt;&lt;record&gt;&lt;rec-number&gt;39203&lt;/rec-number&gt;&lt;foreign-keys&gt;&lt;key app="EN" db-id="zd99pwsezrwdx5ep05ixvswmttr9paate0sd" timestamp="1492188176"&gt;39203&lt;/key&gt;&lt;/foreign-keys&gt;&lt;ref-type name="Journal Article"&gt;17&lt;/ref-type&gt;&lt;contributors&gt;&lt;authors&gt;&lt;author&gt;Ostrom, E.&lt;/author&gt;&lt;/authors&gt;&lt;/contributors&gt;&lt;titles&gt;&lt;title&gt;A behavioral approach to the rational choice theory of collective action&lt;/title&gt;&lt;secondary-title&gt;American Political Science Review&lt;/secondary-title&gt;&lt;/titles&gt;&lt;periodical&gt;&lt;full-title&gt;American Political Science Review&lt;/full-title&gt;&lt;/periodical&gt;&lt;pages&gt;1-22&lt;/pages&gt;&lt;volume&gt;92&lt;/volume&gt;&lt;number&gt;1&lt;/number&gt;&lt;dates&gt;&lt;year&gt;1998&lt;/year&gt;&lt;pub-dates&gt;&lt;date&gt;Mar&lt;/date&gt;&lt;/pub-dates&gt;&lt;/dates&gt;&lt;isbn&gt;0003-0554&lt;/isbn&gt;&lt;accession-num&gt;ISI:000072227100002&lt;/accession-num&gt;&lt;urls&gt;&lt;related-urls&gt;&lt;url&gt;&amp;lt;Go to ISI&amp;gt;://000072227100002 &lt;/url&gt;&lt;/related-urls&gt;&lt;/urls&gt;&lt;/record&gt;&lt;/Cite&gt;&lt;/EndNote&gt;</w:instrText>
      </w:r>
      <w:r w:rsidR="000B6413">
        <w:rPr>
          <w:color w:val="000000"/>
          <w:sz w:val="22"/>
          <w:szCs w:val="22"/>
        </w:rPr>
        <w:fldChar w:fldCharType="separate"/>
      </w:r>
      <w:r w:rsidR="000B6413">
        <w:rPr>
          <w:noProof/>
          <w:color w:val="000000"/>
          <w:sz w:val="22"/>
          <w:szCs w:val="22"/>
        </w:rPr>
        <w:t>(Ostrom 1998)</w:t>
      </w:r>
      <w:r w:rsidR="000B6413">
        <w:rPr>
          <w:color w:val="000000"/>
          <w:sz w:val="22"/>
          <w:szCs w:val="22"/>
        </w:rPr>
        <w:fldChar w:fldCharType="end"/>
      </w:r>
      <w:r w:rsidR="007051A9">
        <w:rPr>
          <w:bCs/>
          <w:sz w:val="22"/>
          <w:szCs w:val="22"/>
        </w:rPr>
        <w:t>.</w:t>
      </w:r>
    </w:p>
    <w:p w14:paraId="6BCF2BD4" w14:textId="75A2DB5F" w:rsidR="000A286C" w:rsidRDefault="000A286C" w:rsidP="00531CA2">
      <w:pPr>
        <w:spacing w:line="360" w:lineRule="auto"/>
        <w:ind w:firstLine="720"/>
        <w:rPr>
          <w:bCs/>
          <w:sz w:val="22"/>
          <w:szCs w:val="22"/>
        </w:rPr>
      </w:pPr>
      <w:r>
        <w:rPr>
          <w:bCs/>
          <w:sz w:val="22"/>
          <w:szCs w:val="22"/>
        </w:rPr>
        <w:t>Consequently,</w:t>
      </w:r>
      <w:r w:rsidR="0069797F" w:rsidRPr="00964339">
        <w:rPr>
          <w:bCs/>
          <w:sz w:val="22"/>
          <w:szCs w:val="22"/>
        </w:rPr>
        <w:t xml:space="preserve"> application of the commons metaphor, which </w:t>
      </w:r>
      <w:r w:rsidR="00EA49BA">
        <w:rPr>
          <w:bCs/>
          <w:sz w:val="22"/>
          <w:szCs w:val="22"/>
        </w:rPr>
        <w:t xml:space="preserve">characterizes </w:t>
      </w:r>
      <w:r w:rsidR="0069797F" w:rsidRPr="00964339">
        <w:rPr>
          <w:bCs/>
          <w:sz w:val="22"/>
          <w:szCs w:val="22"/>
        </w:rPr>
        <w:t xml:space="preserve">commons tragedies as </w:t>
      </w:r>
      <w:r w:rsidR="0069797F" w:rsidRPr="00964339">
        <w:rPr>
          <w:i/>
          <w:iCs/>
          <w:sz w:val="22"/>
          <w:szCs w:val="22"/>
        </w:rPr>
        <w:t>economic</w:t>
      </w:r>
      <w:r w:rsidR="0069797F" w:rsidRPr="00964339">
        <w:rPr>
          <w:sz w:val="22"/>
          <w:szCs w:val="22"/>
        </w:rPr>
        <w:t xml:space="preserve"> problems</w:t>
      </w:r>
      <w:r w:rsidR="0069797F" w:rsidRPr="00964339">
        <w:rPr>
          <w:bCs/>
          <w:sz w:val="22"/>
          <w:szCs w:val="22"/>
        </w:rPr>
        <w:t xml:space="preserve">, </w:t>
      </w:r>
      <w:r w:rsidR="00EA49BA">
        <w:rPr>
          <w:bCs/>
          <w:sz w:val="22"/>
          <w:szCs w:val="22"/>
        </w:rPr>
        <w:t xml:space="preserve">has </w:t>
      </w:r>
      <w:r w:rsidR="001456CE">
        <w:rPr>
          <w:bCs/>
          <w:sz w:val="22"/>
          <w:szCs w:val="22"/>
        </w:rPr>
        <w:t xml:space="preserve">undergone concept stretching so that it is now deemed to </w:t>
      </w:r>
      <w:r w:rsidR="0069797F" w:rsidRPr="00964339">
        <w:rPr>
          <w:bCs/>
          <w:sz w:val="22"/>
          <w:szCs w:val="22"/>
        </w:rPr>
        <w:t xml:space="preserve">address </w:t>
      </w:r>
      <w:r w:rsidR="0069797F" w:rsidRPr="00964339">
        <w:rPr>
          <w:i/>
          <w:iCs/>
          <w:sz w:val="22"/>
          <w:szCs w:val="22"/>
        </w:rPr>
        <w:t>environmental</w:t>
      </w:r>
      <w:r w:rsidR="0069797F" w:rsidRPr="00964339">
        <w:rPr>
          <w:bCs/>
          <w:sz w:val="22"/>
          <w:szCs w:val="22"/>
        </w:rPr>
        <w:t xml:space="preserve"> problems. This </w:t>
      </w:r>
      <w:r>
        <w:rPr>
          <w:bCs/>
          <w:sz w:val="22"/>
          <w:szCs w:val="22"/>
        </w:rPr>
        <w:t xml:space="preserve">stretching </w:t>
      </w:r>
      <w:r w:rsidR="0069797F" w:rsidRPr="00964339">
        <w:rPr>
          <w:bCs/>
          <w:sz w:val="22"/>
          <w:szCs w:val="22"/>
        </w:rPr>
        <w:t xml:space="preserve">had the effect of conflating actual environmental problems, such as species extinctions and ecological effects associated with catastrophic climate change, </w:t>
      </w:r>
      <w:r w:rsidR="007051A9">
        <w:rPr>
          <w:bCs/>
          <w:sz w:val="22"/>
          <w:szCs w:val="22"/>
        </w:rPr>
        <w:t>with</w:t>
      </w:r>
      <w:r w:rsidR="0069797F" w:rsidRPr="00964339">
        <w:rPr>
          <w:bCs/>
          <w:sz w:val="22"/>
          <w:szCs w:val="22"/>
        </w:rPr>
        <w:t xml:space="preserve"> social welfare or Pareto optimal economic problems. </w:t>
      </w:r>
      <w:r w:rsidR="007051A9">
        <w:rPr>
          <w:bCs/>
          <w:sz w:val="22"/>
          <w:szCs w:val="22"/>
        </w:rPr>
        <w:t>While there are good philosophical and practical reasons to examine environmental, social and economic aspects of many problems, th</w:t>
      </w:r>
      <w:r w:rsidR="00950A6F">
        <w:rPr>
          <w:bCs/>
          <w:sz w:val="22"/>
          <w:szCs w:val="22"/>
        </w:rPr>
        <w:t>e reduction of all problems to P</w:t>
      </w:r>
      <w:r w:rsidR="007051A9">
        <w:rPr>
          <w:bCs/>
          <w:sz w:val="22"/>
          <w:szCs w:val="22"/>
        </w:rPr>
        <w:t xml:space="preserve">areto optimality </w:t>
      </w:r>
      <w:r>
        <w:rPr>
          <w:bCs/>
          <w:sz w:val="22"/>
          <w:szCs w:val="22"/>
        </w:rPr>
        <w:t>is a</w:t>
      </w:r>
      <w:r w:rsidR="00290DE8" w:rsidRPr="00964339">
        <w:rPr>
          <w:bCs/>
          <w:sz w:val="22"/>
          <w:szCs w:val="22"/>
        </w:rPr>
        <w:t xml:space="preserve"> problematic </w:t>
      </w:r>
      <w:r w:rsidR="00484E55">
        <w:rPr>
          <w:bCs/>
          <w:sz w:val="22"/>
          <w:szCs w:val="22"/>
        </w:rPr>
        <w:t xml:space="preserve">aspect </w:t>
      </w:r>
      <w:r>
        <w:rPr>
          <w:bCs/>
          <w:sz w:val="22"/>
          <w:szCs w:val="22"/>
        </w:rPr>
        <w:t>of</w:t>
      </w:r>
      <w:r w:rsidR="00290DE8" w:rsidRPr="00964339">
        <w:rPr>
          <w:bCs/>
          <w:sz w:val="22"/>
          <w:szCs w:val="22"/>
        </w:rPr>
        <w:t xml:space="preserve"> Ostrom’s entire analysis</w:t>
      </w:r>
      <w:r w:rsidR="00484E55">
        <w:rPr>
          <w:bCs/>
          <w:sz w:val="22"/>
          <w:szCs w:val="22"/>
        </w:rPr>
        <w:t xml:space="preserve"> </w:t>
      </w:r>
      <w:r>
        <w:rPr>
          <w:bCs/>
          <w:sz w:val="22"/>
          <w:szCs w:val="22"/>
        </w:rPr>
        <w:t>when</w:t>
      </w:r>
      <w:r w:rsidR="00484E55">
        <w:rPr>
          <w:bCs/>
          <w:sz w:val="22"/>
          <w:szCs w:val="22"/>
        </w:rPr>
        <w:t xml:space="preserve"> applied to the environment</w:t>
      </w:r>
      <w:r w:rsidR="00290DE8" w:rsidRPr="00964339">
        <w:rPr>
          <w:bCs/>
          <w:sz w:val="22"/>
          <w:szCs w:val="22"/>
        </w:rPr>
        <w:t xml:space="preserve">. In the very first paragraph in </w:t>
      </w:r>
      <w:r w:rsidR="00290DE8" w:rsidRPr="007E517B">
        <w:rPr>
          <w:bCs/>
          <w:i/>
          <w:sz w:val="22"/>
          <w:szCs w:val="22"/>
        </w:rPr>
        <w:t>Governing the Commons</w:t>
      </w:r>
      <w:r w:rsidR="00290DE8" w:rsidRPr="00964339">
        <w:rPr>
          <w:bCs/>
          <w:sz w:val="22"/>
          <w:szCs w:val="22"/>
        </w:rPr>
        <w:t xml:space="preserve">, Ostrom could not be more clear that she was </w:t>
      </w:r>
      <w:r w:rsidR="00290DE8" w:rsidRPr="0058094D">
        <w:rPr>
          <w:bCs/>
          <w:i/>
          <w:iCs/>
          <w:sz w:val="22"/>
          <w:szCs w:val="22"/>
        </w:rPr>
        <w:t>not</w:t>
      </w:r>
      <w:r w:rsidR="00290DE8" w:rsidRPr="00964339">
        <w:rPr>
          <w:bCs/>
          <w:sz w:val="22"/>
          <w:szCs w:val="22"/>
        </w:rPr>
        <w:t xml:space="preserve"> discussing </w:t>
      </w:r>
      <w:r w:rsidR="00290DE8" w:rsidRPr="0058094D">
        <w:rPr>
          <w:bCs/>
          <w:i/>
          <w:iCs/>
          <w:sz w:val="22"/>
          <w:szCs w:val="22"/>
        </w:rPr>
        <w:t>environmental</w:t>
      </w:r>
      <w:r w:rsidR="00290DE8" w:rsidRPr="00964339">
        <w:rPr>
          <w:bCs/>
          <w:sz w:val="22"/>
          <w:szCs w:val="22"/>
        </w:rPr>
        <w:t xml:space="preserve"> challenges: “The issue in this case – and many others</w:t>
      </w:r>
      <w:r w:rsidR="00C53EB4">
        <w:rPr>
          <w:bCs/>
          <w:sz w:val="22"/>
          <w:szCs w:val="22"/>
        </w:rPr>
        <w:t xml:space="preserve"> – </w:t>
      </w:r>
      <w:r w:rsidR="00290DE8" w:rsidRPr="00964339">
        <w:rPr>
          <w:bCs/>
          <w:sz w:val="22"/>
          <w:szCs w:val="22"/>
        </w:rPr>
        <w:t xml:space="preserve">is how best to limit the use of natural resources so as to ensure </w:t>
      </w:r>
      <w:r w:rsidR="00290DE8" w:rsidRPr="007E517B">
        <w:rPr>
          <w:i/>
          <w:sz w:val="22"/>
          <w:szCs w:val="22"/>
        </w:rPr>
        <w:t>their long-term economic viability</w:t>
      </w:r>
      <w:r w:rsidR="00290DE8" w:rsidRPr="00964339">
        <w:rPr>
          <w:bCs/>
          <w:sz w:val="22"/>
          <w:szCs w:val="22"/>
        </w:rPr>
        <w:t xml:space="preserve">” </w:t>
      </w:r>
      <w:r w:rsidR="00C453F7">
        <w:rPr>
          <w:bCs/>
          <w:sz w:val="22"/>
          <w:szCs w:val="22"/>
        </w:rPr>
        <w:t>(emphasis added, Ostrom 1990: 1)</w:t>
      </w:r>
      <w:r w:rsidR="000E0026" w:rsidRPr="00964339">
        <w:rPr>
          <w:bCs/>
          <w:sz w:val="22"/>
          <w:szCs w:val="22"/>
        </w:rPr>
        <w:t>.</w:t>
      </w:r>
      <w:r w:rsidR="00290DE8" w:rsidRPr="00964339">
        <w:rPr>
          <w:bCs/>
          <w:sz w:val="22"/>
          <w:szCs w:val="22"/>
        </w:rPr>
        <w:t xml:space="preserve"> </w:t>
      </w:r>
      <w:r w:rsidR="00484E55">
        <w:rPr>
          <w:bCs/>
          <w:sz w:val="22"/>
          <w:szCs w:val="22"/>
        </w:rPr>
        <w:t>S</w:t>
      </w:r>
      <w:r w:rsidR="0069797F" w:rsidRPr="00964339">
        <w:rPr>
          <w:bCs/>
          <w:sz w:val="22"/>
          <w:szCs w:val="22"/>
        </w:rPr>
        <w:t>uch an orientation not only reduce</w:t>
      </w:r>
      <w:r w:rsidR="005A50FB" w:rsidRPr="00964339">
        <w:rPr>
          <w:bCs/>
          <w:sz w:val="22"/>
          <w:szCs w:val="22"/>
        </w:rPr>
        <w:t>s</w:t>
      </w:r>
      <w:r w:rsidR="0069797F" w:rsidRPr="00964339">
        <w:rPr>
          <w:bCs/>
          <w:sz w:val="22"/>
          <w:szCs w:val="22"/>
        </w:rPr>
        <w:t xml:space="preserve"> environmental issues to economic</w:t>
      </w:r>
      <w:r w:rsidR="00C53EB4">
        <w:rPr>
          <w:bCs/>
          <w:sz w:val="22"/>
          <w:szCs w:val="22"/>
        </w:rPr>
        <w:t xml:space="preserve"> goals</w:t>
      </w:r>
      <w:r w:rsidR="0069797F" w:rsidRPr="00964339">
        <w:rPr>
          <w:bCs/>
          <w:sz w:val="22"/>
          <w:szCs w:val="22"/>
        </w:rPr>
        <w:t>, it also ma</w:t>
      </w:r>
      <w:r w:rsidR="00C53EB4">
        <w:rPr>
          <w:bCs/>
          <w:sz w:val="22"/>
          <w:szCs w:val="22"/>
        </w:rPr>
        <w:t>kes</w:t>
      </w:r>
      <w:r w:rsidR="0069797F" w:rsidRPr="00964339">
        <w:rPr>
          <w:bCs/>
          <w:sz w:val="22"/>
          <w:szCs w:val="22"/>
        </w:rPr>
        <w:t xml:space="preserve"> it </w:t>
      </w:r>
      <w:r w:rsidR="0069797F" w:rsidRPr="007E517B">
        <w:rPr>
          <w:i/>
          <w:iCs/>
          <w:sz w:val="22"/>
          <w:szCs w:val="22"/>
        </w:rPr>
        <w:t>impossible to address the environmental issue in question,</w:t>
      </w:r>
      <w:r w:rsidR="0069797F" w:rsidRPr="00C53EB4">
        <w:rPr>
          <w:bCs/>
          <w:i/>
          <w:iCs/>
          <w:sz w:val="22"/>
          <w:szCs w:val="22"/>
        </w:rPr>
        <w:t xml:space="preserve"> </w:t>
      </w:r>
      <w:r w:rsidR="0069797F" w:rsidRPr="007E517B">
        <w:rPr>
          <w:i/>
          <w:iCs/>
          <w:sz w:val="22"/>
          <w:szCs w:val="22"/>
        </w:rPr>
        <w:t xml:space="preserve">since utility enhancing behavior </w:t>
      </w:r>
      <w:r w:rsidR="00C53EB4">
        <w:rPr>
          <w:i/>
          <w:iCs/>
          <w:sz w:val="22"/>
          <w:szCs w:val="22"/>
        </w:rPr>
        <w:t>is</w:t>
      </w:r>
      <w:r w:rsidR="00484E55" w:rsidRPr="007E517B">
        <w:rPr>
          <w:i/>
          <w:iCs/>
          <w:sz w:val="22"/>
          <w:szCs w:val="22"/>
        </w:rPr>
        <w:t xml:space="preserve"> frequently </w:t>
      </w:r>
      <w:r w:rsidR="0069797F" w:rsidRPr="007E517B">
        <w:rPr>
          <w:i/>
          <w:iCs/>
          <w:sz w:val="22"/>
          <w:szCs w:val="22"/>
        </w:rPr>
        <w:t>the cause of environmental problems in the first place</w:t>
      </w:r>
      <w:r w:rsidR="00484E55" w:rsidRPr="00B60FB3">
        <w:rPr>
          <w:b/>
          <w:i/>
          <w:iCs/>
          <w:sz w:val="22"/>
          <w:szCs w:val="22"/>
        </w:rPr>
        <w:t>.</w:t>
      </w:r>
      <w:r w:rsidR="0069797F" w:rsidRPr="00964339">
        <w:rPr>
          <w:bCs/>
          <w:sz w:val="22"/>
          <w:szCs w:val="22"/>
        </w:rPr>
        <w:t xml:space="preserve"> </w:t>
      </w:r>
    </w:p>
    <w:p w14:paraId="5DBB5C1B" w14:textId="4161C54C" w:rsidR="00531CA2" w:rsidRPr="00964339" w:rsidRDefault="0069797F" w:rsidP="00531CA2">
      <w:pPr>
        <w:spacing w:line="360" w:lineRule="auto"/>
        <w:ind w:firstLine="720"/>
        <w:rPr>
          <w:bCs/>
          <w:sz w:val="22"/>
          <w:szCs w:val="22"/>
        </w:rPr>
      </w:pPr>
      <w:r w:rsidRPr="00964339">
        <w:rPr>
          <w:bCs/>
          <w:sz w:val="22"/>
          <w:szCs w:val="22"/>
        </w:rPr>
        <w:t xml:space="preserve">Efforts by Ostrom and others to overcome these challenges focused on the impossible task, as we detail below, of drawing on Ostrom’s original ontological assumptions to address global environmental problems through the concept of ‘polycentric’ governance </w:t>
      </w:r>
      <w:r w:rsidRPr="00964339">
        <w:rPr>
          <w:bCs/>
          <w:sz w:val="22"/>
          <w:szCs w:val="22"/>
        </w:rPr>
        <w:fldChar w:fldCharType="begin"/>
      </w:r>
      <w:r w:rsidR="006D2332">
        <w:rPr>
          <w:bCs/>
          <w:sz w:val="22"/>
          <w:szCs w:val="22"/>
        </w:rPr>
        <w:instrText xml:space="preserve"> ADDIN EN.CITE &lt;EndNote&gt;&lt;Cite&gt;&lt;Author&gt;Ostrom&lt;/Author&gt;&lt;Year&gt;2010&lt;/Year&gt;&lt;RecNum&gt;27049&lt;/RecNum&gt;&lt;DisplayText&gt;(Ostrom 2010, Jordan et al. 2018)&lt;/DisplayText&gt;&lt;record&gt;&lt;rec-number&gt;27049&lt;/rec-number&gt;&lt;foreign-keys&gt;&lt;key app="EN" db-id="zd99pwsezrwdx5ep05ixvswmttr9paate0sd" timestamp="1492188171"&gt;27049&lt;/key&gt;&lt;/foreign-keys&gt;&lt;ref-type name="Journal Article"&gt;17&lt;/ref-type&gt;&lt;contributors&gt;&lt;authors&gt;&lt;author&gt;Ostrom, Elinor&lt;/author&gt;&lt;/authors&gt;&lt;/contributors&gt;&lt;titles&gt;&lt;title&gt;A Polycentric Approach for Coping with Climate Change. Background Paper to the 2010 World Development Report&lt;/title&gt;&lt;secondary-title&gt;Policy Research Working Paper&lt;/secondary-title&gt;&lt;/titles&gt;&lt;periodical&gt;&lt;full-title&gt;Policy Research Working Paper&lt;/full-title&gt;&lt;/periodical&gt;&lt;number&gt;October 2009&lt;/number&gt;&lt;dates&gt;&lt;year&gt;2010&lt;/year&gt;&lt;/dates&gt;&lt;urls&gt;&lt;/urls&gt;&lt;/record&gt;&lt;/Cite&gt;&lt;Cite&gt;&lt;Author&gt;Jordan&lt;/Author&gt;&lt;Year&gt;2018&lt;/Year&gt;&lt;RecNum&gt;82198&lt;/RecNum&gt;&lt;record&gt;&lt;rec-number&gt;82198&lt;/rec-number&gt;&lt;foreign-keys&gt;&lt;key app="EN" db-id="zd99pwsezrwdx5ep05ixvswmttr9paate0sd" timestamp="1527625805"&gt;82198&lt;/key&gt;&lt;/foreign-keys&gt;&lt;ref-type name="Book Section"&gt;5&lt;/ref-type&gt;&lt;contributors&gt;&lt;authors&gt;&lt;author&gt;Andrew Jordan&lt;/author&gt;&lt;author&gt;Dave Huitema&lt;/author&gt;&lt;author&gt;Harro van Asselt&lt;/author&gt;&lt;author&gt;Johanna Forster&lt;/author&gt;&lt;/authors&gt;&lt;/contributors&gt;&lt;titles&gt;&lt;title&gt;Governing Climate Change: Polycentricity in Action? &lt;/title&gt;&lt;secondary-title&gt;Cambridge University Press&lt;/secondary-title&gt;&lt;/titles&gt;&lt;pages&gt;51-60&lt;/pages&gt;&lt;dates&gt;&lt;year&gt;2018&lt;/year&gt;&lt;/dates&gt;&lt;urls&gt;&lt;/urls&gt;&lt;/record&gt;&lt;/Cite&gt;&lt;/EndNote&gt;</w:instrText>
      </w:r>
      <w:r w:rsidRPr="00964339">
        <w:rPr>
          <w:bCs/>
          <w:sz w:val="22"/>
          <w:szCs w:val="22"/>
        </w:rPr>
        <w:fldChar w:fldCharType="separate"/>
      </w:r>
      <w:r w:rsidR="006D2332">
        <w:rPr>
          <w:bCs/>
          <w:noProof/>
          <w:sz w:val="22"/>
          <w:szCs w:val="22"/>
        </w:rPr>
        <w:t>(Ostrom 2010, Jordan et al. 2018)</w:t>
      </w:r>
      <w:r w:rsidRPr="00964339">
        <w:rPr>
          <w:bCs/>
          <w:sz w:val="22"/>
          <w:szCs w:val="22"/>
        </w:rPr>
        <w:fldChar w:fldCharType="end"/>
      </w:r>
      <w:r w:rsidR="00FE33E1">
        <w:rPr>
          <w:bCs/>
          <w:sz w:val="22"/>
          <w:szCs w:val="22"/>
        </w:rPr>
        <w:t xml:space="preserve"> </w:t>
      </w:r>
      <w:r w:rsidR="00531CA2" w:rsidRPr="00964339">
        <w:rPr>
          <w:bCs/>
          <w:sz w:val="22"/>
          <w:szCs w:val="22"/>
        </w:rPr>
        <w:t>and/or socio-economic systems</w:t>
      </w:r>
      <w:r w:rsidR="00290DE8" w:rsidRPr="00964339">
        <w:rPr>
          <w:bCs/>
          <w:sz w:val="22"/>
          <w:szCs w:val="22"/>
        </w:rPr>
        <w:t xml:space="preserve"> </w:t>
      </w:r>
      <w:r w:rsidR="00FD3E50" w:rsidRPr="00964339">
        <w:rPr>
          <w:bCs/>
          <w:sz w:val="22"/>
          <w:szCs w:val="22"/>
        </w:rPr>
        <w:fldChar w:fldCharType="begin"/>
      </w:r>
      <w:r w:rsidR="00FD3E50" w:rsidRPr="00964339">
        <w:rPr>
          <w:bCs/>
          <w:sz w:val="22"/>
          <w:szCs w:val="22"/>
        </w:rPr>
        <w:instrText xml:space="preserve"> ADDIN EN.CITE &lt;EndNote&gt;&lt;Cite&gt;&lt;Author&gt;Brondizio&lt;/Author&gt;&lt;Year&gt;2009&lt;/Year&gt;&lt;RecNum&gt;27898&lt;/RecNum&gt;&lt;DisplayText&gt;(Brondizio, Ostrom, and Young 2009)&lt;/DisplayText&gt;&lt;record&gt;&lt;rec-number&gt;27898&lt;/rec-number&gt;&lt;foreign-keys&gt;&lt;key app="EN" db-id="zd99pwsezrwdx5ep05ixvswmttr9paate0sd" timestamp="1492188171"&gt;27898&lt;/key&gt;&lt;/foreign-keys&gt;&lt;ref-type name="Journal Article"&gt;17&lt;/ref-type&gt;&lt;contributors&gt;&lt;authors&gt;&lt;author&gt;Brondizio, Eduardo S.&lt;/author&gt;&lt;author&gt;Ostrom, Elinor&lt;/author&gt;&lt;author&gt;Young, Oran R.&lt;/author&gt;&lt;/authors&gt;&lt;/contributors&gt;&lt;titles&gt;&lt;title&gt;Connectivity and the Governance of Multilevel Social-Ecological Systems: The Role of Social Capital&lt;/title&gt;&lt;secondary-title&gt;Annual Review of Environment and Resources&lt;/secondary-title&gt;&lt;/titles&gt;&lt;periodical&gt;&lt;full-title&gt;Annual Review of Environment and Resources&lt;/full-title&gt;&lt;/periodical&gt;&lt;pages&gt;253--278&lt;/pages&gt;&lt;volume&gt;34&lt;/volume&gt;&lt;number&gt;1&lt;/number&gt;&lt;keywords&gt;&lt;keyword&gt;amazon,brazil,complexity,deforestation,ecosystem services,governance system,institutions&lt;/keyword&gt;&lt;/keywords&gt;&lt;dates&gt;&lt;year&gt;2009&lt;/year&gt;&lt;/dates&gt;&lt;isbn&gt;1543-5938&lt;/isbn&gt;&lt;accession-num&gt;Brondizio2009&lt;/accession-num&gt;&lt;urls&gt;&lt;related-urls&gt;&lt;url&gt;http://arjournals.annualreviews.org/doi/abs/10.1146/annurev.environ.020708.100707&lt;/url&gt;&lt;url&gt;http://www.annualreviews.org/doi/pdf/10.1146/annurev.environ.020708.100707&lt;/url&gt;&lt;/related-urls&gt;&lt;/urls&gt;&lt;electronic-resource-num&gt;10.1146/annurev.environ.020708.100707&lt;/electronic-resource-num&gt;&lt;/record&gt;&lt;/Cite&gt;&lt;/EndNote&gt;</w:instrText>
      </w:r>
      <w:r w:rsidR="00FD3E50" w:rsidRPr="00964339">
        <w:rPr>
          <w:bCs/>
          <w:sz w:val="22"/>
          <w:szCs w:val="22"/>
        </w:rPr>
        <w:fldChar w:fldCharType="separate"/>
      </w:r>
      <w:r w:rsidR="00FD3E50" w:rsidRPr="00964339">
        <w:rPr>
          <w:bCs/>
          <w:noProof/>
          <w:sz w:val="22"/>
          <w:szCs w:val="22"/>
        </w:rPr>
        <w:t>(Brondizio, Ostrom, and Young 2009)</w:t>
      </w:r>
      <w:r w:rsidR="00FD3E50" w:rsidRPr="00964339">
        <w:rPr>
          <w:bCs/>
          <w:sz w:val="22"/>
          <w:szCs w:val="22"/>
        </w:rPr>
        <w:fldChar w:fldCharType="end"/>
      </w:r>
      <w:r w:rsidR="00531CA2" w:rsidRPr="00964339">
        <w:rPr>
          <w:bCs/>
          <w:sz w:val="22"/>
          <w:szCs w:val="22"/>
        </w:rPr>
        <w:t xml:space="preserve"> that tend to underplay exogenous shocks such as norm changes, or unpredictable ‘critical junctures’ that</w:t>
      </w:r>
      <w:r w:rsidR="00C53EB4">
        <w:rPr>
          <w:bCs/>
          <w:sz w:val="22"/>
          <w:szCs w:val="22"/>
        </w:rPr>
        <w:t xml:space="preserve"> are</w:t>
      </w:r>
      <w:r w:rsidR="00531CA2" w:rsidRPr="00964339">
        <w:rPr>
          <w:bCs/>
          <w:sz w:val="22"/>
          <w:szCs w:val="22"/>
        </w:rPr>
        <w:t xml:space="preserve"> key for addressing </w:t>
      </w:r>
      <w:r w:rsidR="00C53EB4">
        <w:rPr>
          <w:bCs/>
          <w:sz w:val="22"/>
          <w:szCs w:val="22"/>
        </w:rPr>
        <w:t>some types or classes of environmental problems we identify below</w:t>
      </w:r>
      <w:r w:rsidR="00531CA2" w:rsidRPr="00964339">
        <w:rPr>
          <w:bCs/>
          <w:sz w:val="22"/>
          <w:szCs w:val="22"/>
        </w:rPr>
        <w:t>.</w:t>
      </w:r>
      <w:r w:rsidR="006F49A5">
        <w:rPr>
          <w:bCs/>
          <w:sz w:val="22"/>
          <w:szCs w:val="22"/>
        </w:rPr>
        <w:t xml:space="preserve"> We consider the diffusion and reproduction of this reductionism a tragedy that demands an </w:t>
      </w:r>
      <w:r w:rsidR="006F49A5">
        <w:rPr>
          <w:bCs/>
          <w:sz w:val="22"/>
          <w:szCs w:val="22"/>
        </w:rPr>
        <w:lastRenderedPageBreak/>
        <w:t>opening of analytic space for research and t</w:t>
      </w:r>
      <w:r w:rsidR="000A286C">
        <w:rPr>
          <w:bCs/>
          <w:sz w:val="22"/>
          <w:szCs w:val="22"/>
        </w:rPr>
        <w:t>raining</w:t>
      </w:r>
      <w:r w:rsidR="006F49A5">
        <w:rPr>
          <w:bCs/>
          <w:sz w:val="22"/>
          <w:szCs w:val="22"/>
        </w:rPr>
        <w:t xml:space="preserve"> and, following Ostrom, a careful delineation of research strategies and epistemological approaches appropriate to the type of problem at hand. </w:t>
      </w:r>
    </w:p>
    <w:p w14:paraId="7C11BEF7" w14:textId="64B59CB5" w:rsidR="00344A44" w:rsidRDefault="00A03644" w:rsidP="00C221CB">
      <w:pPr>
        <w:spacing w:line="360" w:lineRule="auto"/>
        <w:ind w:firstLine="720"/>
        <w:rPr>
          <w:bCs/>
          <w:sz w:val="22"/>
          <w:szCs w:val="22"/>
        </w:rPr>
      </w:pPr>
      <w:r w:rsidRPr="00964339">
        <w:rPr>
          <w:sz w:val="22"/>
          <w:szCs w:val="22"/>
        </w:rPr>
        <w:t>To overcome the tragedy of the diffusion of the commons metaphor</w:t>
      </w:r>
      <w:r w:rsidR="001F49D9">
        <w:rPr>
          <w:bCs/>
          <w:sz w:val="22"/>
          <w:szCs w:val="22"/>
        </w:rPr>
        <w:t xml:space="preserve"> </w:t>
      </w:r>
      <w:r w:rsidRPr="00964339">
        <w:rPr>
          <w:bCs/>
          <w:sz w:val="22"/>
          <w:szCs w:val="22"/>
        </w:rPr>
        <w:t xml:space="preserve">we </w:t>
      </w:r>
      <w:r w:rsidR="003E2D6C">
        <w:rPr>
          <w:bCs/>
          <w:sz w:val="22"/>
          <w:szCs w:val="22"/>
        </w:rPr>
        <w:t xml:space="preserve">identify </w:t>
      </w:r>
      <w:r w:rsidR="00A868AE">
        <w:rPr>
          <w:bCs/>
          <w:sz w:val="22"/>
          <w:szCs w:val="22"/>
        </w:rPr>
        <w:t xml:space="preserve">two </w:t>
      </w:r>
      <w:r w:rsidR="006F49A5">
        <w:rPr>
          <w:bCs/>
          <w:sz w:val="22"/>
          <w:szCs w:val="22"/>
        </w:rPr>
        <w:t xml:space="preserve">core </w:t>
      </w:r>
      <w:r w:rsidR="00A868AE">
        <w:rPr>
          <w:bCs/>
          <w:sz w:val="22"/>
          <w:szCs w:val="22"/>
        </w:rPr>
        <w:t>dimensions</w:t>
      </w:r>
      <w:r w:rsidR="001F49D9">
        <w:rPr>
          <w:bCs/>
          <w:sz w:val="22"/>
          <w:szCs w:val="22"/>
        </w:rPr>
        <w:t xml:space="preserve"> </w:t>
      </w:r>
      <w:r w:rsidR="006F49A5">
        <w:rPr>
          <w:bCs/>
          <w:sz w:val="22"/>
          <w:szCs w:val="22"/>
        </w:rPr>
        <w:t xml:space="preserve">along which </w:t>
      </w:r>
      <w:r w:rsidR="001F49D9">
        <w:rPr>
          <w:bCs/>
          <w:sz w:val="22"/>
          <w:szCs w:val="22"/>
        </w:rPr>
        <w:t>resource and environmental problems are generally conceived</w:t>
      </w:r>
      <w:r w:rsidR="00A4341D">
        <w:rPr>
          <w:bCs/>
          <w:sz w:val="22"/>
          <w:szCs w:val="22"/>
        </w:rPr>
        <w:t xml:space="preserve">: 1) </w:t>
      </w:r>
      <w:r w:rsidR="00A868AE">
        <w:rPr>
          <w:bCs/>
          <w:sz w:val="22"/>
          <w:szCs w:val="22"/>
        </w:rPr>
        <w:t xml:space="preserve">whether </w:t>
      </w:r>
      <w:r w:rsidR="00C221CB">
        <w:rPr>
          <w:bCs/>
          <w:sz w:val="22"/>
          <w:szCs w:val="22"/>
        </w:rPr>
        <w:t xml:space="preserve">the focus is on one or multiple </w:t>
      </w:r>
      <w:r w:rsidR="00C221CB" w:rsidRPr="004555DF">
        <w:rPr>
          <w:bCs/>
          <w:i/>
          <w:iCs/>
          <w:sz w:val="22"/>
          <w:szCs w:val="22"/>
        </w:rPr>
        <w:t>problems</w:t>
      </w:r>
      <w:r w:rsidR="0010726F">
        <w:rPr>
          <w:bCs/>
          <w:sz w:val="22"/>
          <w:szCs w:val="22"/>
        </w:rPr>
        <w:t xml:space="preserve">; </w:t>
      </w:r>
      <w:r w:rsidR="00FC0B13">
        <w:rPr>
          <w:bCs/>
          <w:sz w:val="22"/>
          <w:szCs w:val="22"/>
        </w:rPr>
        <w:t xml:space="preserve">2) whether </w:t>
      </w:r>
      <w:r w:rsidR="00C221CB">
        <w:rPr>
          <w:bCs/>
          <w:sz w:val="22"/>
          <w:szCs w:val="22"/>
        </w:rPr>
        <w:t xml:space="preserve">the means-oriented </w:t>
      </w:r>
      <w:r w:rsidR="00C221CB" w:rsidRPr="004555DF">
        <w:rPr>
          <w:bCs/>
          <w:i/>
          <w:iCs/>
          <w:sz w:val="22"/>
          <w:szCs w:val="22"/>
        </w:rPr>
        <w:t>solution</w:t>
      </w:r>
      <w:r w:rsidR="006F49A5">
        <w:rPr>
          <w:bCs/>
          <w:i/>
          <w:iCs/>
          <w:sz w:val="22"/>
          <w:szCs w:val="22"/>
        </w:rPr>
        <w:t>s’</w:t>
      </w:r>
      <w:r w:rsidR="00C221CB">
        <w:rPr>
          <w:bCs/>
          <w:sz w:val="22"/>
          <w:szCs w:val="22"/>
        </w:rPr>
        <w:t xml:space="preserve"> </w:t>
      </w:r>
      <w:r w:rsidR="003E6ACD">
        <w:rPr>
          <w:bCs/>
          <w:sz w:val="22"/>
          <w:szCs w:val="22"/>
        </w:rPr>
        <w:t xml:space="preserve">epistemological project </w:t>
      </w:r>
      <w:r w:rsidR="00453524">
        <w:rPr>
          <w:bCs/>
          <w:sz w:val="22"/>
          <w:szCs w:val="22"/>
        </w:rPr>
        <w:t xml:space="preserve">aims for universal </w:t>
      </w:r>
      <w:r w:rsidR="00C221CB">
        <w:rPr>
          <w:bCs/>
          <w:sz w:val="22"/>
          <w:szCs w:val="22"/>
        </w:rPr>
        <w:t xml:space="preserve">design principles or </w:t>
      </w:r>
      <w:r w:rsidR="00453524">
        <w:rPr>
          <w:bCs/>
          <w:sz w:val="22"/>
          <w:szCs w:val="22"/>
        </w:rPr>
        <w:t>his</w:t>
      </w:r>
      <w:r w:rsidR="0010726F">
        <w:rPr>
          <w:bCs/>
          <w:sz w:val="22"/>
          <w:szCs w:val="22"/>
        </w:rPr>
        <w:t>torically contingent approaches.</w:t>
      </w:r>
      <w:r w:rsidR="003B2365">
        <w:rPr>
          <w:bCs/>
          <w:sz w:val="22"/>
          <w:szCs w:val="22"/>
        </w:rPr>
        <w:t xml:space="preserve"> The</w:t>
      </w:r>
      <w:r w:rsidR="00C221CB">
        <w:rPr>
          <w:bCs/>
          <w:sz w:val="22"/>
          <w:szCs w:val="22"/>
        </w:rPr>
        <w:t xml:space="preserve">se two dimensions allow us to distinguish </w:t>
      </w:r>
      <w:r w:rsidR="003B2365">
        <w:rPr>
          <w:bCs/>
          <w:sz w:val="22"/>
          <w:szCs w:val="22"/>
        </w:rPr>
        <w:t xml:space="preserve">four </w:t>
      </w:r>
      <w:r w:rsidR="00344A44">
        <w:rPr>
          <w:bCs/>
          <w:sz w:val="22"/>
          <w:szCs w:val="22"/>
        </w:rPr>
        <w:t xml:space="preserve">overarching approaches to applied </w:t>
      </w:r>
      <w:r w:rsidR="00C221CB">
        <w:rPr>
          <w:bCs/>
          <w:sz w:val="22"/>
          <w:szCs w:val="22"/>
        </w:rPr>
        <w:t xml:space="preserve">resource and environmental </w:t>
      </w:r>
      <w:r w:rsidR="00344A44">
        <w:rPr>
          <w:bCs/>
          <w:sz w:val="22"/>
          <w:szCs w:val="22"/>
        </w:rPr>
        <w:t xml:space="preserve">problem solving that, taken together, help us unpack </w:t>
      </w:r>
      <w:r w:rsidR="00BC70D8">
        <w:rPr>
          <w:bCs/>
          <w:sz w:val="22"/>
          <w:szCs w:val="22"/>
        </w:rPr>
        <w:t xml:space="preserve">and critically assess </w:t>
      </w:r>
      <w:r w:rsidR="00344A44">
        <w:rPr>
          <w:bCs/>
          <w:sz w:val="22"/>
          <w:szCs w:val="22"/>
        </w:rPr>
        <w:t>shifting research and pedagogical attention, the role of powerful interests in shaping these trends, and implications for problems solving</w:t>
      </w:r>
      <w:r w:rsidR="004555DF">
        <w:rPr>
          <w:bCs/>
          <w:sz w:val="22"/>
          <w:szCs w:val="22"/>
        </w:rPr>
        <w:t xml:space="preserve">: </w:t>
      </w:r>
      <w:r w:rsidR="004555DF" w:rsidRPr="00964339">
        <w:rPr>
          <w:bCs/>
          <w:sz w:val="22"/>
          <w:szCs w:val="22"/>
        </w:rPr>
        <w:t>Type 1 (‘win/win’) and Type 4 (‘win/lose</w:t>
      </w:r>
      <w:r w:rsidR="00BC70D8">
        <w:rPr>
          <w:bCs/>
          <w:sz w:val="22"/>
          <w:szCs w:val="22"/>
        </w:rPr>
        <w:t>’</w:t>
      </w:r>
      <w:r w:rsidR="004555DF" w:rsidRPr="00964339">
        <w:rPr>
          <w:bCs/>
          <w:sz w:val="22"/>
          <w:szCs w:val="22"/>
        </w:rPr>
        <w:t xml:space="preserve"> priority) both lead to the identification and development of </w:t>
      </w:r>
      <w:r w:rsidR="001C21C1">
        <w:rPr>
          <w:bCs/>
          <w:sz w:val="22"/>
          <w:szCs w:val="22"/>
        </w:rPr>
        <w:t xml:space="preserve">applied policy analysis </w:t>
      </w:r>
      <w:r w:rsidR="004555DF" w:rsidRPr="00964339">
        <w:rPr>
          <w:bCs/>
          <w:sz w:val="22"/>
          <w:szCs w:val="22"/>
        </w:rPr>
        <w:t>inductively</w:t>
      </w:r>
      <w:r w:rsidR="001C21C1">
        <w:rPr>
          <w:bCs/>
          <w:sz w:val="22"/>
          <w:szCs w:val="22"/>
        </w:rPr>
        <w:t xml:space="preserve"> while </w:t>
      </w:r>
      <w:r w:rsidR="004555DF" w:rsidRPr="00964339">
        <w:rPr>
          <w:bCs/>
          <w:sz w:val="22"/>
          <w:szCs w:val="22"/>
        </w:rPr>
        <w:t>Type 2 (‘win/lose’ optimization) and Type 3 (‘win/lose’ compromise)</w:t>
      </w:r>
      <w:r w:rsidR="001C21C1">
        <w:rPr>
          <w:bCs/>
          <w:sz w:val="22"/>
          <w:szCs w:val="22"/>
        </w:rPr>
        <w:t xml:space="preserve"> are applied deductively.</w:t>
      </w:r>
    </w:p>
    <w:p w14:paraId="1AAB6198" w14:textId="2D2012D4" w:rsidR="007E37C6" w:rsidRPr="00964339" w:rsidRDefault="007E37C6" w:rsidP="007E37C6">
      <w:pPr>
        <w:spacing w:line="360" w:lineRule="auto"/>
        <w:ind w:firstLine="720"/>
        <w:rPr>
          <w:bCs/>
          <w:sz w:val="22"/>
          <w:szCs w:val="22"/>
        </w:rPr>
      </w:pPr>
      <w:r w:rsidRPr="00964339">
        <w:rPr>
          <w:bCs/>
          <w:sz w:val="22"/>
          <w:szCs w:val="22"/>
        </w:rPr>
        <w:t xml:space="preserve">We proceed in the following steps. </w:t>
      </w:r>
      <w:r>
        <w:rPr>
          <w:bCs/>
          <w:sz w:val="22"/>
          <w:szCs w:val="22"/>
        </w:rPr>
        <w:t xml:space="preserve">After summarizing our core argument, </w:t>
      </w:r>
      <w:r w:rsidRPr="00964339">
        <w:rPr>
          <w:bCs/>
          <w:sz w:val="22"/>
          <w:szCs w:val="22"/>
        </w:rPr>
        <w:t xml:space="preserve">we elaborate the four conceptualizations of environment and resource problems identified above. </w:t>
      </w:r>
      <w:r w:rsidR="0027299A">
        <w:rPr>
          <w:bCs/>
          <w:sz w:val="22"/>
          <w:szCs w:val="22"/>
        </w:rPr>
        <w:t>Third, w</w:t>
      </w:r>
      <w:r>
        <w:rPr>
          <w:bCs/>
          <w:sz w:val="22"/>
          <w:szCs w:val="22"/>
        </w:rPr>
        <w:t>e show that</w:t>
      </w:r>
      <w:r w:rsidRPr="00964339">
        <w:rPr>
          <w:bCs/>
          <w:sz w:val="22"/>
          <w:szCs w:val="22"/>
        </w:rPr>
        <w:t xml:space="preserve"> </w:t>
      </w:r>
      <w:r w:rsidR="000A286C">
        <w:rPr>
          <w:bCs/>
          <w:sz w:val="22"/>
          <w:szCs w:val="22"/>
        </w:rPr>
        <w:t>T</w:t>
      </w:r>
      <w:r w:rsidRPr="00964339">
        <w:rPr>
          <w:bCs/>
          <w:sz w:val="22"/>
          <w:szCs w:val="22"/>
        </w:rPr>
        <w:t>ype 4 conceptualizations</w:t>
      </w:r>
      <w:r>
        <w:rPr>
          <w:bCs/>
          <w:sz w:val="22"/>
          <w:szCs w:val="22"/>
        </w:rPr>
        <w:t xml:space="preserve"> previously dominated </w:t>
      </w:r>
      <w:r w:rsidRPr="00964339">
        <w:rPr>
          <w:bCs/>
          <w:sz w:val="22"/>
          <w:szCs w:val="22"/>
        </w:rPr>
        <w:t>understanding</w:t>
      </w:r>
      <w:r>
        <w:rPr>
          <w:bCs/>
          <w:sz w:val="22"/>
          <w:szCs w:val="22"/>
        </w:rPr>
        <w:t>s of</w:t>
      </w:r>
      <w:r w:rsidRPr="00964339">
        <w:rPr>
          <w:bCs/>
          <w:sz w:val="22"/>
          <w:szCs w:val="22"/>
        </w:rPr>
        <w:t xml:space="preserve"> environmental problems</w:t>
      </w:r>
      <w:r>
        <w:rPr>
          <w:bCs/>
          <w:sz w:val="22"/>
          <w:szCs w:val="22"/>
        </w:rPr>
        <w:t xml:space="preserve">, including in the </w:t>
      </w:r>
      <w:r w:rsidRPr="00964339">
        <w:rPr>
          <w:bCs/>
          <w:sz w:val="22"/>
          <w:szCs w:val="22"/>
        </w:rPr>
        <w:t xml:space="preserve">United States in the 1970s, </w:t>
      </w:r>
      <w:r>
        <w:rPr>
          <w:bCs/>
          <w:sz w:val="22"/>
          <w:szCs w:val="22"/>
        </w:rPr>
        <w:t xml:space="preserve">thus challenging </w:t>
      </w:r>
      <w:r w:rsidRPr="00964339">
        <w:rPr>
          <w:bCs/>
          <w:sz w:val="22"/>
          <w:szCs w:val="22"/>
        </w:rPr>
        <w:t>th</w:t>
      </w:r>
      <w:r>
        <w:rPr>
          <w:bCs/>
          <w:sz w:val="22"/>
          <w:szCs w:val="22"/>
        </w:rPr>
        <w:t xml:space="preserve">e </w:t>
      </w:r>
      <w:r w:rsidR="000A286C">
        <w:rPr>
          <w:bCs/>
          <w:sz w:val="22"/>
          <w:szCs w:val="22"/>
        </w:rPr>
        <w:t>view</w:t>
      </w:r>
      <w:r>
        <w:rPr>
          <w:bCs/>
          <w:sz w:val="22"/>
          <w:szCs w:val="22"/>
        </w:rPr>
        <w:t xml:space="preserve"> that for </w:t>
      </w:r>
      <w:r w:rsidRPr="00964339">
        <w:rPr>
          <w:bCs/>
          <w:sz w:val="22"/>
          <w:szCs w:val="22"/>
        </w:rPr>
        <w:t xml:space="preserve">feasibility reasons, </w:t>
      </w:r>
      <w:r w:rsidR="000A286C">
        <w:rPr>
          <w:bCs/>
          <w:sz w:val="22"/>
          <w:szCs w:val="22"/>
        </w:rPr>
        <w:t>publics</w:t>
      </w:r>
      <w:r w:rsidRPr="00964339">
        <w:rPr>
          <w:bCs/>
          <w:sz w:val="22"/>
          <w:szCs w:val="22"/>
        </w:rPr>
        <w:t xml:space="preserve"> would never support such an orientation. </w:t>
      </w:r>
      <w:r w:rsidR="0027299A">
        <w:rPr>
          <w:bCs/>
          <w:sz w:val="22"/>
          <w:szCs w:val="22"/>
        </w:rPr>
        <w:t>Fourth</w:t>
      </w:r>
      <w:r w:rsidRPr="00964339">
        <w:rPr>
          <w:bCs/>
          <w:sz w:val="22"/>
          <w:szCs w:val="22"/>
        </w:rPr>
        <w:t xml:space="preserve">, we </w:t>
      </w:r>
      <w:r w:rsidR="0027299A">
        <w:rPr>
          <w:bCs/>
          <w:sz w:val="22"/>
          <w:szCs w:val="22"/>
        </w:rPr>
        <w:t xml:space="preserve">describe </w:t>
      </w:r>
      <w:r w:rsidRPr="00964339">
        <w:rPr>
          <w:bCs/>
          <w:sz w:val="22"/>
          <w:szCs w:val="22"/>
        </w:rPr>
        <w:t xml:space="preserve">the key dynamics among the four Types </w:t>
      </w:r>
      <w:r>
        <w:rPr>
          <w:bCs/>
          <w:sz w:val="22"/>
          <w:szCs w:val="22"/>
        </w:rPr>
        <w:t xml:space="preserve">to illustrate </w:t>
      </w:r>
      <w:r w:rsidRPr="00964339">
        <w:rPr>
          <w:bCs/>
          <w:sz w:val="22"/>
          <w:szCs w:val="22"/>
        </w:rPr>
        <w:t xml:space="preserve">the importance of making explicit </w:t>
      </w:r>
      <w:r>
        <w:rPr>
          <w:bCs/>
          <w:sz w:val="22"/>
          <w:szCs w:val="22"/>
        </w:rPr>
        <w:t xml:space="preserve">the implications of the </w:t>
      </w:r>
      <w:r w:rsidRPr="00964339">
        <w:rPr>
          <w:bCs/>
          <w:sz w:val="22"/>
          <w:szCs w:val="22"/>
        </w:rPr>
        <w:t xml:space="preserve">largely uncontested prioritizations of Type 1, 2 and 3 </w:t>
      </w:r>
      <w:r w:rsidR="0027299A">
        <w:rPr>
          <w:bCs/>
          <w:sz w:val="22"/>
          <w:szCs w:val="22"/>
        </w:rPr>
        <w:t>conceptualizations at</w:t>
      </w:r>
      <w:r w:rsidRPr="00964339">
        <w:rPr>
          <w:bCs/>
          <w:sz w:val="22"/>
          <w:szCs w:val="22"/>
        </w:rPr>
        <w:t xml:space="preserve"> the expense of Type 4. F</w:t>
      </w:r>
      <w:r w:rsidR="0027299A">
        <w:rPr>
          <w:bCs/>
          <w:sz w:val="22"/>
          <w:szCs w:val="22"/>
        </w:rPr>
        <w:t>ifth</w:t>
      </w:r>
      <w:r w:rsidRPr="00964339">
        <w:rPr>
          <w:bCs/>
          <w:sz w:val="22"/>
          <w:szCs w:val="22"/>
        </w:rPr>
        <w:t xml:space="preserve"> we </w:t>
      </w:r>
      <w:r>
        <w:rPr>
          <w:bCs/>
          <w:sz w:val="22"/>
          <w:szCs w:val="22"/>
        </w:rPr>
        <w:t>show how</w:t>
      </w:r>
      <w:r w:rsidRPr="00964339">
        <w:rPr>
          <w:bCs/>
          <w:sz w:val="22"/>
          <w:szCs w:val="22"/>
        </w:rPr>
        <w:t xml:space="preserve"> institutional scholarship on environmental effectiveness and the Paris Agreement reveal biases towards means-oriented solutions Ostrom offered </w:t>
      </w:r>
      <w:r w:rsidR="0027299A">
        <w:rPr>
          <w:bCs/>
          <w:sz w:val="22"/>
          <w:szCs w:val="22"/>
        </w:rPr>
        <w:t>to</w:t>
      </w:r>
      <w:r w:rsidRPr="00964339">
        <w:rPr>
          <w:bCs/>
          <w:sz w:val="22"/>
          <w:szCs w:val="22"/>
        </w:rPr>
        <w:t xml:space="preserve"> Type 1</w:t>
      </w:r>
      <w:r>
        <w:rPr>
          <w:bCs/>
          <w:sz w:val="22"/>
          <w:szCs w:val="22"/>
        </w:rPr>
        <w:t xml:space="preserve"> problems</w:t>
      </w:r>
      <w:r w:rsidR="0027299A">
        <w:rPr>
          <w:bCs/>
          <w:sz w:val="22"/>
          <w:szCs w:val="22"/>
        </w:rPr>
        <w:t>, and to</w:t>
      </w:r>
      <w:r w:rsidRPr="00964339">
        <w:rPr>
          <w:bCs/>
          <w:sz w:val="22"/>
          <w:szCs w:val="22"/>
        </w:rPr>
        <w:t xml:space="preserve"> </w:t>
      </w:r>
      <w:r w:rsidR="0027299A">
        <w:rPr>
          <w:bCs/>
          <w:sz w:val="22"/>
          <w:szCs w:val="22"/>
        </w:rPr>
        <w:t xml:space="preserve">similar tendencies toward universalistic analyses and solutions generated by </w:t>
      </w:r>
      <w:r w:rsidRPr="00964339">
        <w:rPr>
          <w:bCs/>
          <w:sz w:val="22"/>
          <w:szCs w:val="22"/>
        </w:rPr>
        <w:t>Type 2 and 3</w:t>
      </w:r>
      <w:r w:rsidR="0027299A">
        <w:rPr>
          <w:bCs/>
          <w:sz w:val="22"/>
          <w:szCs w:val="22"/>
        </w:rPr>
        <w:t xml:space="preserve"> conceptualizations of these problems. Such an orientation means little or no attention is paid to the “super wicked” </w:t>
      </w:r>
      <w:r w:rsidR="000A286C">
        <w:rPr>
          <w:bCs/>
          <w:sz w:val="22"/>
          <w:szCs w:val="22"/>
        </w:rPr>
        <w:t>(Levin et al. 20</w:t>
      </w:r>
      <w:r w:rsidR="0038091D">
        <w:rPr>
          <w:bCs/>
          <w:sz w:val="22"/>
          <w:szCs w:val="22"/>
        </w:rPr>
        <w:t>12</w:t>
      </w:r>
      <w:r w:rsidR="000A286C">
        <w:rPr>
          <w:bCs/>
          <w:sz w:val="22"/>
          <w:szCs w:val="22"/>
        </w:rPr>
        <w:t xml:space="preserve">) </w:t>
      </w:r>
      <w:r w:rsidR="0027299A">
        <w:rPr>
          <w:bCs/>
          <w:sz w:val="22"/>
          <w:szCs w:val="22"/>
        </w:rPr>
        <w:t xml:space="preserve">features of </w:t>
      </w:r>
      <w:r w:rsidR="005A2946">
        <w:rPr>
          <w:bCs/>
          <w:sz w:val="22"/>
          <w:szCs w:val="22"/>
        </w:rPr>
        <w:t xml:space="preserve">a subset of </w:t>
      </w:r>
      <w:r w:rsidR="0027299A">
        <w:rPr>
          <w:bCs/>
          <w:sz w:val="22"/>
          <w:szCs w:val="22"/>
        </w:rPr>
        <w:t>Type 4 problems, which we argue characterize climate change.</w:t>
      </w:r>
      <w:r w:rsidRPr="00964339">
        <w:rPr>
          <w:bCs/>
          <w:sz w:val="22"/>
          <w:szCs w:val="22"/>
        </w:rPr>
        <w:t xml:space="preserve"> We conclude by suggesting ways in which problem focused institutional theorists, and professional environmental management schools, might work to overcome these challenges.</w:t>
      </w:r>
    </w:p>
    <w:p w14:paraId="34862E4F" w14:textId="77777777" w:rsidR="007E37C6" w:rsidRDefault="007E37C6" w:rsidP="00C221CB">
      <w:pPr>
        <w:spacing w:line="360" w:lineRule="auto"/>
        <w:ind w:firstLine="720"/>
        <w:rPr>
          <w:bCs/>
          <w:sz w:val="22"/>
          <w:szCs w:val="22"/>
        </w:rPr>
      </w:pPr>
    </w:p>
    <w:p w14:paraId="4150B27E" w14:textId="532B72D9" w:rsidR="007E37C6" w:rsidRPr="005D5262" w:rsidRDefault="00E83941" w:rsidP="005D5262">
      <w:pPr>
        <w:spacing w:line="360" w:lineRule="auto"/>
        <w:ind w:firstLine="720"/>
        <w:rPr>
          <w:b/>
          <w:i/>
          <w:iCs/>
          <w:sz w:val="22"/>
          <w:szCs w:val="22"/>
        </w:rPr>
      </w:pPr>
      <w:r w:rsidRPr="00A02D24">
        <w:rPr>
          <w:b/>
          <w:i/>
          <w:iCs/>
          <w:sz w:val="22"/>
          <w:szCs w:val="22"/>
        </w:rPr>
        <w:t xml:space="preserve">The </w:t>
      </w:r>
      <w:r w:rsidR="00966DCA">
        <w:rPr>
          <w:b/>
          <w:i/>
          <w:iCs/>
          <w:sz w:val="22"/>
          <w:szCs w:val="22"/>
        </w:rPr>
        <w:t xml:space="preserve">Core </w:t>
      </w:r>
      <w:r w:rsidR="000A286C">
        <w:rPr>
          <w:b/>
          <w:i/>
          <w:iCs/>
          <w:sz w:val="22"/>
          <w:szCs w:val="22"/>
        </w:rPr>
        <w:t>A</w:t>
      </w:r>
      <w:r w:rsidRPr="00A02D24">
        <w:rPr>
          <w:b/>
          <w:i/>
          <w:iCs/>
          <w:sz w:val="22"/>
          <w:szCs w:val="22"/>
        </w:rPr>
        <w:t>rgument</w:t>
      </w:r>
      <w:r w:rsidR="00220E01">
        <w:rPr>
          <w:b/>
          <w:i/>
          <w:iCs/>
          <w:sz w:val="22"/>
          <w:szCs w:val="22"/>
        </w:rPr>
        <w:t xml:space="preserve"> </w:t>
      </w:r>
    </w:p>
    <w:p w14:paraId="177CA1E3" w14:textId="074486CB" w:rsidR="00470C46" w:rsidRDefault="00E83941" w:rsidP="00E83941">
      <w:pPr>
        <w:spacing w:line="360" w:lineRule="auto"/>
        <w:ind w:firstLine="720"/>
        <w:rPr>
          <w:bCs/>
          <w:sz w:val="22"/>
          <w:szCs w:val="22"/>
        </w:rPr>
      </w:pPr>
      <w:r w:rsidRPr="00964339">
        <w:rPr>
          <w:bCs/>
          <w:sz w:val="22"/>
          <w:szCs w:val="22"/>
        </w:rPr>
        <w:t xml:space="preserve">We argue that the </w:t>
      </w:r>
      <w:r w:rsidR="007A46A5">
        <w:rPr>
          <w:bCs/>
          <w:sz w:val="22"/>
          <w:szCs w:val="22"/>
        </w:rPr>
        <w:t>T</w:t>
      </w:r>
      <w:r w:rsidRPr="00964339">
        <w:rPr>
          <w:bCs/>
          <w:sz w:val="22"/>
          <w:szCs w:val="22"/>
        </w:rPr>
        <w:t xml:space="preserve">ype 4 </w:t>
      </w:r>
      <w:r w:rsidR="00BC70D8">
        <w:rPr>
          <w:bCs/>
          <w:sz w:val="22"/>
          <w:szCs w:val="22"/>
        </w:rPr>
        <w:t xml:space="preserve">problem </w:t>
      </w:r>
      <w:r w:rsidRPr="00964339">
        <w:rPr>
          <w:bCs/>
          <w:sz w:val="22"/>
          <w:szCs w:val="22"/>
        </w:rPr>
        <w:t>conception (win/lose prioritization) is the most appropriate metaphor for a range of environmental problems</w:t>
      </w:r>
      <w:r w:rsidR="00BC70D8">
        <w:rPr>
          <w:bCs/>
          <w:sz w:val="22"/>
          <w:szCs w:val="22"/>
        </w:rPr>
        <w:t>,</w:t>
      </w:r>
      <w:r w:rsidRPr="00964339">
        <w:rPr>
          <w:bCs/>
          <w:sz w:val="22"/>
          <w:szCs w:val="22"/>
        </w:rPr>
        <w:t xml:space="preserve"> especially those that risk irreversibility such as species extinctions and climate change – a problem that Levin</w:t>
      </w:r>
      <w:r w:rsidR="00BC70D8">
        <w:rPr>
          <w:bCs/>
          <w:sz w:val="22"/>
          <w:szCs w:val="22"/>
        </w:rPr>
        <w:t xml:space="preserve"> et al. (2012)</w:t>
      </w:r>
      <w:r w:rsidRPr="00964339">
        <w:rPr>
          <w:bCs/>
          <w:sz w:val="22"/>
          <w:szCs w:val="22"/>
        </w:rPr>
        <w:t xml:space="preserve"> have labelled “</w:t>
      </w:r>
      <w:r w:rsidR="00BC70D8">
        <w:rPr>
          <w:bCs/>
          <w:sz w:val="22"/>
          <w:szCs w:val="22"/>
        </w:rPr>
        <w:t>s</w:t>
      </w:r>
      <w:r w:rsidRPr="00964339">
        <w:rPr>
          <w:bCs/>
          <w:sz w:val="22"/>
          <w:szCs w:val="22"/>
        </w:rPr>
        <w:t xml:space="preserve">uper </w:t>
      </w:r>
      <w:r w:rsidR="00BC70D8">
        <w:rPr>
          <w:bCs/>
          <w:sz w:val="22"/>
          <w:szCs w:val="22"/>
        </w:rPr>
        <w:t>w</w:t>
      </w:r>
      <w:r w:rsidRPr="00964339">
        <w:rPr>
          <w:bCs/>
          <w:sz w:val="22"/>
          <w:szCs w:val="22"/>
        </w:rPr>
        <w:t>icked”. (It is also the most appropriate for social problems that are fundamental</w:t>
      </w:r>
      <w:r w:rsidR="00BC70D8">
        <w:rPr>
          <w:bCs/>
          <w:sz w:val="22"/>
          <w:szCs w:val="22"/>
        </w:rPr>
        <w:t>ly</w:t>
      </w:r>
      <w:r>
        <w:rPr>
          <w:bCs/>
          <w:sz w:val="22"/>
          <w:szCs w:val="22"/>
        </w:rPr>
        <w:t xml:space="preserve"> not subject to compromise</w:t>
      </w:r>
      <w:r w:rsidRPr="00964339">
        <w:rPr>
          <w:bCs/>
          <w:sz w:val="22"/>
          <w:szCs w:val="22"/>
        </w:rPr>
        <w:t xml:space="preserve">, such </w:t>
      </w:r>
      <w:r w:rsidR="00BC70D8">
        <w:rPr>
          <w:bCs/>
          <w:sz w:val="22"/>
          <w:szCs w:val="22"/>
        </w:rPr>
        <w:t xml:space="preserve">as </w:t>
      </w:r>
      <w:r w:rsidRPr="00964339">
        <w:rPr>
          <w:bCs/>
          <w:sz w:val="22"/>
          <w:szCs w:val="22"/>
        </w:rPr>
        <w:t xml:space="preserve">efforts to </w:t>
      </w:r>
      <w:r w:rsidR="00BC70D8">
        <w:rPr>
          <w:bCs/>
          <w:sz w:val="22"/>
          <w:szCs w:val="22"/>
        </w:rPr>
        <w:t>eliminate</w:t>
      </w:r>
      <w:r w:rsidRPr="00964339">
        <w:rPr>
          <w:bCs/>
          <w:sz w:val="22"/>
          <w:szCs w:val="22"/>
        </w:rPr>
        <w:t xml:space="preserve"> modern</w:t>
      </w:r>
      <w:r w:rsidR="00BC70D8">
        <w:rPr>
          <w:bCs/>
          <w:sz w:val="22"/>
          <w:szCs w:val="22"/>
        </w:rPr>
        <w:t>-</w:t>
      </w:r>
      <w:r w:rsidRPr="00964339">
        <w:rPr>
          <w:bCs/>
          <w:sz w:val="22"/>
          <w:szCs w:val="22"/>
        </w:rPr>
        <w:t xml:space="preserve">day slavery). </w:t>
      </w:r>
      <w:r w:rsidR="007E517B">
        <w:rPr>
          <w:bCs/>
          <w:sz w:val="22"/>
          <w:szCs w:val="22"/>
        </w:rPr>
        <w:lastRenderedPageBreak/>
        <w:t xml:space="preserve">While </w:t>
      </w:r>
      <w:r w:rsidRPr="00964339">
        <w:rPr>
          <w:bCs/>
          <w:sz w:val="22"/>
          <w:szCs w:val="22"/>
        </w:rPr>
        <w:t>Type 4</w:t>
      </w:r>
      <w:r w:rsidR="007E517B">
        <w:rPr>
          <w:bCs/>
          <w:sz w:val="22"/>
          <w:szCs w:val="22"/>
        </w:rPr>
        <w:t xml:space="preserve"> is similar to </w:t>
      </w:r>
      <w:r w:rsidRPr="00964339">
        <w:rPr>
          <w:bCs/>
          <w:sz w:val="22"/>
          <w:szCs w:val="22"/>
        </w:rPr>
        <w:t xml:space="preserve">Ostrom’s </w:t>
      </w:r>
      <w:r w:rsidR="007E517B">
        <w:rPr>
          <w:bCs/>
          <w:sz w:val="22"/>
          <w:szCs w:val="22"/>
        </w:rPr>
        <w:t xml:space="preserve">Type 1 in that it is justified on the basis of a particular targeted problems, it is dissimilar in that it requires attention to ‘critical junctures’ in which norms change, rather than are given, and through which the interaction of mobilization and institutional responses can produce durable, path dependent effects. As critical </w:t>
      </w:r>
      <w:r w:rsidR="0043200A">
        <w:rPr>
          <w:bCs/>
          <w:sz w:val="22"/>
          <w:szCs w:val="22"/>
        </w:rPr>
        <w:t>junctures can, and do, unlea</w:t>
      </w:r>
      <w:r w:rsidR="00FF485A">
        <w:rPr>
          <w:bCs/>
          <w:sz w:val="22"/>
          <w:szCs w:val="22"/>
        </w:rPr>
        <w:t>s</w:t>
      </w:r>
      <w:r w:rsidR="0043200A">
        <w:rPr>
          <w:bCs/>
          <w:sz w:val="22"/>
          <w:szCs w:val="22"/>
        </w:rPr>
        <w:t>h</w:t>
      </w:r>
      <w:r w:rsidR="00FF485A">
        <w:rPr>
          <w:bCs/>
          <w:sz w:val="22"/>
          <w:szCs w:val="22"/>
        </w:rPr>
        <w:t xml:space="preserve"> historical transformations </w:t>
      </w:r>
      <w:r w:rsidR="007E517B">
        <w:rPr>
          <w:bCs/>
          <w:sz w:val="22"/>
          <w:szCs w:val="22"/>
        </w:rPr>
        <w:t>but are, by definition, unpredictable in a Popperian sense</w:t>
      </w:r>
      <w:r w:rsidR="00FF485A">
        <w:rPr>
          <w:bCs/>
          <w:sz w:val="22"/>
          <w:szCs w:val="22"/>
        </w:rPr>
        <w:t xml:space="preserve"> </w:t>
      </w:r>
      <w:r w:rsidR="006D2332">
        <w:rPr>
          <w:bCs/>
          <w:sz w:val="22"/>
          <w:szCs w:val="22"/>
        </w:rPr>
        <w:fldChar w:fldCharType="begin"/>
      </w:r>
      <w:r w:rsidR="007F2987">
        <w:rPr>
          <w:bCs/>
          <w:sz w:val="22"/>
          <w:szCs w:val="22"/>
        </w:rPr>
        <w:instrText xml:space="preserve"> ADDIN EN.CITE &lt;EndNote&gt;&lt;Cite&gt;&lt;Author&gt;Pierson&lt;/Author&gt;&lt;Year&gt;1993&lt;/Year&gt;&lt;RecNum&gt;42678&lt;/RecNum&gt;&lt;DisplayText&gt;(Pierson 1993b)&lt;/DisplayText&gt;&lt;record&gt;&lt;rec-number&gt;42678&lt;/rec-number&gt;&lt;foreign-keys&gt;&lt;key app="EN" db-id="zd99pwsezrwdx5ep05ixvswmttr9paate0sd" timestamp="1492188177"&gt;42678&lt;/key&gt;&lt;/foreign-keys&gt;&lt;ref-type name="Journal Article"&gt;17&lt;/ref-type&gt;&lt;contributors&gt;&lt;authors&gt;&lt;author&gt;Pierson, Paul&lt;/author&gt;&lt;/authors&gt;&lt;/contributors&gt;&lt;titles&gt;&lt;title&gt;When Effect Becomes Cause: Policy Feedback and Political Change&lt;/title&gt;&lt;secondary-title&gt;World Politics&lt;/secondary-title&gt;&lt;/titles&gt;&lt;periodical&gt;&lt;full-title&gt;World Politics&lt;/full-title&gt;&lt;/periodical&gt;&lt;pages&gt;595-628&lt;/pages&gt;&lt;volume&gt;45&lt;/volume&gt;&lt;number&gt;4 (July)&lt;/number&gt;&lt;keywords&gt;&lt;keyword&gt;A5&lt;/keyword&gt;&lt;keyword&gt;Thesis&lt;/keyword&gt;&lt;keyword&gt;Social Policy - industrialised countries&lt;/keyword&gt;&lt;keyword&gt;Government intervention - industrialised countries.&lt;/keyword&gt;&lt;keyword&gt;Theoretical framework&lt;/keyword&gt;&lt;keyword&gt;Policy paths&lt;/keyword&gt;&lt;/keywords&gt;&lt;dates&gt;&lt;year&gt;1993&lt;/year&gt;&lt;/dates&gt;&lt;urls&gt;&lt;/urls&gt;&lt;/record&gt;&lt;/Cite&gt;&lt;/EndNote&gt;</w:instrText>
      </w:r>
      <w:r w:rsidR="006D2332">
        <w:rPr>
          <w:bCs/>
          <w:sz w:val="22"/>
          <w:szCs w:val="22"/>
        </w:rPr>
        <w:fldChar w:fldCharType="separate"/>
      </w:r>
      <w:r w:rsidR="007F2987">
        <w:rPr>
          <w:bCs/>
          <w:noProof/>
          <w:sz w:val="22"/>
          <w:szCs w:val="22"/>
        </w:rPr>
        <w:t>(Pierson 1993b)</w:t>
      </w:r>
      <w:r w:rsidR="006D2332">
        <w:rPr>
          <w:bCs/>
          <w:sz w:val="22"/>
          <w:szCs w:val="22"/>
        </w:rPr>
        <w:fldChar w:fldCharType="end"/>
      </w:r>
      <w:r w:rsidR="007E517B">
        <w:rPr>
          <w:bCs/>
          <w:sz w:val="22"/>
          <w:szCs w:val="22"/>
        </w:rPr>
        <w:t xml:space="preserve">, any effort to develop universal design principles, rather than diagnostic questions, will be unable to foster Type 4 problem solving. </w:t>
      </w:r>
    </w:p>
    <w:p w14:paraId="2375B126" w14:textId="3D1974DF" w:rsidR="00E83941" w:rsidRPr="00964339" w:rsidRDefault="00E83941" w:rsidP="000E35CC">
      <w:pPr>
        <w:spacing w:line="360" w:lineRule="auto"/>
        <w:ind w:firstLine="720"/>
        <w:rPr>
          <w:bCs/>
          <w:sz w:val="22"/>
          <w:szCs w:val="22"/>
        </w:rPr>
      </w:pPr>
      <w:r>
        <w:rPr>
          <w:bCs/>
          <w:sz w:val="22"/>
          <w:szCs w:val="22"/>
        </w:rPr>
        <w:t>Type 4 problem conceptions</w:t>
      </w:r>
      <w:r w:rsidR="00BC70D8">
        <w:rPr>
          <w:bCs/>
          <w:sz w:val="22"/>
          <w:szCs w:val="22"/>
        </w:rPr>
        <w:t xml:space="preserve"> were </w:t>
      </w:r>
      <w:r w:rsidR="007E517B">
        <w:rPr>
          <w:bCs/>
          <w:sz w:val="22"/>
          <w:szCs w:val="22"/>
        </w:rPr>
        <w:t xml:space="preserve">actually </w:t>
      </w:r>
      <w:r w:rsidR="00BC70D8">
        <w:rPr>
          <w:bCs/>
          <w:sz w:val="22"/>
          <w:szCs w:val="22"/>
        </w:rPr>
        <w:t>common</w:t>
      </w:r>
      <w:r>
        <w:rPr>
          <w:bCs/>
          <w:sz w:val="22"/>
          <w:szCs w:val="22"/>
        </w:rPr>
        <w:t xml:space="preserve"> </w:t>
      </w:r>
      <w:r w:rsidRPr="00964339">
        <w:rPr>
          <w:bCs/>
          <w:sz w:val="22"/>
          <w:szCs w:val="22"/>
        </w:rPr>
        <w:t>during the 1970s</w:t>
      </w:r>
      <w:r w:rsidR="00BC70D8">
        <w:rPr>
          <w:bCs/>
          <w:sz w:val="22"/>
          <w:szCs w:val="22"/>
        </w:rPr>
        <w:t xml:space="preserve"> when scholars and practitioners focused </w:t>
      </w:r>
      <w:r w:rsidR="00434DC4">
        <w:rPr>
          <w:bCs/>
          <w:sz w:val="22"/>
          <w:szCs w:val="22"/>
        </w:rPr>
        <w:t xml:space="preserve">considerable attention on species extinction. Their preferred approach was </w:t>
      </w:r>
      <w:r w:rsidRPr="00964339">
        <w:rPr>
          <w:bCs/>
          <w:sz w:val="22"/>
          <w:szCs w:val="22"/>
        </w:rPr>
        <w:t xml:space="preserve">binding hard law, </w:t>
      </w:r>
      <w:r>
        <w:rPr>
          <w:bCs/>
          <w:sz w:val="22"/>
          <w:szCs w:val="22"/>
        </w:rPr>
        <w:t>such as the US</w:t>
      </w:r>
      <w:r w:rsidRPr="00964339">
        <w:rPr>
          <w:bCs/>
          <w:sz w:val="22"/>
          <w:szCs w:val="22"/>
        </w:rPr>
        <w:t xml:space="preserve"> Endangered Species Act</w:t>
      </w:r>
      <w:r>
        <w:rPr>
          <w:bCs/>
          <w:sz w:val="22"/>
          <w:szCs w:val="22"/>
        </w:rPr>
        <w:t xml:space="preserve"> and related legislation that required federal managers ‘list’ threatened and endangered species according to scientific evidence </w:t>
      </w:r>
      <w:r w:rsidRPr="007E517B">
        <w:rPr>
          <w:i/>
          <w:sz w:val="22"/>
          <w:szCs w:val="22"/>
        </w:rPr>
        <w:t>without regard to economic considerations</w:t>
      </w:r>
      <w:r w:rsidRPr="00E83941">
        <w:rPr>
          <w:b/>
          <w:sz w:val="22"/>
          <w:szCs w:val="22"/>
        </w:rPr>
        <w:t>,</w:t>
      </w:r>
      <w:r>
        <w:rPr>
          <w:bCs/>
          <w:sz w:val="22"/>
          <w:szCs w:val="22"/>
        </w:rPr>
        <w:t xml:space="preserve"> and </w:t>
      </w:r>
      <w:r w:rsidR="00434DC4">
        <w:rPr>
          <w:bCs/>
          <w:sz w:val="22"/>
          <w:szCs w:val="22"/>
        </w:rPr>
        <w:t xml:space="preserve">development of </w:t>
      </w:r>
      <w:r>
        <w:rPr>
          <w:bCs/>
          <w:sz w:val="22"/>
          <w:szCs w:val="22"/>
        </w:rPr>
        <w:t>management plans consistent with scientific knowledge for maintaining species viability</w:t>
      </w:r>
      <w:r w:rsidR="00434DC4">
        <w:rPr>
          <w:bCs/>
          <w:sz w:val="22"/>
          <w:szCs w:val="22"/>
        </w:rPr>
        <w:t>.</w:t>
      </w:r>
      <w:r w:rsidRPr="00964339">
        <w:rPr>
          <w:bCs/>
          <w:sz w:val="22"/>
          <w:szCs w:val="22"/>
        </w:rPr>
        <w:t xml:space="preserve"> </w:t>
      </w:r>
      <w:r w:rsidR="00F716C5">
        <w:rPr>
          <w:bCs/>
          <w:sz w:val="22"/>
          <w:szCs w:val="22"/>
        </w:rPr>
        <w:t xml:space="preserve">These policies have proven highly durable over time, gaining ‘institutional status’ </w:t>
      </w:r>
      <w:r w:rsidR="00D0560D">
        <w:rPr>
          <w:bCs/>
          <w:sz w:val="22"/>
          <w:szCs w:val="22"/>
        </w:rPr>
        <w:t xml:space="preserve">and triggering processes that </w:t>
      </w:r>
      <w:r w:rsidR="005D5262">
        <w:rPr>
          <w:bCs/>
          <w:sz w:val="22"/>
          <w:szCs w:val="22"/>
        </w:rPr>
        <w:t xml:space="preserve">worked, through a series of historical steps, to </w:t>
      </w:r>
      <w:r w:rsidR="005D5262">
        <w:rPr>
          <w:bCs/>
          <w:i/>
          <w:iCs/>
          <w:sz w:val="22"/>
          <w:szCs w:val="22"/>
        </w:rPr>
        <w:t>change</w:t>
      </w:r>
      <w:r w:rsidR="00D0560D" w:rsidRPr="00D0560D">
        <w:rPr>
          <w:bCs/>
          <w:i/>
          <w:iCs/>
          <w:sz w:val="22"/>
          <w:szCs w:val="22"/>
        </w:rPr>
        <w:t xml:space="preserve"> </w:t>
      </w:r>
      <w:r w:rsidR="00F716C5" w:rsidRPr="00521183">
        <w:rPr>
          <w:bCs/>
          <w:sz w:val="22"/>
          <w:szCs w:val="22"/>
        </w:rPr>
        <w:t>public manager</w:t>
      </w:r>
      <w:r w:rsidR="00D0560D" w:rsidRPr="00521183">
        <w:rPr>
          <w:bCs/>
          <w:sz w:val="22"/>
          <w:szCs w:val="22"/>
        </w:rPr>
        <w:t xml:space="preserve"> opinions</w:t>
      </w:r>
      <w:r w:rsidR="00D0560D">
        <w:rPr>
          <w:bCs/>
          <w:i/>
          <w:iCs/>
          <w:sz w:val="22"/>
          <w:szCs w:val="22"/>
        </w:rPr>
        <w:t xml:space="preserve"> </w:t>
      </w:r>
      <w:r w:rsidR="00D0560D">
        <w:rPr>
          <w:bCs/>
          <w:sz w:val="22"/>
          <w:szCs w:val="22"/>
        </w:rPr>
        <w:t xml:space="preserve">about the primacy of managing for </w:t>
      </w:r>
      <w:r w:rsidR="00F716C5">
        <w:rPr>
          <w:bCs/>
          <w:sz w:val="22"/>
          <w:szCs w:val="22"/>
        </w:rPr>
        <w:t>ecosystem</w:t>
      </w:r>
      <w:r w:rsidR="00D0560D">
        <w:rPr>
          <w:bCs/>
          <w:sz w:val="22"/>
          <w:szCs w:val="22"/>
        </w:rPr>
        <w:t>s rather than timber</w:t>
      </w:r>
      <w:r w:rsidR="00521183">
        <w:rPr>
          <w:bCs/>
          <w:sz w:val="22"/>
          <w:szCs w:val="22"/>
        </w:rPr>
        <w:t xml:space="preserve"> </w:t>
      </w:r>
      <w:r w:rsidR="006D2332">
        <w:rPr>
          <w:bCs/>
          <w:sz w:val="22"/>
          <w:szCs w:val="22"/>
        </w:rPr>
        <w:fldChar w:fldCharType="begin"/>
      </w:r>
      <w:r w:rsidR="006D2332">
        <w:rPr>
          <w:bCs/>
          <w:sz w:val="22"/>
          <w:szCs w:val="22"/>
        </w:rPr>
        <w:instrText xml:space="preserve"> ADDIN EN.CITE &lt;EndNote&gt;&lt;Cite&gt;&lt;Author&gt;Yaffee&lt;/Author&gt;&lt;Year&gt;1994&lt;/Year&gt;&lt;RecNum&gt;41862&lt;/RecNum&gt;&lt;DisplayText&gt;(Yaffee 1994)&lt;/DisplayText&gt;&lt;record&gt;&lt;rec-number&gt;41862&lt;/rec-number&gt;&lt;foreign-keys&gt;&lt;key app="EN" db-id="zd99pwsezrwdx5ep05ixvswmttr9paate0sd" timestamp="1492188177"&gt;41862&lt;/key&gt;&lt;/foreign-keys&gt;&lt;ref-type name="Book"&gt;6&lt;/ref-type&gt;&lt;contributors&gt;&lt;authors&gt;&lt;author&gt;&lt;style face="normal" font="default" charset="133" size="100%"&gt;Yaffee, Steven Lewis&lt;/style&gt;&lt;/author&gt;&lt;/authors&gt;&lt;/contributors&gt;&lt;titles&gt;&lt;title&gt;The Wisdom of the Spotted Owl: Policy Lessons for a New Century&lt;/title&gt;&lt;/titles&gt;&lt;num-vols&gt;1&lt;/num-vols&gt;&lt;keywords&gt;&lt;keyword&gt;Thesis&lt;/keyword&gt;&lt;keyword&gt;Endangered Species Act&lt;/keyword&gt;&lt;keyword&gt;Spotted Owl&lt;/keyword&gt;&lt;keyword&gt;Pacific Northwest&lt;/keyword&gt;&lt;keyword&gt;Forest policy&lt;/keyword&gt;&lt;keyword&gt;Spotted owl-Northwest, Pacific&lt;/keyword&gt;&lt;keyword&gt;Forest management-Environmental aspects-Northwest,Pacific&lt;/keyword&gt;&lt;keyword&gt;forest policy-united states&lt;/keyword&gt;&lt;keyword&gt;wildlife conservation-Government policy-united states&lt;/keyword&gt;&lt;/keywords&gt;&lt;dates&gt;&lt;year&gt;1994&lt;/year&gt;&lt;/dates&gt;&lt;pub-location&gt;Covelo, CA&lt;/pub-location&gt;&lt;publisher&gt;Island Press&lt;/publisher&gt;&lt;isbn&gt;1-55963-204-6&lt;/isbn&gt;&lt;accession-num&gt;93-48897&lt;/accession-num&gt;&lt;call-num&gt;QL696.S83Y34    1994&lt;/call-num&gt;&lt;label&gt;hongwen&amp;#xD;159&lt;/label&gt;&lt;urls&gt;&lt;/urls&gt;&lt;/record&gt;&lt;/Cite&gt;&lt;/EndNote&gt;</w:instrText>
      </w:r>
      <w:r w:rsidR="006D2332">
        <w:rPr>
          <w:bCs/>
          <w:sz w:val="22"/>
          <w:szCs w:val="22"/>
        </w:rPr>
        <w:fldChar w:fldCharType="separate"/>
      </w:r>
      <w:r w:rsidR="006D2332">
        <w:rPr>
          <w:bCs/>
          <w:noProof/>
          <w:sz w:val="22"/>
          <w:szCs w:val="22"/>
        </w:rPr>
        <w:t>(Yaffee 1994)</w:t>
      </w:r>
      <w:r w:rsidR="006D2332">
        <w:rPr>
          <w:bCs/>
          <w:sz w:val="22"/>
          <w:szCs w:val="22"/>
        </w:rPr>
        <w:fldChar w:fldCharType="end"/>
      </w:r>
      <w:r w:rsidR="00D0560D">
        <w:rPr>
          <w:bCs/>
          <w:sz w:val="22"/>
          <w:szCs w:val="22"/>
        </w:rPr>
        <w:t xml:space="preserve">. </w:t>
      </w:r>
      <w:r w:rsidR="00434DC4">
        <w:rPr>
          <w:bCs/>
          <w:sz w:val="22"/>
          <w:szCs w:val="22"/>
        </w:rPr>
        <w:t xml:space="preserve">Research on addressing climate change suggests the appropriateness of a similar approach today. For example, working inductively, Levin et </w:t>
      </w:r>
      <w:r w:rsidR="00393D1A">
        <w:rPr>
          <w:bCs/>
          <w:sz w:val="22"/>
          <w:szCs w:val="22"/>
        </w:rPr>
        <w:t xml:space="preserve">al. (2007) </w:t>
      </w:r>
      <w:r w:rsidRPr="00964339">
        <w:rPr>
          <w:bCs/>
          <w:sz w:val="22"/>
          <w:szCs w:val="22"/>
        </w:rPr>
        <w:fldChar w:fldCharType="begin">
          <w:fldData xml:space="preserve">PEVuZE5vdGU+PENpdGU+PEF1dGhvcj5DYXNob3JlPC9BdXRob3I+PFllYXI+MjAxNjwvWWVhcj48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</w:fldData>
        </w:fldChar>
      </w:r>
      <w:r w:rsidR="006D2332">
        <w:rPr>
          <w:bCs/>
          <w:sz w:val="22"/>
          <w:szCs w:val="22"/>
        </w:rPr>
        <w:instrText xml:space="preserve"> ADDIN EN.CITE </w:instrText>
      </w:r>
      <w:r w:rsidR="006D2332">
        <w:rPr>
          <w:bCs/>
          <w:sz w:val="22"/>
          <w:szCs w:val="22"/>
        </w:rPr>
        <w:fldChar w:fldCharType="begin">
          <w:fldData xml:space="preserve">PEVuZE5vdGU+PENpdGU+PEF1dGhvcj5DYXNob3JlPC9BdXRob3I+PFllYXI+MjAxNjwvWWVhcj48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</w:fldData>
        </w:fldChar>
      </w:r>
      <w:r w:rsidR="006D2332">
        <w:rPr>
          <w:bCs/>
          <w:sz w:val="22"/>
          <w:szCs w:val="22"/>
        </w:rPr>
        <w:instrText xml:space="preserve"> ADDIN EN.CITE.DATA </w:instrText>
      </w:r>
      <w:r w:rsidR="006D2332">
        <w:rPr>
          <w:bCs/>
          <w:sz w:val="22"/>
          <w:szCs w:val="22"/>
        </w:rPr>
      </w:r>
      <w:r w:rsidR="006D2332">
        <w:rPr>
          <w:bCs/>
          <w:sz w:val="22"/>
          <w:szCs w:val="22"/>
        </w:rPr>
        <w:fldChar w:fldCharType="end"/>
      </w:r>
      <w:r w:rsidRPr="00964339">
        <w:rPr>
          <w:bCs/>
          <w:sz w:val="22"/>
          <w:szCs w:val="22"/>
        </w:rPr>
      </w:r>
      <w:r w:rsidRPr="00964339">
        <w:rPr>
          <w:bCs/>
          <w:sz w:val="22"/>
          <w:szCs w:val="22"/>
        </w:rPr>
        <w:fldChar w:fldCharType="separate"/>
      </w:r>
      <w:r w:rsidR="006D2332">
        <w:rPr>
          <w:bCs/>
          <w:noProof/>
          <w:sz w:val="22"/>
          <w:szCs w:val="22"/>
        </w:rPr>
        <w:t>(Cashore et al. 2016, Levin et al. 2012, Levin et al. 2009, Levin et al. 2007)</w:t>
      </w:r>
      <w:r w:rsidRPr="00964339">
        <w:rPr>
          <w:bCs/>
          <w:sz w:val="22"/>
          <w:szCs w:val="22"/>
        </w:rPr>
        <w:fldChar w:fldCharType="end"/>
      </w:r>
      <w:r w:rsidRPr="00964339">
        <w:rPr>
          <w:bCs/>
          <w:sz w:val="22"/>
          <w:szCs w:val="22"/>
        </w:rPr>
        <w:t xml:space="preserve"> </w:t>
      </w:r>
      <w:r w:rsidR="00393D1A">
        <w:rPr>
          <w:bCs/>
          <w:sz w:val="22"/>
          <w:szCs w:val="22"/>
        </w:rPr>
        <w:t>identified</w:t>
      </w:r>
      <w:r w:rsidR="00393D1A" w:rsidRPr="00964339">
        <w:rPr>
          <w:bCs/>
          <w:sz w:val="22"/>
          <w:szCs w:val="22"/>
        </w:rPr>
        <w:t xml:space="preserve"> </w:t>
      </w:r>
      <w:r w:rsidRPr="00964339">
        <w:rPr>
          <w:bCs/>
          <w:sz w:val="22"/>
          <w:szCs w:val="22"/>
        </w:rPr>
        <w:t>Type 4 challenges that they label “super wicked”</w:t>
      </w:r>
      <w:r w:rsidR="00393D1A">
        <w:rPr>
          <w:bCs/>
          <w:sz w:val="22"/>
          <w:szCs w:val="22"/>
        </w:rPr>
        <w:t xml:space="preserve"> characterized by the following:</w:t>
      </w:r>
      <w:r w:rsidRPr="00964339">
        <w:rPr>
          <w:bCs/>
          <w:sz w:val="22"/>
          <w:szCs w:val="22"/>
        </w:rPr>
        <w:t xml:space="preserve"> time is running out, those seeking to solve the problem are also causing it, no central authority exists, and policies are discounting environmental futures irrationally</w:t>
      </w:r>
      <w:r w:rsidR="00393D1A">
        <w:rPr>
          <w:bCs/>
          <w:sz w:val="22"/>
          <w:szCs w:val="22"/>
        </w:rPr>
        <w:t>,</w:t>
      </w:r>
      <w:r w:rsidRPr="00964339">
        <w:rPr>
          <w:bCs/>
          <w:sz w:val="22"/>
          <w:szCs w:val="22"/>
        </w:rPr>
        <w:t xml:space="preserve"> i.e.</w:t>
      </w:r>
      <w:r w:rsidR="00393D1A">
        <w:rPr>
          <w:bCs/>
          <w:sz w:val="22"/>
          <w:szCs w:val="22"/>
        </w:rPr>
        <w:t>,</w:t>
      </w:r>
      <w:r w:rsidRPr="00964339">
        <w:rPr>
          <w:bCs/>
          <w:sz w:val="22"/>
          <w:szCs w:val="22"/>
        </w:rPr>
        <w:t xml:space="preserve"> they are not being developed in ways consistent with the climate science</w:t>
      </w:r>
      <w:r w:rsidR="00611BF0">
        <w:rPr>
          <w:bCs/>
          <w:sz w:val="22"/>
          <w:szCs w:val="22"/>
        </w:rPr>
        <w:t xml:space="preserve"> and</w:t>
      </w:r>
      <w:r w:rsidR="00611BF0" w:rsidRPr="00964339">
        <w:rPr>
          <w:sz w:val="22"/>
          <w:szCs w:val="22"/>
          <w:lang w:val="en-GB"/>
        </w:rPr>
        <w:t xml:space="preserve"> short term economic priorities trump long term environmental concerns, even when collective interests desire long-term problem solving</w:t>
      </w:r>
      <w:r w:rsidRPr="00964339">
        <w:rPr>
          <w:bCs/>
          <w:sz w:val="22"/>
          <w:szCs w:val="22"/>
        </w:rPr>
        <w:t>.</w:t>
      </w:r>
      <w:r w:rsidR="00393D1A">
        <w:rPr>
          <w:bCs/>
          <w:sz w:val="22"/>
          <w:szCs w:val="22"/>
        </w:rPr>
        <w:t xml:space="preserve"> While the conceptualization of climate change as this type of problem has been picked up by other scholars, practitioners, and the media</w:t>
      </w:r>
      <w:r>
        <w:rPr>
          <w:bCs/>
          <w:sz w:val="22"/>
          <w:szCs w:val="22"/>
        </w:rPr>
        <w:t>,</w:t>
      </w:r>
      <w:r w:rsidRPr="00964339">
        <w:rPr>
          <w:rStyle w:val="EndnoteReference"/>
          <w:sz w:val="22"/>
          <w:szCs w:val="22"/>
          <w:lang w:val="en-GB"/>
        </w:rPr>
        <w:endnoteReference w:id="6"/>
      </w:r>
      <w:r w:rsidRPr="00964339">
        <w:rPr>
          <w:bCs/>
          <w:sz w:val="22"/>
          <w:szCs w:val="22"/>
        </w:rPr>
        <w:t xml:space="preserve"> </w:t>
      </w:r>
      <w:r>
        <w:rPr>
          <w:bCs/>
          <w:sz w:val="22"/>
          <w:szCs w:val="22"/>
        </w:rPr>
        <w:t>environmental institutional</w:t>
      </w:r>
      <w:r w:rsidR="00393D1A">
        <w:rPr>
          <w:bCs/>
          <w:sz w:val="22"/>
          <w:szCs w:val="22"/>
        </w:rPr>
        <w:t>ist</w:t>
      </w:r>
      <w:r>
        <w:rPr>
          <w:bCs/>
          <w:sz w:val="22"/>
          <w:szCs w:val="22"/>
        </w:rPr>
        <w:t xml:space="preserve"> scholars are giving them </w:t>
      </w:r>
      <w:r w:rsidRPr="00964339">
        <w:rPr>
          <w:bCs/>
          <w:sz w:val="22"/>
          <w:szCs w:val="22"/>
        </w:rPr>
        <w:t xml:space="preserve">significantly less attention than </w:t>
      </w:r>
      <w:r w:rsidR="000E35CC">
        <w:rPr>
          <w:bCs/>
          <w:sz w:val="22"/>
          <w:szCs w:val="22"/>
        </w:rPr>
        <w:t>mainstream climate analyses that treat the issue is largely an economic commons challenge</w:t>
      </w:r>
      <w:r>
        <w:rPr>
          <w:bCs/>
          <w:sz w:val="22"/>
          <w:szCs w:val="22"/>
        </w:rPr>
        <w:t xml:space="preserve">. Meanwhile, US-based professional environmental management programs </w:t>
      </w:r>
      <w:r w:rsidR="009D68D2">
        <w:rPr>
          <w:bCs/>
          <w:sz w:val="22"/>
          <w:szCs w:val="22"/>
        </w:rPr>
        <w:t xml:space="preserve">seem to largely </w:t>
      </w:r>
      <w:r w:rsidR="00403F14">
        <w:rPr>
          <w:bCs/>
          <w:sz w:val="22"/>
          <w:szCs w:val="22"/>
        </w:rPr>
        <w:t xml:space="preserve">ignore Type 4 conceptions </w:t>
      </w:r>
      <w:r>
        <w:rPr>
          <w:bCs/>
          <w:sz w:val="22"/>
          <w:szCs w:val="22"/>
        </w:rPr>
        <w:t xml:space="preserve">altogether, a trend reinforced as they hire </w:t>
      </w:r>
      <w:r w:rsidRPr="00964339">
        <w:rPr>
          <w:bCs/>
          <w:sz w:val="22"/>
          <w:szCs w:val="22"/>
        </w:rPr>
        <w:t>an increasing number of neo-classical and behavioral economists while downplaying</w:t>
      </w:r>
      <w:r>
        <w:rPr>
          <w:bCs/>
          <w:sz w:val="22"/>
          <w:szCs w:val="22"/>
        </w:rPr>
        <w:t xml:space="preserve"> the</w:t>
      </w:r>
      <w:r w:rsidRPr="00964339">
        <w:rPr>
          <w:bCs/>
          <w:sz w:val="22"/>
          <w:szCs w:val="22"/>
        </w:rPr>
        <w:t xml:space="preserve"> political science, sociology, history and ecological economics training necessary for ameliorating this class of problems</w:t>
      </w:r>
      <w:r w:rsidR="00282F79">
        <w:rPr>
          <w:bCs/>
          <w:sz w:val="22"/>
          <w:szCs w:val="22"/>
        </w:rPr>
        <w:t xml:space="preserve"> </w:t>
      </w:r>
      <w:r w:rsidR="006D2332">
        <w:rPr>
          <w:bCs/>
          <w:sz w:val="22"/>
          <w:szCs w:val="22"/>
        </w:rPr>
        <w:fldChar w:fldCharType="begin"/>
      </w:r>
      <w:r w:rsidR="006D2332">
        <w:rPr>
          <w:bCs/>
          <w:sz w:val="22"/>
          <w:szCs w:val="22"/>
        </w:rPr>
        <w:instrText xml:space="preserve"> ADDIN EN.CITE &lt;EndNote&gt;&lt;Cite&gt;&lt;Author&gt;Cashore&lt;/Author&gt;&lt;Year&gt;2018&lt;/Year&gt;&lt;RecNum&gt;82186&lt;/RecNum&gt;&lt;DisplayText&gt;(Cashore 2018)&lt;/DisplayText&gt;&lt;record&gt;&lt;rec-number&gt;82186&lt;/rec-number&gt;&lt;foreign-keys&gt;&lt;key app="EN" db-id="zd99pwsezrwdx5ep05ixvswmttr9paate0sd" timestamp="1522704603"&gt;82186&lt;/key&gt;&lt;/foreign-keys&gt;&lt;ref-type name="Conference Paper"&gt;47&lt;/ref-type&gt;&lt;contributors&gt;&lt;authors&gt;&lt;author&gt;Benjamin Cashore&lt;/author&gt;&lt;/authors&gt;&lt;/contributors&gt;&lt;titles&gt;&lt;title&gt;Bringing Bio-Environmentalists and Social Greens Back In:  Reflections on Fostering Transformative Change within US-Based  Professional Environmental Management Programs&lt;/title&gt;&lt;secondary-title&gt;Paper Prepared in Anticipation of Delivery to the Yale Faculty Research Seminar Series&lt;/secondary-title&gt;&lt;/titles&gt;&lt;dates&gt;&lt;year&gt;2018&lt;/year&gt;&lt;pub-dates&gt;&lt;date&gt;March 7&lt;/date&gt;&lt;/pub-dates&gt;&lt;/dates&gt;&lt;pub-location&gt;New Haven CT&lt;/pub-location&gt;&lt;publisher&gt;School of Forestry and Environmental Studies&lt;/publisher&gt;&lt;urls&gt;&lt;/urls&gt;&lt;/record&gt;&lt;/Cite&gt;&lt;/EndNote&gt;</w:instrText>
      </w:r>
      <w:r w:rsidR="006D2332">
        <w:rPr>
          <w:bCs/>
          <w:sz w:val="22"/>
          <w:szCs w:val="22"/>
        </w:rPr>
        <w:fldChar w:fldCharType="separate"/>
      </w:r>
      <w:r w:rsidR="006D2332">
        <w:rPr>
          <w:bCs/>
          <w:noProof/>
          <w:sz w:val="22"/>
          <w:szCs w:val="22"/>
        </w:rPr>
        <w:t>(Cashore 2018)</w:t>
      </w:r>
      <w:r w:rsidR="006D2332">
        <w:rPr>
          <w:bCs/>
          <w:sz w:val="22"/>
          <w:szCs w:val="22"/>
        </w:rPr>
        <w:fldChar w:fldCharType="end"/>
      </w:r>
      <w:r w:rsidRPr="00964339">
        <w:rPr>
          <w:bCs/>
          <w:sz w:val="22"/>
          <w:szCs w:val="22"/>
        </w:rPr>
        <w:t xml:space="preserve">.  </w:t>
      </w:r>
    </w:p>
    <w:p w14:paraId="7519B340" w14:textId="351A6FFD" w:rsidR="00E83941" w:rsidRDefault="00E83941" w:rsidP="00E83941">
      <w:pPr>
        <w:spacing w:line="360" w:lineRule="auto"/>
        <w:ind w:firstLine="720"/>
        <w:rPr>
          <w:bCs/>
          <w:sz w:val="22"/>
          <w:szCs w:val="22"/>
        </w:rPr>
      </w:pPr>
      <w:r w:rsidRPr="00964339">
        <w:rPr>
          <w:bCs/>
          <w:sz w:val="22"/>
          <w:szCs w:val="22"/>
        </w:rPr>
        <w:t xml:space="preserve">We argue that failure to explicitly </w:t>
      </w:r>
      <w:r w:rsidR="009A7C3C">
        <w:rPr>
          <w:bCs/>
          <w:sz w:val="22"/>
          <w:szCs w:val="22"/>
        </w:rPr>
        <w:t>make</w:t>
      </w:r>
      <w:r w:rsidRPr="00964339">
        <w:rPr>
          <w:bCs/>
          <w:sz w:val="22"/>
          <w:szCs w:val="22"/>
        </w:rPr>
        <w:t xml:space="preserve"> these distinctions, and to develop research and training ‘backwards’ from the conception of the type of challenge in question, has resulted in the subtle ways </w:t>
      </w:r>
      <w:r w:rsidR="00582F95">
        <w:rPr>
          <w:bCs/>
          <w:sz w:val="22"/>
          <w:szCs w:val="22"/>
        </w:rPr>
        <w:t xml:space="preserve">in which </w:t>
      </w:r>
      <w:r w:rsidRPr="00964339">
        <w:rPr>
          <w:bCs/>
          <w:sz w:val="22"/>
          <w:szCs w:val="22"/>
        </w:rPr>
        <w:t xml:space="preserve">Type 1 methods and </w:t>
      </w:r>
      <w:r w:rsidR="009A7C3C">
        <w:rPr>
          <w:bCs/>
          <w:sz w:val="22"/>
          <w:szCs w:val="22"/>
        </w:rPr>
        <w:t>epistemological approaches</w:t>
      </w:r>
      <w:r w:rsidRPr="00964339">
        <w:rPr>
          <w:bCs/>
          <w:sz w:val="22"/>
          <w:szCs w:val="22"/>
        </w:rPr>
        <w:t xml:space="preserve"> diffus</w:t>
      </w:r>
      <w:r>
        <w:rPr>
          <w:bCs/>
          <w:sz w:val="22"/>
          <w:szCs w:val="22"/>
        </w:rPr>
        <w:t xml:space="preserve">e </w:t>
      </w:r>
      <w:r w:rsidRPr="00964339">
        <w:rPr>
          <w:bCs/>
          <w:sz w:val="22"/>
          <w:szCs w:val="22"/>
        </w:rPr>
        <w:t xml:space="preserve">into global </w:t>
      </w:r>
      <w:r w:rsidRPr="00964339">
        <w:rPr>
          <w:bCs/>
          <w:sz w:val="22"/>
          <w:szCs w:val="22"/>
        </w:rPr>
        <w:lastRenderedPageBreak/>
        <w:t>environmental politics</w:t>
      </w:r>
      <w:r>
        <w:rPr>
          <w:bCs/>
          <w:sz w:val="22"/>
          <w:szCs w:val="22"/>
        </w:rPr>
        <w:t xml:space="preserve"> and professional training. Consequently, they </w:t>
      </w:r>
      <w:r w:rsidRPr="00964339">
        <w:rPr>
          <w:bCs/>
          <w:sz w:val="22"/>
          <w:szCs w:val="22"/>
        </w:rPr>
        <w:t xml:space="preserve">influence </w:t>
      </w:r>
      <w:r>
        <w:rPr>
          <w:bCs/>
          <w:sz w:val="22"/>
          <w:szCs w:val="22"/>
        </w:rPr>
        <w:t xml:space="preserve">the </w:t>
      </w:r>
      <w:r w:rsidRPr="00964339">
        <w:rPr>
          <w:bCs/>
          <w:sz w:val="22"/>
          <w:szCs w:val="22"/>
        </w:rPr>
        <w:t xml:space="preserve">methods </w:t>
      </w:r>
      <w:r>
        <w:rPr>
          <w:bCs/>
          <w:sz w:val="22"/>
          <w:szCs w:val="22"/>
        </w:rPr>
        <w:t xml:space="preserve">to analyze, and the deliberative approach to address, </w:t>
      </w:r>
      <w:r w:rsidRPr="00964339">
        <w:rPr>
          <w:bCs/>
          <w:sz w:val="22"/>
          <w:szCs w:val="22"/>
        </w:rPr>
        <w:t>Type 2 and 3</w:t>
      </w:r>
      <w:r>
        <w:rPr>
          <w:bCs/>
          <w:sz w:val="22"/>
          <w:szCs w:val="22"/>
        </w:rPr>
        <w:t xml:space="preserve"> problems. Mo</w:t>
      </w:r>
      <w:r w:rsidRPr="00964339">
        <w:rPr>
          <w:bCs/>
          <w:sz w:val="22"/>
          <w:szCs w:val="22"/>
        </w:rPr>
        <w:t xml:space="preserve">re insidiously, </w:t>
      </w:r>
      <w:r w:rsidR="009A7C3C">
        <w:rPr>
          <w:bCs/>
          <w:sz w:val="22"/>
          <w:szCs w:val="22"/>
        </w:rPr>
        <w:t>the dominance of a Type 1 orientation and accompanying metaphors of environmental and resource problems limit</w:t>
      </w:r>
      <w:r w:rsidRPr="00964339">
        <w:rPr>
          <w:bCs/>
          <w:sz w:val="22"/>
          <w:szCs w:val="22"/>
        </w:rPr>
        <w:t xml:space="preserve"> </w:t>
      </w:r>
      <w:r>
        <w:rPr>
          <w:bCs/>
          <w:sz w:val="22"/>
          <w:szCs w:val="22"/>
        </w:rPr>
        <w:t xml:space="preserve">research space for, or marginalize, efforts </w:t>
      </w:r>
      <w:r w:rsidRPr="00964339">
        <w:rPr>
          <w:bCs/>
          <w:sz w:val="22"/>
          <w:szCs w:val="22"/>
        </w:rPr>
        <w:t xml:space="preserve">to conceptualize, research, </w:t>
      </w:r>
      <w:r>
        <w:rPr>
          <w:bCs/>
          <w:sz w:val="22"/>
          <w:szCs w:val="22"/>
        </w:rPr>
        <w:t xml:space="preserve">or </w:t>
      </w:r>
      <w:r w:rsidRPr="00964339">
        <w:rPr>
          <w:bCs/>
          <w:sz w:val="22"/>
          <w:szCs w:val="22"/>
        </w:rPr>
        <w:t>train</w:t>
      </w:r>
      <w:r>
        <w:rPr>
          <w:bCs/>
          <w:sz w:val="22"/>
          <w:szCs w:val="22"/>
        </w:rPr>
        <w:t xml:space="preserve"> practitioners to </w:t>
      </w:r>
      <w:r w:rsidRPr="00964339">
        <w:rPr>
          <w:bCs/>
          <w:sz w:val="22"/>
          <w:szCs w:val="22"/>
        </w:rPr>
        <w:t>address Type 4 environmental problems.</w:t>
      </w:r>
      <w:r>
        <w:rPr>
          <w:bCs/>
          <w:sz w:val="22"/>
          <w:szCs w:val="22"/>
        </w:rPr>
        <w:t xml:space="preserve"> T</w:t>
      </w:r>
      <w:r w:rsidRPr="00964339">
        <w:rPr>
          <w:bCs/>
          <w:sz w:val="22"/>
          <w:szCs w:val="22"/>
        </w:rPr>
        <w:t>h</w:t>
      </w:r>
      <w:r w:rsidR="009A7C3C">
        <w:rPr>
          <w:bCs/>
          <w:sz w:val="22"/>
          <w:szCs w:val="22"/>
        </w:rPr>
        <w:t xml:space="preserve">e diffusion of Type 1 approaches and sidelining of alternatives </w:t>
      </w:r>
      <w:r w:rsidRPr="00964339">
        <w:rPr>
          <w:bCs/>
          <w:sz w:val="22"/>
          <w:szCs w:val="22"/>
        </w:rPr>
        <w:t>helps explain, for example, widespread paradoxical accounts by institutional scholars</w:t>
      </w:r>
      <w:r w:rsidR="009A7C3C">
        <w:rPr>
          <w:bCs/>
          <w:sz w:val="22"/>
          <w:szCs w:val="22"/>
        </w:rPr>
        <w:t xml:space="preserve"> of </w:t>
      </w:r>
      <w:r>
        <w:rPr>
          <w:bCs/>
          <w:sz w:val="22"/>
          <w:szCs w:val="22"/>
        </w:rPr>
        <w:t xml:space="preserve">the </w:t>
      </w:r>
      <w:r w:rsidRPr="00964339">
        <w:rPr>
          <w:bCs/>
          <w:sz w:val="22"/>
          <w:szCs w:val="22"/>
        </w:rPr>
        <w:t>Paris</w:t>
      </w:r>
      <w:r>
        <w:rPr>
          <w:bCs/>
          <w:sz w:val="22"/>
          <w:szCs w:val="22"/>
        </w:rPr>
        <w:t xml:space="preserve"> Agreement </w:t>
      </w:r>
      <w:r w:rsidR="009A7C3C">
        <w:rPr>
          <w:bCs/>
          <w:sz w:val="22"/>
          <w:szCs w:val="22"/>
        </w:rPr>
        <w:t>as</w:t>
      </w:r>
      <w:r w:rsidRPr="00964339">
        <w:rPr>
          <w:bCs/>
          <w:sz w:val="22"/>
          <w:szCs w:val="22"/>
        </w:rPr>
        <w:t xml:space="preserve"> at once ‘transformative’ alongside acknowledgments that it is highly unlikely to meet its problem</w:t>
      </w:r>
      <w:r>
        <w:rPr>
          <w:bCs/>
          <w:sz w:val="22"/>
          <w:szCs w:val="22"/>
        </w:rPr>
        <w:t>-</w:t>
      </w:r>
      <w:r w:rsidRPr="00964339">
        <w:rPr>
          <w:bCs/>
          <w:sz w:val="22"/>
          <w:szCs w:val="22"/>
        </w:rPr>
        <w:t>focused emissions reduction targets</w:t>
      </w:r>
      <w:r>
        <w:rPr>
          <w:bCs/>
          <w:sz w:val="22"/>
          <w:szCs w:val="22"/>
        </w:rPr>
        <w:t xml:space="preserve"> or sufficiently catalyze decarbonization to prevent dangerous climate change</w:t>
      </w:r>
      <w:r w:rsidRPr="00964339">
        <w:rPr>
          <w:bCs/>
          <w:sz w:val="22"/>
          <w:szCs w:val="22"/>
        </w:rPr>
        <w:t xml:space="preserve">. </w:t>
      </w:r>
    </w:p>
    <w:p w14:paraId="24AE2F3E" w14:textId="0478EC04" w:rsidR="00220E01" w:rsidRDefault="00220E01" w:rsidP="0033416D">
      <w:pPr>
        <w:spacing w:line="360" w:lineRule="auto"/>
        <w:ind w:firstLine="720"/>
        <w:rPr>
          <w:bCs/>
          <w:sz w:val="22"/>
          <w:szCs w:val="22"/>
        </w:rPr>
      </w:pPr>
      <w:r w:rsidRPr="00964339">
        <w:rPr>
          <w:bCs/>
          <w:sz w:val="22"/>
          <w:szCs w:val="22"/>
        </w:rPr>
        <w:t>The</w:t>
      </w:r>
      <w:r w:rsidR="009A7C3C">
        <w:rPr>
          <w:bCs/>
          <w:sz w:val="22"/>
          <w:szCs w:val="22"/>
        </w:rPr>
        <w:t xml:space="preserve">se effects also </w:t>
      </w:r>
      <w:r w:rsidRPr="00964339">
        <w:rPr>
          <w:bCs/>
          <w:sz w:val="22"/>
          <w:szCs w:val="22"/>
        </w:rPr>
        <w:t xml:space="preserve">permeate political science research on international environmental governance, comparative politics, </w:t>
      </w:r>
      <w:r>
        <w:rPr>
          <w:bCs/>
          <w:sz w:val="22"/>
          <w:szCs w:val="22"/>
        </w:rPr>
        <w:t xml:space="preserve">and </w:t>
      </w:r>
      <w:r w:rsidRPr="00964339">
        <w:rPr>
          <w:bCs/>
          <w:sz w:val="22"/>
          <w:szCs w:val="22"/>
        </w:rPr>
        <w:t xml:space="preserve">local resource management. For example, it has led to a leading school of environmental effectiveness </w:t>
      </w:r>
      <w:r w:rsidRPr="00964339">
        <w:rPr>
          <w:bCs/>
          <w:sz w:val="22"/>
          <w:szCs w:val="22"/>
        </w:rPr>
        <w:fldChar w:fldCharType="begin"/>
      </w:r>
      <w:r w:rsidRPr="00964339">
        <w:rPr>
          <w:bCs/>
          <w:sz w:val="22"/>
          <w:szCs w:val="22"/>
        </w:rPr>
        <w:instrText xml:space="preserve"> ADDIN EN.CITE &lt;EndNote&gt;&lt;Cite&gt;&lt;Author&gt;Hovi&lt;/Author&gt;&lt;Year&gt;2003&lt;/Year&gt;&lt;RecNum&gt;33575&lt;/RecNum&gt;&lt;DisplayText&gt;(Hovi, Sprinz, and Underdal 2003)&lt;/DisplayText&gt;&lt;record&gt;&lt;rec-number&gt;33575&lt;/rec-number&gt;&lt;foreign-keys&gt;&lt;key app="EN" db-id="zd99pwsezrwdx5ep05ixvswmttr9paate0sd" timestamp="1492188174"&gt;33575&lt;/key&gt;&lt;/foreign-keys&gt;&lt;ref-type name="Journal Article"&gt;17&lt;/ref-type&gt;&lt;contributors&gt;&lt;authors&gt;&lt;author&gt;Hovi, Jon&lt;/author&gt;&lt;author&gt;Sprinz, Detlef F.&lt;/author&gt;&lt;author&gt;Underdal, Arild&lt;/author&gt;&lt;/authors&gt;&lt;/contributors&gt;&lt;titles&gt;&lt;title&gt;Regime Effectiveness and the Oslo-Potsdam Solution: A Rejoinder to Oran Young&lt;/title&gt;&lt;secondary-title&gt;Global Environmental Politics&lt;/secondary-title&gt;&lt;/titles&gt;&lt;periodical&gt;&lt;full-title&gt;Global Environmental Politics&lt;/full-title&gt;&lt;/periodical&gt;&lt;pages&gt;105--107&lt;/pages&gt;&lt;volume&gt;3&lt;/volume&gt;&lt;number&gt;3&lt;/number&gt;&lt;dates&gt;&lt;year&gt;2003&lt;/year&gt;&lt;/dates&gt;&lt;isbn&gt;1526-3800&lt;/isbn&gt;&lt;accession-num&gt;Hovi2003a&lt;/accession-num&gt;&lt;urls&gt;&lt;related-urls&gt;&lt;url&gt;http://www.mitpressjournals.org/doi/abs/10.1162/152638003322469303&lt;/url&gt;&lt;/related-urls&gt;&lt;/urls&gt;&lt;electronic-resource-num&gt;10.1162/152638003322469303&lt;/electronic-resource-num&gt;&lt;/record&gt;&lt;/Cite&gt;&lt;/EndNote&gt;</w:instrText>
      </w:r>
      <w:r w:rsidRPr="00964339">
        <w:rPr>
          <w:bCs/>
          <w:sz w:val="22"/>
          <w:szCs w:val="22"/>
        </w:rPr>
        <w:fldChar w:fldCharType="separate"/>
      </w:r>
      <w:r w:rsidRPr="00964339">
        <w:rPr>
          <w:bCs/>
          <w:noProof/>
          <w:sz w:val="22"/>
          <w:szCs w:val="22"/>
        </w:rPr>
        <w:t>(Hovi, Sprinz, and Underdal 2003)</w:t>
      </w:r>
      <w:r w:rsidRPr="00964339">
        <w:rPr>
          <w:bCs/>
          <w:sz w:val="22"/>
          <w:szCs w:val="22"/>
        </w:rPr>
        <w:fldChar w:fldCharType="end"/>
      </w:r>
      <w:r w:rsidRPr="00964339">
        <w:rPr>
          <w:bCs/>
          <w:sz w:val="22"/>
          <w:szCs w:val="22"/>
        </w:rPr>
        <w:t xml:space="preserve"> </w:t>
      </w:r>
      <w:r w:rsidR="00650BB0">
        <w:rPr>
          <w:bCs/>
          <w:sz w:val="22"/>
          <w:szCs w:val="22"/>
        </w:rPr>
        <w:t xml:space="preserve">that, drawing on </w:t>
      </w:r>
      <w:r w:rsidR="00250230">
        <w:rPr>
          <w:bCs/>
          <w:sz w:val="22"/>
          <w:szCs w:val="22"/>
        </w:rPr>
        <w:t xml:space="preserve">Pareto optimal social welfare notions of ‘collective optimal’ solutions, are </w:t>
      </w:r>
      <w:r w:rsidRPr="00964339">
        <w:rPr>
          <w:bCs/>
          <w:sz w:val="22"/>
          <w:szCs w:val="22"/>
        </w:rPr>
        <w:t xml:space="preserve">disconnected from the nature of the problem at hand </w:t>
      </w:r>
      <w:r w:rsidRPr="00964339">
        <w:rPr>
          <w:bCs/>
          <w:sz w:val="22"/>
          <w:szCs w:val="22"/>
        </w:rPr>
        <w:fldChar w:fldCharType="begin"/>
      </w:r>
      <w:r w:rsidRPr="00964339">
        <w:rPr>
          <w:bCs/>
          <w:sz w:val="22"/>
          <w:szCs w:val="22"/>
        </w:rPr>
        <w:instrText xml:space="preserve"> ADDIN EN.CITE &lt;EndNote&gt;&lt;Cite&gt;&lt;Author&gt;Kutting&lt;/Author&gt;&lt;Year&gt;2000&lt;/Year&gt;&lt;RecNum&gt;37106&lt;/RecNum&gt;&lt;DisplayText&gt;(Kutting 2000b, Young 2003)&lt;/DisplayText&gt;&lt;record&gt;&lt;rec-number&gt;37106&lt;/rec-number&gt;&lt;foreign-keys&gt;&lt;key app="EN" db-id="zd99pwsezrwdx5ep05ixvswmttr9paate0sd" timestamp="1492188175"&gt;37106&lt;/key&gt;&lt;/foreign-keys&gt;&lt;ref-type name="Book"&gt;6&lt;/ref-type&gt;&lt;contributors&gt;&lt;authors&gt;&lt;author&gt;Kutting, Gabriela&lt;/author&gt;&lt;/authors&gt;&lt;/contributors&gt;&lt;auth-address&gt;{Routledge, UK}&lt;/auth-address&gt;&lt;titles&gt;&lt;title&gt;Environment, Society and International Relations. Chapters 1, 4 and 9&lt;/title&gt;&lt;/titles&gt;&lt;dates&gt;&lt;year&gt;2000&lt;/year&gt;&lt;/dates&gt;&lt;publisher&gt;Routledge&lt;/publisher&gt;&lt;urls&gt;&lt;/urls&gt;&lt;/record&gt;&lt;/Cite&gt;&lt;Cite&gt;&lt;Author&gt;Young&lt;/Author&gt;&lt;Year&gt;2003&lt;/Year&gt;&lt;RecNum&gt;32807&lt;/RecNum&gt;&lt;record&gt;&lt;rec-number&gt;32807&lt;/rec-number&gt;&lt;foreign-keys&gt;&lt;key app="EN" db-id="zd99pwsezrwdx5ep05ixvswmttr9paate0sd" timestamp="1492188173"&gt;32807&lt;/key&gt;&lt;/foreign-keys&gt;&lt;ref-type name="Journal Article"&gt;17&lt;/ref-type&gt;&lt;contributors&gt;&lt;authors&gt;&lt;author&gt;Young, Oran R.&lt;/author&gt;&lt;/authors&gt;&lt;/contributors&gt;&lt;titles&gt;&lt;title&gt;Determining Regime Effectiveness: A Commentary on the Oslo-Potsdam Solution&lt;/title&gt;&lt;secondary-title&gt;Global Environmental Politics&lt;/secondary-title&gt;&lt;/titles&gt;&lt;periodical&gt;&lt;full-title&gt;Global Environmental Politics&lt;/full-title&gt;&lt;/periodical&gt;&lt;pages&gt;97--104&lt;/pages&gt;&lt;volume&gt;3&lt;/volume&gt;&lt;number&gt;3&lt;/number&gt;&lt;dates&gt;&lt;year&gt;2003&lt;/year&gt;&lt;/dates&gt;&lt;isbn&gt;1526-3800&lt;/isbn&gt;&lt;accession-num&gt;Young2003&lt;/accession-num&gt;&lt;urls&gt;&lt;related-urls&gt;&lt;url&gt;http://www.mitpressjournals.org/doi/abs/10.1162/152638003322469295&lt;/url&gt;&lt;/related-urls&gt;&lt;/urls&gt;&lt;electronic-resource-num&gt;10.1162/152638003322469295&lt;/electronic-resource-num&gt;&lt;/record&gt;&lt;/Cite&gt;&lt;/EndNote&gt;</w:instrText>
      </w:r>
      <w:r w:rsidRPr="00964339">
        <w:rPr>
          <w:bCs/>
          <w:sz w:val="22"/>
          <w:szCs w:val="22"/>
        </w:rPr>
        <w:fldChar w:fldCharType="separate"/>
      </w:r>
      <w:r w:rsidRPr="00964339">
        <w:rPr>
          <w:bCs/>
          <w:noProof/>
          <w:sz w:val="22"/>
          <w:szCs w:val="22"/>
        </w:rPr>
        <w:t>(Kutting 2000b, Young 2003)</w:t>
      </w:r>
      <w:r w:rsidRPr="00964339">
        <w:rPr>
          <w:bCs/>
          <w:sz w:val="22"/>
          <w:szCs w:val="22"/>
        </w:rPr>
        <w:fldChar w:fldCharType="end"/>
      </w:r>
      <w:r w:rsidRPr="00964339">
        <w:rPr>
          <w:bCs/>
          <w:sz w:val="22"/>
          <w:szCs w:val="22"/>
        </w:rPr>
        <w:t>. It also affects teaching and training on the part of leading environmental schools</w:t>
      </w:r>
      <w:r w:rsidR="009A7C3C">
        <w:rPr>
          <w:bCs/>
          <w:sz w:val="22"/>
          <w:szCs w:val="22"/>
        </w:rPr>
        <w:t>, with knock-on effects</w:t>
      </w:r>
      <w:r w:rsidRPr="00964339">
        <w:rPr>
          <w:bCs/>
          <w:sz w:val="22"/>
          <w:szCs w:val="22"/>
        </w:rPr>
        <w:t xml:space="preserve"> on the practice of thousands of environmental professionals. </w:t>
      </w:r>
    </w:p>
    <w:p w14:paraId="32EE9D7E" w14:textId="77777777" w:rsidR="00FF7DA3" w:rsidRPr="00964339" w:rsidRDefault="00FF7DA3" w:rsidP="005A1C7B">
      <w:pPr>
        <w:spacing w:line="360" w:lineRule="auto"/>
        <w:rPr>
          <w:bCs/>
          <w:sz w:val="22"/>
          <w:szCs w:val="22"/>
        </w:rPr>
      </w:pPr>
    </w:p>
    <w:p w14:paraId="071CC477" w14:textId="4F3B5475" w:rsidR="00FF7DA3" w:rsidRPr="00964339" w:rsidRDefault="00033E06" w:rsidP="005A1C7B">
      <w:pPr>
        <w:pStyle w:val="ListParagraph"/>
        <w:numPr>
          <w:ilvl w:val="0"/>
          <w:numId w:val="7"/>
        </w:numPr>
        <w:spacing w:line="360" w:lineRule="auto"/>
        <w:rPr>
          <w:b/>
          <w:sz w:val="22"/>
          <w:szCs w:val="22"/>
        </w:rPr>
      </w:pPr>
      <w:r w:rsidRPr="00964339">
        <w:rPr>
          <w:b/>
          <w:sz w:val="22"/>
          <w:szCs w:val="22"/>
        </w:rPr>
        <w:t>Four T</w:t>
      </w:r>
      <w:r w:rsidR="00FF7DA3" w:rsidRPr="00964339">
        <w:rPr>
          <w:b/>
          <w:sz w:val="22"/>
          <w:szCs w:val="22"/>
        </w:rPr>
        <w:t xml:space="preserve">ypes of </w:t>
      </w:r>
      <w:r w:rsidRPr="00964339">
        <w:rPr>
          <w:b/>
          <w:sz w:val="22"/>
          <w:szCs w:val="22"/>
        </w:rPr>
        <w:t>Resource and Environmental Problem Conceptions</w:t>
      </w:r>
    </w:p>
    <w:p w14:paraId="647247F4" w14:textId="17168CD0" w:rsidR="00752B15" w:rsidRDefault="000E0FE8" w:rsidP="005A4478">
      <w:pPr>
        <w:spacing w:line="360" w:lineRule="auto"/>
        <w:ind w:firstLine="720"/>
        <w:rPr>
          <w:bCs/>
          <w:sz w:val="22"/>
          <w:szCs w:val="22"/>
        </w:rPr>
      </w:pPr>
      <w:r>
        <w:rPr>
          <w:bCs/>
          <w:sz w:val="22"/>
          <w:szCs w:val="22"/>
        </w:rPr>
        <w:t>Distinguishing resource and environmental problem conceptions according to their problem orientation (single or multiple)</w:t>
      </w:r>
      <w:r w:rsidR="00663C81">
        <w:rPr>
          <w:bCs/>
          <w:sz w:val="22"/>
          <w:szCs w:val="22"/>
        </w:rPr>
        <w:t>,</w:t>
      </w:r>
      <w:r>
        <w:rPr>
          <w:bCs/>
          <w:sz w:val="22"/>
          <w:szCs w:val="22"/>
        </w:rPr>
        <w:t xml:space="preserve"> and policy analysis solution (generalizable or contingent), leads to four class</w:t>
      </w:r>
      <w:r w:rsidR="00501D4C">
        <w:rPr>
          <w:bCs/>
          <w:sz w:val="22"/>
          <w:szCs w:val="22"/>
        </w:rPr>
        <w:t>es of problem conceptions that c</w:t>
      </w:r>
      <w:r>
        <w:rPr>
          <w:bCs/>
          <w:sz w:val="22"/>
          <w:szCs w:val="22"/>
        </w:rPr>
        <w:t xml:space="preserve">arry with them profound biases regarding </w:t>
      </w:r>
      <w:r w:rsidR="00501D4C">
        <w:rPr>
          <w:bCs/>
          <w:sz w:val="22"/>
          <w:szCs w:val="22"/>
        </w:rPr>
        <w:t xml:space="preserve">whether they </w:t>
      </w:r>
      <w:r w:rsidR="00F26EAF">
        <w:rPr>
          <w:bCs/>
          <w:sz w:val="22"/>
          <w:szCs w:val="22"/>
        </w:rPr>
        <w:t xml:space="preserve">emphasize </w:t>
      </w:r>
      <w:r w:rsidR="00501D4C">
        <w:rPr>
          <w:bCs/>
          <w:sz w:val="22"/>
          <w:szCs w:val="22"/>
        </w:rPr>
        <w:t xml:space="preserve">economic or environmental challenges, </w:t>
      </w:r>
      <w:r w:rsidR="00E30205">
        <w:rPr>
          <w:bCs/>
          <w:sz w:val="22"/>
          <w:szCs w:val="22"/>
        </w:rPr>
        <w:t>human needs versus</w:t>
      </w:r>
      <w:r w:rsidR="00F26EAF">
        <w:rPr>
          <w:bCs/>
          <w:sz w:val="22"/>
          <w:szCs w:val="22"/>
        </w:rPr>
        <w:t xml:space="preserve"> humans as cause, the applied </w:t>
      </w:r>
      <w:r w:rsidR="00501D4C">
        <w:rPr>
          <w:bCs/>
          <w:sz w:val="22"/>
          <w:szCs w:val="22"/>
        </w:rPr>
        <w:t xml:space="preserve">solutions that are offered, and </w:t>
      </w:r>
      <w:r>
        <w:rPr>
          <w:bCs/>
          <w:sz w:val="22"/>
          <w:szCs w:val="22"/>
        </w:rPr>
        <w:t xml:space="preserve">disciplinary </w:t>
      </w:r>
      <w:r w:rsidR="00663C81">
        <w:rPr>
          <w:bCs/>
          <w:sz w:val="22"/>
          <w:szCs w:val="22"/>
        </w:rPr>
        <w:t xml:space="preserve">or </w:t>
      </w:r>
      <w:r>
        <w:rPr>
          <w:bCs/>
          <w:sz w:val="22"/>
          <w:szCs w:val="22"/>
        </w:rPr>
        <w:t xml:space="preserve">methodological </w:t>
      </w:r>
      <w:r w:rsidR="00501D4C">
        <w:rPr>
          <w:bCs/>
          <w:sz w:val="22"/>
          <w:szCs w:val="22"/>
        </w:rPr>
        <w:t xml:space="preserve">approaches </w:t>
      </w:r>
      <w:r w:rsidR="00660248">
        <w:rPr>
          <w:bCs/>
          <w:sz w:val="22"/>
          <w:szCs w:val="22"/>
        </w:rPr>
        <w:t>(</w:t>
      </w:r>
      <w:r w:rsidR="00770C83" w:rsidRPr="00964339">
        <w:rPr>
          <w:bCs/>
          <w:sz w:val="22"/>
          <w:szCs w:val="22"/>
        </w:rPr>
        <w:t>Table 1</w:t>
      </w:r>
      <w:r w:rsidR="00660248">
        <w:rPr>
          <w:bCs/>
          <w:sz w:val="22"/>
          <w:szCs w:val="22"/>
        </w:rPr>
        <w:t>)</w:t>
      </w:r>
      <w:r w:rsidR="005742A3" w:rsidRPr="00964339">
        <w:rPr>
          <w:bCs/>
          <w:sz w:val="22"/>
          <w:szCs w:val="22"/>
        </w:rPr>
        <w:t>.</w:t>
      </w:r>
      <w:r w:rsidR="00313336" w:rsidRPr="00964339">
        <w:rPr>
          <w:bCs/>
          <w:sz w:val="22"/>
          <w:szCs w:val="22"/>
        </w:rPr>
        <w:t xml:space="preserve"> </w:t>
      </w:r>
      <w:r w:rsidR="00F26EAF">
        <w:rPr>
          <w:bCs/>
          <w:sz w:val="22"/>
          <w:szCs w:val="22"/>
        </w:rPr>
        <w:t>We also show that each problem conception is reinforced by different metaphors</w:t>
      </w:r>
      <w:r w:rsidR="00663C81">
        <w:rPr>
          <w:bCs/>
          <w:sz w:val="22"/>
          <w:szCs w:val="22"/>
        </w:rPr>
        <w:t xml:space="preserve"> with their own inherent biases and dangers</w:t>
      </w:r>
      <w:r w:rsidR="005A4478">
        <w:rPr>
          <w:bCs/>
          <w:sz w:val="22"/>
          <w:szCs w:val="22"/>
        </w:rPr>
        <w:t>.</w:t>
      </w:r>
    </w:p>
    <w:tbl>
      <w:tblPr>
        <w:tblStyle w:val="TableGrid"/>
        <w:tblpPr w:leftFromText="180" w:rightFromText="180" w:vertAnchor="page" w:horzAnchor="margin" w:tblpXSpec="center" w:tblpY="1217"/>
        <w:tblW w:w="10467" w:type="dxa"/>
        <w:tblLook w:val="04A0" w:firstRow="1" w:lastRow="0" w:firstColumn="1" w:lastColumn="0" w:noHBand="0" w:noVBand="1"/>
      </w:tblPr>
      <w:tblGrid>
        <w:gridCol w:w="1390"/>
        <w:gridCol w:w="1269"/>
        <w:gridCol w:w="3898"/>
        <w:gridCol w:w="3910"/>
      </w:tblGrid>
      <w:tr w:rsidR="005A4478" w:rsidRPr="00BA72B3" w14:paraId="3D619349" w14:textId="77777777" w:rsidTr="005A4478">
        <w:tc>
          <w:tcPr>
            <w:tcW w:w="10467" w:type="dxa"/>
            <w:gridSpan w:val="4"/>
          </w:tcPr>
          <w:p w14:paraId="1AF4D379" w14:textId="77777777" w:rsidR="005A4478" w:rsidRPr="00BA72B3" w:rsidRDefault="005A4478" w:rsidP="005A4478">
            <w:pPr>
              <w:keepNext/>
              <w:keepLines/>
              <w:jc w:val="center"/>
              <w:rPr>
                <w:b/>
              </w:rPr>
            </w:pPr>
            <w:r w:rsidRPr="00BA72B3">
              <w:rPr>
                <w:b/>
              </w:rPr>
              <w:lastRenderedPageBreak/>
              <w:t xml:space="preserve">Table 1: Four </w:t>
            </w:r>
            <w:r>
              <w:rPr>
                <w:b/>
              </w:rPr>
              <w:t xml:space="preserve">Environmental &amp; Resource Policy </w:t>
            </w:r>
            <w:r w:rsidRPr="00BA72B3">
              <w:rPr>
                <w:b/>
              </w:rPr>
              <w:t>Problem Conceptions</w:t>
            </w:r>
          </w:p>
        </w:tc>
      </w:tr>
      <w:tr w:rsidR="005A4478" w:rsidRPr="0021131D" w14:paraId="08FC25DE" w14:textId="77777777" w:rsidTr="005A4478">
        <w:tc>
          <w:tcPr>
            <w:tcW w:w="1390" w:type="dxa"/>
          </w:tcPr>
          <w:p w14:paraId="635C388D" w14:textId="77777777" w:rsidR="005A4478" w:rsidRPr="00811CAE" w:rsidRDefault="005A4478" w:rsidP="005A4478">
            <w:pPr>
              <w:keepNext/>
              <w:keepLines/>
              <w:rPr>
                <w:bCs/>
                <w:sz w:val="16"/>
                <w:szCs w:val="16"/>
              </w:rPr>
            </w:pPr>
          </w:p>
        </w:tc>
        <w:tc>
          <w:tcPr>
            <w:tcW w:w="1269" w:type="dxa"/>
          </w:tcPr>
          <w:p w14:paraId="63F25BAD" w14:textId="77777777" w:rsidR="005A4478" w:rsidRPr="00811CAE" w:rsidRDefault="005A4478" w:rsidP="005A4478">
            <w:pPr>
              <w:keepNext/>
              <w:keepLines/>
              <w:rPr>
                <w:bCs/>
                <w:sz w:val="16"/>
                <w:szCs w:val="16"/>
              </w:rPr>
            </w:pPr>
          </w:p>
        </w:tc>
        <w:tc>
          <w:tcPr>
            <w:tcW w:w="7808" w:type="dxa"/>
            <w:gridSpan w:val="2"/>
          </w:tcPr>
          <w:p w14:paraId="63B3EF9C" w14:textId="4DB024FD" w:rsidR="005A4478" w:rsidRPr="0021131D" w:rsidRDefault="005A4478" w:rsidP="005A4478">
            <w:pPr>
              <w:keepNext/>
              <w:keepLines/>
              <w:jc w:val="center"/>
              <w:rPr>
                <w:b/>
              </w:rPr>
            </w:pPr>
            <w:r>
              <w:rPr>
                <w:b/>
              </w:rPr>
              <w:t>Epistemolog</w:t>
            </w:r>
            <w:r w:rsidR="00663C81">
              <w:rPr>
                <w:b/>
              </w:rPr>
              <w:t>ical Orientation to Policy Analysis</w:t>
            </w:r>
          </w:p>
        </w:tc>
      </w:tr>
      <w:tr w:rsidR="005A4478" w:rsidRPr="00811CAE" w14:paraId="662F3E29" w14:textId="77777777" w:rsidTr="005A4478">
        <w:tc>
          <w:tcPr>
            <w:tcW w:w="1390" w:type="dxa"/>
          </w:tcPr>
          <w:p w14:paraId="4C45623B" w14:textId="77777777" w:rsidR="005A4478" w:rsidRPr="00811CAE" w:rsidRDefault="005A4478" w:rsidP="005A4478">
            <w:pPr>
              <w:keepNext/>
              <w:keepLines/>
              <w:rPr>
                <w:bCs/>
                <w:sz w:val="16"/>
                <w:szCs w:val="16"/>
              </w:rPr>
            </w:pPr>
          </w:p>
        </w:tc>
        <w:tc>
          <w:tcPr>
            <w:tcW w:w="1269" w:type="dxa"/>
          </w:tcPr>
          <w:p w14:paraId="1CD64E33" w14:textId="77777777" w:rsidR="005A4478" w:rsidRPr="00811CAE" w:rsidRDefault="005A4478" w:rsidP="005A4478">
            <w:pPr>
              <w:keepNext/>
              <w:keepLines/>
              <w:rPr>
                <w:bCs/>
                <w:sz w:val="16"/>
                <w:szCs w:val="16"/>
              </w:rPr>
            </w:pPr>
          </w:p>
        </w:tc>
        <w:tc>
          <w:tcPr>
            <w:tcW w:w="3898" w:type="dxa"/>
          </w:tcPr>
          <w:p w14:paraId="6482A90E" w14:textId="77777777" w:rsidR="005A4478" w:rsidRDefault="005A4478" w:rsidP="005A4478">
            <w:pPr>
              <w:keepNext/>
              <w:keepLines/>
              <w:jc w:val="center"/>
              <w:rPr>
                <w:b/>
              </w:rPr>
            </w:pPr>
            <w:r>
              <w:rPr>
                <w:b/>
              </w:rPr>
              <w:t>Generalizable</w:t>
            </w:r>
          </w:p>
          <w:p w14:paraId="039C7693" w14:textId="77777777" w:rsidR="005A4478" w:rsidRPr="00811CAE" w:rsidRDefault="005A4478" w:rsidP="005A4478">
            <w:pPr>
              <w:keepNext/>
              <w:keepLines/>
              <w:jc w:val="center"/>
              <w:rPr>
                <w:bCs/>
                <w:sz w:val="16"/>
                <w:szCs w:val="16"/>
              </w:rPr>
            </w:pPr>
            <w:r w:rsidRPr="00811CAE">
              <w:rPr>
                <w:bCs/>
                <w:sz w:val="16"/>
                <w:szCs w:val="16"/>
              </w:rPr>
              <w:t xml:space="preserve"> (</w:t>
            </w:r>
            <w:r>
              <w:rPr>
                <w:bCs/>
                <w:sz w:val="16"/>
                <w:szCs w:val="16"/>
              </w:rPr>
              <w:t>R</w:t>
            </w:r>
            <w:r w:rsidRPr="00811CAE">
              <w:rPr>
                <w:bCs/>
                <w:sz w:val="16"/>
                <w:szCs w:val="16"/>
              </w:rPr>
              <w:t>ational/utility)</w:t>
            </w:r>
          </w:p>
        </w:tc>
        <w:tc>
          <w:tcPr>
            <w:tcW w:w="3910" w:type="dxa"/>
          </w:tcPr>
          <w:p w14:paraId="247D9BE1" w14:textId="77777777" w:rsidR="005A4478" w:rsidRDefault="005A4478" w:rsidP="005A4478">
            <w:pPr>
              <w:keepNext/>
              <w:keepLines/>
              <w:jc w:val="center"/>
              <w:rPr>
                <w:b/>
              </w:rPr>
            </w:pPr>
            <w:r>
              <w:rPr>
                <w:b/>
              </w:rPr>
              <w:t>Historically contingent</w:t>
            </w:r>
          </w:p>
          <w:p w14:paraId="01D1BC3E" w14:textId="77777777" w:rsidR="005A4478" w:rsidRPr="00811CAE" w:rsidRDefault="005A4478" w:rsidP="005A4478">
            <w:pPr>
              <w:keepNext/>
              <w:keepLines/>
              <w:jc w:val="center"/>
              <w:rPr>
                <w:bCs/>
                <w:sz w:val="16"/>
                <w:szCs w:val="16"/>
              </w:rPr>
            </w:pPr>
            <w:r w:rsidRPr="00811CAE">
              <w:rPr>
                <w:bCs/>
                <w:sz w:val="16"/>
                <w:szCs w:val="16"/>
              </w:rPr>
              <w:t xml:space="preserve"> (path dependency/</w:t>
            </w:r>
            <w:r>
              <w:rPr>
                <w:bCs/>
                <w:sz w:val="16"/>
                <w:szCs w:val="16"/>
              </w:rPr>
              <w:t xml:space="preserve">critical juncture, change in normative </w:t>
            </w:r>
            <w:r w:rsidRPr="00811CAE">
              <w:rPr>
                <w:bCs/>
                <w:sz w:val="16"/>
                <w:szCs w:val="16"/>
              </w:rPr>
              <w:t>obligations)</w:t>
            </w:r>
          </w:p>
        </w:tc>
      </w:tr>
      <w:tr w:rsidR="005A4478" w:rsidRPr="0002792C" w14:paraId="71428031" w14:textId="77777777" w:rsidTr="005A4478">
        <w:trPr>
          <w:trHeight w:val="3167"/>
        </w:trPr>
        <w:tc>
          <w:tcPr>
            <w:tcW w:w="1390" w:type="dxa"/>
            <w:vMerge w:val="restart"/>
          </w:tcPr>
          <w:p w14:paraId="3D70881C" w14:textId="77777777" w:rsidR="005A4478" w:rsidRPr="00811CAE" w:rsidRDefault="005A4478" w:rsidP="005A4478">
            <w:pPr>
              <w:keepNext/>
              <w:keepLines/>
              <w:rPr>
                <w:bCs/>
                <w:sz w:val="16"/>
                <w:szCs w:val="16"/>
              </w:rPr>
            </w:pPr>
          </w:p>
          <w:p w14:paraId="21226327" w14:textId="77777777" w:rsidR="005A4478" w:rsidRPr="00811CAE" w:rsidRDefault="005A4478" w:rsidP="005A4478">
            <w:pPr>
              <w:keepNext/>
              <w:keepLines/>
              <w:rPr>
                <w:bCs/>
                <w:sz w:val="16"/>
                <w:szCs w:val="16"/>
              </w:rPr>
            </w:pPr>
          </w:p>
          <w:p w14:paraId="3F42A5DC" w14:textId="77777777" w:rsidR="005A4478" w:rsidRPr="00811CAE" w:rsidRDefault="005A4478" w:rsidP="005A4478">
            <w:pPr>
              <w:keepNext/>
              <w:keepLines/>
              <w:rPr>
                <w:bCs/>
                <w:sz w:val="16"/>
                <w:szCs w:val="16"/>
              </w:rPr>
            </w:pPr>
          </w:p>
          <w:p w14:paraId="7AE1C8D4" w14:textId="77777777" w:rsidR="005A4478" w:rsidRPr="00811CAE" w:rsidRDefault="005A4478" w:rsidP="005A4478">
            <w:pPr>
              <w:keepNext/>
              <w:keepLines/>
              <w:rPr>
                <w:bCs/>
                <w:sz w:val="16"/>
                <w:szCs w:val="16"/>
              </w:rPr>
            </w:pPr>
          </w:p>
          <w:p w14:paraId="42E25A09" w14:textId="77777777" w:rsidR="005A4478" w:rsidRPr="00811CAE" w:rsidRDefault="005A4478" w:rsidP="005A4478">
            <w:pPr>
              <w:keepNext/>
              <w:keepLines/>
              <w:rPr>
                <w:bCs/>
                <w:sz w:val="16"/>
                <w:szCs w:val="16"/>
              </w:rPr>
            </w:pPr>
          </w:p>
          <w:p w14:paraId="00A4F034" w14:textId="77777777" w:rsidR="005A4478" w:rsidRPr="00811CAE" w:rsidRDefault="005A4478" w:rsidP="005A4478">
            <w:pPr>
              <w:keepNext/>
              <w:keepLines/>
              <w:rPr>
                <w:bCs/>
                <w:sz w:val="16"/>
                <w:szCs w:val="16"/>
              </w:rPr>
            </w:pPr>
          </w:p>
          <w:p w14:paraId="529FA1B4" w14:textId="77777777" w:rsidR="005A4478" w:rsidRPr="00811CAE" w:rsidRDefault="005A4478" w:rsidP="005A4478">
            <w:pPr>
              <w:keepNext/>
              <w:keepLines/>
              <w:rPr>
                <w:bCs/>
                <w:sz w:val="16"/>
                <w:szCs w:val="16"/>
              </w:rPr>
            </w:pPr>
          </w:p>
          <w:p w14:paraId="510B53AD" w14:textId="77777777" w:rsidR="005A4478" w:rsidRPr="00811CAE" w:rsidRDefault="005A4478" w:rsidP="005A4478">
            <w:pPr>
              <w:keepNext/>
              <w:keepLines/>
              <w:rPr>
                <w:bCs/>
                <w:sz w:val="16"/>
                <w:szCs w:val="16"/>
              </w:rPr>
            </w:pPr>
          </w:p>
          <w:p w14:paraId="3A95FE9F" w14:textId="77777777" w:rsidR="005A4478" w:rsidRPr="00811CAE" w:rsidRDefault="005A4478" w:rsidP="005A4478">
            <w:pPr>
              <w:keepNext/>
              <w:keepLines/>
              <w:rPr>
                <w:bCs/>
                <w:sz w:val="16"/>
                <w:szCs w:val="16"/>
              </w:rPr>
            </w:pPr>
          </w:p>
          <w:p w14:paraId="2755ED62" w14:textId="77777777" w:rsidR="005A4478" w:rsidRDefault="005A4478" w:rsidP="005A4478">
            <w:pPr>
              <w:keepNext/>
              <w:keepLines/>
              <w:rPr>
                <w:b/>
              </w:rPr>
            </w:pPr>
          </w:p>
          <w:p w14:paraId="2680975A" w14:textId="77777777" w:rsidR="005A4478" w:rsidRDefault="005A4478" w:rsidP="005A4478">
            <w:pPr>
              <w:keepNext/>
              <w:keepLines/>
              <w:rPr>
                <w:b/>
              </w:rPr>
            </w:pPr>
          </w:p>
          <w:p w14:paraId="2E3B2DDD" w14:textId="77777777" w:rsidR="005A4478" w:rsidRDefault="005A4478" w:rsidP="005A4478">
            <w:pPr>
              <w:keepNext/>
              <w:keepLines/>
              <w:rPr>
                <w:b/>
              </w:rPr>
            </w:pPr>
          </w:p>
          <w:p w14:paraId="2F5B4CC8" w14:textId="77777777" w:rsidR="005A4478" w:rsidRDefault="005A4478" w:rsidP="005A4478">
            <w:pPr>
              <w:keepNext/>
              <w:keepLines/>
              <w:rPr>
                <w:b/>
              </w:rPr>
            </w:pPr>
          </w:p>
          <w:p w14:paraId="5C9D51CC" w14:textId="77777777" w:rsidR="005A4478" w:rsidRDefault="005A4478" w:rsidP="005A4478">
            <w:pPr>
              <w:keepNext/>
              <w:keepLines/>
              <w:rPr>
                <w:b/>
              </w:rPr>
            </w:pPr>
          </w:p>
          <w:p w14:paraId="1A57E158" w14:textId="77777777" w:rsidR="005A4478" w:rsidRDefault="005A4478" w:rsidP="005A4478">
            <w:pPr>
              <w:keepNext/>
              <w:keepLines/>
              <w:rPr>
                <w:b/>
              </w:rPr>
            </w:pPr>
          </w:p>
          <w:p w14:paraId="386CA577" w14:textId="77777777" w:rsidR="005A4478" w:rsidRDefault="005A4478" w:rsidP="005A4478">
            <w:pPr>
              <w:keepNext/>
              <w:keepLines/>
              <w:rPr>
                <w:b/>
              </w:rPr>
            </w:pPr>
          </w:p>
          <w:p w14:paraId="3B149E6C" w14:textId="054408CB" w:rsidR="005A4478" w:rsidRPr="009266BB" w:rsidRDefault="00663C81" w:rsidP="005A4478">
            <w:pPr>
              <w:keepNext/>
              <w:keepLines/>
              <w:rPr>
                <w:b/>
              </w:rPr>
            </w:pPr>
            <w:r>
              <w:rPr>
                <w:b/>
              </w:rPr>
              <w:t>Addressing a single, dominant, targeted problem is the goal</w:t>
            </w:r>
          </w:p>
        </w:tc>
        <w:tc>
          <w:tcPr>
            <w:tcW w:w="1269" w:type="dxa"/>
          </w:tcPr>
          <w:p w14:paraId="210E670F" w14:textId="77777777" w:rsidR="005A4478" w:rsidRPr="00811CAE" w:rsidRDefault="005A4478" w:rsidP="005A4478">
            <w:pPr>
              <w:keepNext/>
              <w:keepLines/>
              <w:rPr>
                <w:bCs/>
                <w:sz w:val="16"/>
                <w:szCs w:val="16"/>
              </w:rPr>
            </w:pPr>
          </w:p>
          <w:p w14:paraId="40946B6A" w14:textId="77777777" w:rsidR="005A4478" w:rsidRPr="00811CAE" w:rsidRDefault="005A4478" w:rsidP="005A4478">
            <w:pPr>
              <w:keepNext/>
              <w:keepLines/>
              <w:rPr>
                <w:bCs/>
                <w:sz w:val="16"/>
                <w:szCs w:val="16"/>
              </w:rPr>
            </w:pPr>
          </w:p>
          <w:p w14:paraId="18E9877E" w14:textId="77777777" w:rsidR="005A4478" w:rsidRPr="00811CAE" w:rsidRDefault="005A4478" w:rsidP="005A4478">
            <w:pPr>
              <w:keepNext/>
              <w:keepLines/>
              <w:jc w:val="center"/>
              <w:rPr>
                <w:bCs/>
                <w:sz w:val="16"/>
                <w:szCs w:val="16"/>
              </w:rPr>
            </w:pPr>
          </w:p>
          <w:p w14:paraId="51FFB946" w14:textId="77777777" w:rsidR="005A4478" w:rsidRPr="00811CAE" w:rsidRDefault="005A4478" w:rsidP="005A4478">
            <w:pPr>
              <w:keepNext/>
              <w:keepLines/>
              <w:jc w:val="center"/>
              <w:rPr>
                <w:bCs/>
                <w:sz w:val="16"/>
                <w:szCs w:val="16"/>
              </w:rPr>
            </w:pPr>
          </w:p>
          <w:p w14:paraId="5A739DBA" w14:textId="77777777" w:rsidR="005A4478" w:rsidRPr="00BA72B3" w:rsidRDefault="005A4478" w:rsidP="005A4478">
            <w:pPr>
              <w:keepNext/>
              <w:keepLines/>
              <w:jc w:val="center"/>
              <w:rPr>
                <w:b/>
              </w:rPr>
            </w:pPr>
            <w:r w:rsidRPr="00BA72B3">
              <w:rPr>
                <w:b/>
              </w:rPr>
              <w:t>Yes</w:t>
            </w:r>
          </w:p>
          <w:p w14:paraId="2076C69C" w14:textId="77777777" w:rsidR="005A4478" w:rsidRPr="00811CAE" w:rsidRDefault="005A4478" w:rsidP="005A4478">
            <w:pPr>
              <w:keepNext/>
              <w:keepLines/>
              <w:rPr>
                <w:bCs/>
                <w:sz w:val="16"/>
                <w:szCs w:val="16"/>
              </w:rPr>
            </w:pPr>
          </w:p>
          <w:p w14:paraId="07AE0094" w14:textId="77777777" w:rsidR="005A4478" w:rsidRPr="00BA72B3" w:rsidRDefault="005A4478" w:rsidP="005A4478">
            <w:pPr>
              <w:keepNext/>
              <w:keepLines/>
              <w:jc w:val="center"/>
              <w:rPr>
                <w:bCs/>
              </w:rPr>
            </w:pPr>
            <w:r w:rsidRPr="00BA72B3">
              <w:rPr>
                <w:bCs/>
              </w:rPr>
              <w:t>(Ends determines the means)</w:t>
            </w:r>
          </w:p>
        </w:tc>
        <w:tc>
          <w:tcPr>
            <w:tcW w:w="3898" w:type="dxa"/>
          </w:tcPr>
          <w:p w14:paraId="3958E031" w14:textId="77777777" w:rsidR="005A4478" w:rsidRPr="00811CAE" w:rsidRDefault="005A4478" w:rsidP="005A4478">
            <w:pPr>
              <w:keepNext/>
              <w:keepLines/>
              <w:rPr>
                <w:b/>
                <w:sz w:val="16"/>
                <w:szCs w:val="16"/>
              </w:rPr>
            </w:pPr>
          </w:p>
          <w:p w14:paraId="219D9B02" w14:textId="77777777" w:rsidR="005A4478" w:rsidRPr="00A75E07" w:rsidRDefault="005A4478" w:rsidP="005A4478">
            <w:pPr>
              <w:keepNext/>
              <w:keepLines/>
              <w:jc w:val="center"/>
              <w:rPr>
                <w:b/>
                <w:color w:val="00B050"/>
                <w:sz w:val="32"/>
                <w:szCs w:val="32"/>
              </w:rPr>
            </w:pPr>
            <w:r w:rsidRPr="00A75E07">
              <w:rPr>
                <w:b/>
                <w:color w:val="00B050"/>
                <w:sz w:val="32"/>
                <w:szCs w:val="32"/>
              </w:rPr>
              <w:t>Type 1: ‘win/win’</w:t>
            </w:r>
          </w:p>
          <w:p w14:paraId="36506216" w14:textId="77777777" w:rsidR="005A4478" w:rsidRDefault="005A4478" w:rsidP="005A4478">
            <w:pPr>
              <w:pStyle w:val="ListParagraph"/>
              <w:keepNext/>
              <w:keepLines/>
              <w:rPr>
                <w:b/>
                <w:sz w:val="16"/>
                <w:szCs w:val="16"/>
              </w:rPr>
            </w:pPr>
          </w:p>
          <w:p w14:paraId="44CFAEF9" w14:textId="77777777" w:rsidR="005A4478" w:rsidRPr="00B13C1B" w:rsidRDefault="005A4478" w:rsidP="005A4478">
            <w:pPr>
              <w:pStyle w:val="ListParagraph"/>
              <w:keepNext/>
              <w:keepLines/>
              <w:numPr>
                <w:ilvl w:val="0"/>
                <w:numId w:val="9"/>
              </w:numPr>
              <w:rPr>
                <w:b/>
                <w:sz w:val="16"/>
                <w:szCs w:val="16"/>
              </w:rPr>
            </w:pPr>
            <w:r>
              <w:rPr>
                <w:b/>
                <w:sz w:val="16"/>
                <w:szCs w:val="16"/>
              </w:rPr>
              <w:t xml:space="preserve">Economically valuable resource depletion </w:t>
            </w:r>
            <w:r w:rsidRPr="00CF49E6">
              <w:rPr>
                <w:b/>
                <w:sz w:val="16"/>
                <w:szCs w:val="16"/>
              </w:rPr>
              <w:t>tragedies</w:t>
            </w:r>
          </w:p>
          <w:p w14:paraId="6E785D26" w14:textId="77777777" w:rsidR="005A4478" w:rsidRPr="00124374" w:rsidRDefault="005A4478" w:rsidP="005A4478">
            <w:pPr>
              <w:pStyle w:val="ListParagraph"/>
              <w:keepNext/>
              <w:keepLines/>
              <w:numPr>
                <w:ilvl w:val="1"/>
                <w:numId w:val="9"/>
              </w:numPr>
              <w:rPr>
                <w:bCs/>
                <w:i/>
                <w:iCs/>
                <w:sz w:val="16"/>
                <w:szCs w:val="16"/>
              </w:rPr>
            </w:pPr>
            <w:r>
              <w:rPr>
                <w:bCs/>
                <w:sz w:val="16"/>
                <w:szCs w:val="16"/>
              </w:rPr>
              <w:t>includes private goods and c</w:t>
            </w:r>
            <w:r w:rsidRPr="00124374">
              <w:rPr>
                <w:bCs/>
                <w:sz w:val="16"/>
                <w:szCs w:val="16"/>
              </w:rPr>
              <w:t xml:space="preserve">ommon </w:t>
            </w:r>
            <w:r>
              <w:rPr>
                <w:bCs/>
                <w:sz w:val="16"/>
                <w:szCs w:val="16"/>
              </w:rPr>
              <w:t>pool resources</w:t>
            </w:r>
            <w:r>
              <w:rPr>
                <w:rStyle w:val="EndnoteReference"/>
                <w:bCs/>
                <w:sz w:val="16"/>
                <w:szCs w:val="16"/>
              </w:rPr>
              <w:endnoteReference w:id="7"/>
            </w:r>
            <w:r>
              <w:rPr>
                <w:bCs/>
                <w:sz w:val="16"/>
                <w:szCs w:val="16"/>
              </w:rPr>
              <w:t xml:space="preserve"> </w:t>
            </w:r>
          </w:p>
          <w:p w14:paraId="1A9A5AB7" w14:textId="77777777" w:rsidR="005A4478" w:rsidRPr="00811CAE" w:rsidRDefault="005A4478" w:rsidP="005A4478">
            <w:pPr>
              <w:keepNext/>
              <w:keepLines/>
              <w:rPr>
                <w:bCs/>
                <w:sz w:val="16"/>
                <w:szCs w:val="16"/>
              </w:rPr>
            </w:pPr>
          </w:p>
          <w:p w14:paraId="2E96E524" w14:textId="77777777" w:rsidR="005A4478" w:rsidRPr="007565C9" w:rsidRDefault="005A4478" w:rsidP="005A4478">
            <w:pPr>
              <w:pStyle w:val="ListParagraph"/>
              <w:keepNext/>
              <w:keepLines/>
              <w:numPr>
                <w:ilvl w:val="0"/>
                <w:numId w:val="9"/>
              </w:numPr>
              <w:rPr>
                <w:bCs/>
                <w:i/>
                <w:iCs/>
                <w:sz w:val="16"/>
                <w:szCs w:val="16"/>
              </w:rPr>
            </w:pPr>
            <w:r w:rsidRPr="003C7BFD">
              <w:rPr>
                <w:b/>
                <w:sz w:val="16"/>
                <w:szCs w:val="16"/>
              </w:rPr>
              <w:t>Problem orientation</w:t>
            </w:r>
            <w:r>
              <w:rPr>
                <w:bCs/>
                <w:sz w:val="16"/>
                <w:szCs w:val="16"/>
              </w:rPr>
              <w:t xml:space="preserve">: </w:t>
            </w:r>
            <w:r>
              <w:rPr>
                <w:bCs/>
                <w:i/>
                <w:iCs/>
                <w:sz w:val="16"/>
                <w:szCs w:val="16"/>
              </w:rPr>
              <w:t>human</w:t>
            </w:r>
            <w:r w:rsidRPr="007565C9">
              <w:rPr>
                <w:bCs/>
                <w:i/>
                <w:iCs/>
                <w:sz w:val="16"/>
                <w:szCs w:val="16"/>
              </w:rPr>
              <w:t xml:space="preserve"> needs</w:t>
            </w:r>
          </w:p>
          <w:p w14:paraId="6DE15491" w14:textId="77777777" w:rsidR="005A4478" w:rsidRPr="002F6DB8" w:rsidRDefault="005A4478" w:rsidP="005A4478">
            <w:pPr>
              <w:pStyle w:val="ListParagraph"/>
              <w:rPr>
                <w:bCs/>
                <w:sz w:val="16"/>
                <w:szCs w:val="16"/>
              </w:rPr>
            </w:pPr>
          </w:p>
          <w:p w14:paraId="78762B3E" w14:textId="1016FC74" w:rsidR="005A4478" w:rsidRDefault="005A4478" w:rsidP="005A4478">
            <w:pPr>
              <w:pStyle w:val="ListParagraph"/>
              <w:keepNext/>
              <w:keepLines/>
              <w:numPr>
                <w:ilvl w:val="0"/>
                <w:numId w:val="9"/>
              </w:numPr>
              <w:rPr>
                <w:bCs/>
                <w:sz w:val="16"/>
                <w:szCs w:val="16"/>
              </w:rPr>
            </w:pPr>
            <w:r w:rsidRPr="003C7BFD">
              <w:rPr>
                <w:b/>
                <w:sz w:val="16"/>
                <w:szCs w:val="16"/>
              </w:rPr>
              <w:t>Solution method</w:t>
            </w:r>
            <w:r>
              <w:rPr>
                <w:bCs/>
                <w:sz w:val="16"/>
                <w:szCs w:val="16"/>
              </w:rPr>
              <w:t>: build locally durable collective optimal institutions from general design principles</w:t>
            </w:r>
            <w:r w:rsidR="00C62581">
              <w:rPr>
                <w:bCs/>
                <w:sz w:val="16"/>
                <w:szCs w:val="16"/>
              </w:rPr>
              <w:t xml:space="preserve"> or polycentric arrangements, as appropriate, for efficiency and effectiveness at larger scales</w:t>
            </w:r>
          </w:p>
          <w:p w14:paraId="6865F15E" w14:textId="77777777" w:rsidR="005A4478" w:rsidRPr="008503F8" w:rsidRDefault="005A4478" w:rsidP="005A4478">
            <w:pPr>
              <w:pStyle w:val="ListParagraph"/>
              <w:rPr>
                <w:bCs/>
                <w:sz w:val="16"/>
                <w:szCs w:val="16"/>
              </w:rPr>
            </w:pPr>
          </w:p>
          <w:p w14:paraId="29E98921" w14:textId="24A4FFD8" w:rsidR="005A4478" w:rsidRDefault="005A4478" w:rsidP="005A4478">
            <w:pPr>
              <w:pStyle w:val="ListParagraph"/>
              <w:keepNext/>
              <w:keepLines/>
              <w:numPr>
                <w:ilvl w:val="0"/>
                <w:numId w:val="9"/>
              </w:numPr>
              <w:rPr>
                <w:bCs/>
                <w:sz w:val="16"/>
                <w:szCs w:val="16"/>
              </w:rPr>
            </w:pPr>
            <w:r w:rsidRPr="003C7BFD">
              <w:rPr>
                <w:b/>
                <w:sz w:val="16"/>
                <w:szCs w:val="16"/>
              </w:rPr>
              <w:t>Problem metaphors</w:t>
            </w:r>
            <w:r>
              <w:rPr>
                <w:bCs/>
                <w:sz w:val="16"/>
                <w:szCs w:val="16"/>
              </w:rPr>
              <w:t xml:space="preserve">: </w:t>
            </w:r>
            <w:r w:rsidRPr="003C7BFD">
              <w:rPr>
                <w:bCs/>
                <w:sz w:val="16"/>
                <w:szCs w:val="16"/>
              </w:rPr>
              <w:t>tragedy of the commons,</w:t>
            </w:r>
            <w:r w:rsidR="00C62581">
              <w:rPr>
                <w:bCs/>
                <w:sz w:val="16"/>
                <w:szCs w:val="16"/>
              </w:rPr>
              <w:t xml:space="preserve"> collective action dilemma,</w:t>
            </w:r>
            <w:r w:rsidRPr="003C7BFD">
              <w:rPr>
                <w:bCs/>
                <w:sz w:val="16"/>
                <w:szCs w:val="16"/>
              </w:rPr>
              <w:t xml:space="preserve"> utility maximization, collective optimum, Nash equilibrium </w:t>
            </w:r>
          </w:p>
          <w:p w14:paraId="7F3E72A1" w14:textId="77777777" w:rsidR="005A4478" w:rsidRPr="00811CAE" w:rsidRDefault="005A4478" w:rsidP="005A4478">
            <w:pPr>
              <w:keepNext/>
              <w:keepLines/>
              <w:rPr>
                <w:bCs/>
                <w:sz w:val="16"/>
                <w:szCs w:val="16"/>
              </w:rPr>
            </w:pPr>
          </w:p>
          <w:p w14:paraId="19C07ACF" w14:textId="75E1D16B" w:rsidR="005A4478" w:rsidRDefault="005A4478" w:rsidP="005A4478">
            <w:pPr>
              <w:pStyle w:val="ListParagraph"/>
              <w:keepNext/>
              <w:keepLines/>
              <w:numPr>
                <w:ilvl w:val="0"/>
                <w:numId w:val="9"/>
              </w:numPr>
              <w:rPr>
                <w:bCs/>
                <w:sz w:val="16"/>
                <w:szCs w:val="16"/>
              </w:rPr>
            </w:pPr>
            <w:r>
              <w:rPr>
                <w:b/>
                <w:sz w:val="16"/>
                <w:szCs w:val="16"/>
              </w:rPr>
              <w:t>Methodological emphasis</w:t>
            </w:r>
            <w:r>
              <w:rPr>
                <w:bCs/>
                <w:sz w:val="16"/>
                <w:szCs w:val="16"/>
              </w:rPr>
              <w:t>: q</w:t>
            </w:r>
            <w:r w:rsidRPr="00811CAE">
              <w:rPr>
                <w:bCs/>
                <w:sz w:val="16"/>
                <w:szCs w:val="16"/>
              </w:rPr>
              <w:t>uantitative</w:t>
            </w:r>
            <w:r>
              <w:rPr>
                <w:bCs/>
                <w:sz w:val="16"/>
                <w:szCs w:val="16"/>
              </w:rPr>
              <w:t xml:space="preserve"> data for generalizing design principles, reinforced by qualitative</w:t>
            </w:r>
            <w:r w:rsidRPr="00811CAE">
              <w:rPr>
                <w:bCs/>
                <w:sz w:val="16"/>
                <w:szCs w:val="16"/>
              </w:rPr>
              <w:t xml:space="preserve"> </w:t>
            </w:r>
            <w:r w:rsidRPr="002F6DB8">
              <w:rPr>
                <w:bCs/>
                <w:sz w:val="16"/>
                <w:szCs w:val="16"/>
              </w:rPr>
              <w:softHyphen/>
            </w:r>
            <w:r w:rsidRPr="002F6DB8">
              <w:rPr>
                <w:bCs/>
                <w:sz w:val="16"/>
                <w:szCs w:val="16"/>
              </w:rPr>
              <w:softHyphen/>
            </w:r>
            <w:r>
              <w:rPr>
                <w:bCs/>
                <w:sz w:val="16"/>
                <w:szCs w:val="16"/>
              </w:rPr>
              <w:t>ethnographic case studies</w:t>
            </w:r>
            <w:r w:rsidR="00C62581">
              <w:rPr>
                <w:bCs/>
                <w:sz w:val="16"/>
                <w:szCs w:val="16"/>
              </w:rPr>
              <w:t>, methodological individualism but open to</w:t>
            </w:r>
            <w:r w:rsidR="005242FD">
              <w:rPr>
                <w:bCs/>
                <w:sz w:val="16"/>
                <w:szCs w:val="16"/>
              </w:rPr>
              <w:t xml:space="preserve"> non-consequentialist logics of action (e.g., influence of community norms)</w:t>
            </w:r>
          </w:p>
          <w:p w14:paraId="08341578" w14:textId="77777777" w:rsidR="005A4478" w:rsidRPr="00B7134B" w:rsidRDefault="005A4478" w:rsidP="005A4478">
            <w:pPr>
              <w:keepNext/>
              <w:keepLines/>
              <w:rPr>
                <w:bCs/>
                <w:sz w:val="16"/>
                <w:szCs w:val="16"/>
              </w:rPr>
            </w:pPr>
          </w:p>
        </w:tc>
        <w:tc>
          <w:tcPr>
            <w:tcW w:w="3910" w:type="dxa"/>
          </w:tcPr>
          <w:p w14:paraId="51284DE5" w14:textId="77777777" w:rsidR="005A4478" w:rsidRPr="00811CAE" w:rsidRDefault="005A4478" w:rsidP="005A4478">
            <w:pPr>
              <w:keepNext/>
              <w:keepLines/>
              <w:rPr>
                <w:b/>
                <w:sz w:val="16"/>
                <w:szCs w:val="16"/>
              </w:rPr>
            </w:pPr>
          </w:p>
          <w:p w14:paraId="124137F7" w14:textId="77777777" w:rsidR="005A4478" w:rsidRPr="00CA7EDF" w:rsidRDefault="005A4478" w:rsidP="005A4478">
            <w:pPr>
              <w:keepNext/>
              <w:keepLines/>
              <w:jc w:val="center"/>
              <w:rPr>
                <w:b/>
                <w:color w:val="FF0000"/>
                <w:sz w:val="32"/>
                <w:szCs w:val="32"/>
              </w:rPr>
            </w:pPr>
            <w:r w:rsidRPr="00CA7EDF">
              <w:rPr>
                <w:b/>
                <w:color w:val="FF0000"/>
                <w:sz w:val="32"/>
                <w:szCs w:val="32"/>
              </w:rPr>
              <w:t>Type 4: ‘win/lose’ priority</w:t>
            </w:r>
          </w:p>
          <w:p w14:paraId="6B0CB62D" w14:textId="77777777" w:rsidR="005A4478" w:rsidRPr="00311949" w:rsidRDefault="005A4478" w:rsidP="005A4478">
            <w:pPr>
              <w:keepNext/>
              <w:keepLines/>
              <w:rPr>
                <w:bCs/>
                <w:i/>
                <w:iCs/>
                <w:sz w:val="16"/>
                <w:szCs w:val="16"/>
              </w:rPr>
            </w:pPr>
          </w:p>
          <w:p w14:paraId="61B5C612" w14:textId="1E12184F" w:rsidR="005A4478" w:rsidRPr="004D6934" w:rsidRDefault="005A4478" w:rsidP="005A4478">
            <w:pPr>
              <w:pStyle w:val="ListParagraph"/>
              <w:keepNext/>
              <w:keepLines/>
              <w:numPr>
                <w:ilvl w:val="0"/>
                <w:numId w:val="9"/>
              </w:numPr>
              <w:rPr>
                <w:b/>
                <w:i/>
                <w:iCs/>
                <w:sz w:val="16"/>
                <w:szCs w:val="16"/>
              </w:rPr>
            </w:pPr>
            <w:r>
              <w:rPr>
                <w:b/>
                <w:sz w:val="16"/>
                <w:szCs w:val="16"/>
              </w:rPr>
              <w:t>Environmental tragedies such as s</w:t>
            </w:r>
            <w:r w:rsidRPr="004D6934">
              <w:rPr>
                <w:b/>
                <w:sz w:val="16"/>
                <w:szCs w:val="16"/>
              </w:rPr>
              <w:t>pecies extinctions</w:t>
            </w:r>
            <w:r w:rsidR="005242FD">
              <w:rPr>
                <w:b/>
                <w:sz w:val="16"/>
                <w:szCs w:val="16"/>
              </w:rPr>
              <w:t xml:space="preserve"> or</w:t>
            </w:r>
            <w:r>
              <w:rPr>
                <w:b/>
                <w:sz w:val="16"/>
                <w:szCs w:val="16"/>
              </w:rPr>
              <w:t xml:space="preserve"> c</w:t>
            </w:r>
            <w:r w:rsidRPr="004D6934">
              <w:rPr>
                <w:b/>
                <w:sz w:val="16"/>
                <w:szCs w:val="16"/>
              </w:rPr>
              <w:t>atastrophic ecological effects of climate change</w:t>
            </w:r>
          </w:p>
          <w:p w14:paraId="157C85C5" w14:textId="77777777" w:rsidR="005A4478" w:rsidRPr="00B13C1B" w:rsidRDefault="005A4478" w:rsidP="005A4478">
            <w:pPr>
              <w:pStyle w:val="ListParagraph"/>
              <w:keepNext/>
              <w:keepLines/>
              <w:numPr>
                <w:ilvl w:val="1"/>
                <w:numId w:val="9"/>
              </w:numPr>
              <w:rPr>
                <w:bCs/>
                <w:sz w:val="16"/>
                <w:szCs w:val="16"/>
              </w:rPr>
            </w:pPr>
            <w:r>
              <w:rPr>
                <w:bCs/>
                <w:sz w:val="16"/>
                <w:szCs w:val="16"/>
              </w:rPr>
              <w:t>i</w:t>
            </w:r>
            <w:r w:rsidRPr="00B13C1B">
              <w:rPr>
                <w:bCs/>
                <w:sz w:val="16"/>
                <w:szCs w:val="16"/>
              </w:rPr>
              <w:t xml:space="preserve">ncludes </w:t>
            </w:r>
            <w:r>
              <w:rPr>
                <w:bCs/>
                <w:sz w:val="16"/>
                <w:szCs w:val="16"/>
              </w:rPr>
              <w:t>‘s</w:t>
            </w:r>
            <w:r w:rsidRPr="00B13C1B">
              <w:rPr>
                <w:bCs/>
                <w:sz w:val="16"/>
                <w:szCs w:val="16"/>
              </w:rPr>
              <w:t>uper wicked</w:t>
            </w:r>
            <w:r>
              <w:rPr>
                <w:bCs/>
                <w:sz w:val="16"/>
                <w:szCs w:val="16"/>
              </w:rPr>
              <w:t>’</w:t>
            </w:r>
            <w:r w:rsidRPr="00B13C1B">
              <w:rPr>
                <w:bCs/>
                <w:sz w:val="16"/>
                <w:szCs w:val="16"/>
              </w:rPr>
              <w:t xml:space="preserve"> problems</w:t>
            </w:r>
          </w:p>
          <w:p w14:paraId="65249940" w14:textId="77777777" w:rsidR="005A4478" w:rsidRPr="003251AE" w:rsidRDefault="005A4478" w:rsidP="005A4478">
            <w:pPr>
              <w:keepNext/>
              <w:keepLines/>
              <w:rPr>
                <w:b/>
                <w:sz w:val="16"/>
                <w:szCs w:val="16"/>
              </w:rPr>
            </w:pPr>
          </w:p>
          <w:p w14:paraId="48181F6A" w14:textId="7EAF2B5A" w:rsidR="005A4478" w:rsidRPr="008E74E0" w:rsidRDefault="005A4478" w:rsidP="005A4478">
            <w:pPr>
              <w:pStyle w:val="ListParagraph"/>
              <w:keepNext/>
              <w:keepLines/>
              <w:numPr>
                <w:ilvl w:val="0"/>
                <w:numId w:val="9"/>
              </w:numPr>
              <w:rPr>
                <w:bCs/>
                <w:i/>
                <w:iCs/>
                <w:sz w:val="16"/>
                <w:szCs w:val="16"/>
              </w:rPr>
            </w:pPr>
            <w:r w:rsidRPr="003C7BFD">
              <w:rPr>
                <w:b/>
                <w:sz w:val="16"/>
                <w:szCs w:val="16"/>
              </w:rPr>
              <w:t>Problem orientation</w:t>
            </w:r>
            <w:r>
              <w:rPr>
                <w:bCs/>
                <w:sz w:val="16"/>
                <w:szCs w:val="16"/>
              </w:rPr>
              <w:t xml:space="preserve">: </w:t>
            </w:r>
            <w:r w:rsidRPr="007565C9">
              <w:rPr>
                <w:bCs/>
                <w:i/>
                <w:iCs/>
                <w:sz w:val="16"/>
                <w:szCs w:val="16"/>
              </w:rPr>
              <w:t>humans as cause of the problem</w:t>
            </w:r>
            <w:r w:rsidR="005242FD">
              <w:rPr>
                <w:bCs/>
                <w:i/>
                <w:iCs/>
                <w:sz w:val="16"/>
                <w:szCs w:val="16"/>
              </w:rPr>
              <w:t>, difficult or impossible to reverse consequences</w:t>
            </w:r>
          </w:p>
          <w:p w14:paraId="607A0650" w14:textId="77777777" w:rsidR="005A4478" w:rsidRPr="008E74E0" w:rsidRDefault="005A4478" w:rsidP="005A4478">
            <w:pPr>
              <w:pStyle w:val="ListParagraph"/>
              <w:rPr>
                <w:bCs/>
                <w:sz w:val="16"/>
                <w:szCs w:val="16"/>
              </w:rPr>
            </w:pPr>
          </w:p>
          <w:p w14:paraId="44511EFA" w14:textId="1267C517" w:rsidR="005A4478" w:rsidRDefault="005A4478" w:rsidP="005A4478">
            <w:pPr>
              <w:pStyle w:val="ListParagraph"/>
              <w:keepNext/>
              <w:keepLines/>
              <w:numPr>
                <w:ilvl w:val="0"/>
                <w:numId w:val="9"/>
              </w:numPr>
              <w:rPr>
                <w:bCs/>
                <w:sz w:val="16"/>
                <w:szCs w:val="16"/>
              </w:rPr>
            </w:pPr>
            <w:r w:rsidRPr="003C7BFD">
              <w:rPr>
                <w:b/>
                <w:sz w:val="16"/>
                <w:szCs w:val="16"/>
              </w:rPr>
              <w:t>Solution method</w:t>
            </w:r>
            <w:r>
              <w:rPr>
                <w:bCs/>
                <w:sz w:val="16"/>
                <w:szCs w:val="16"/>
              </w:rPr>
              <w:t>: find, trigger, and nurture, ‘critical juncture’ pathways capable of withstanding Type 3, 2 and 1 conceptions</w:t>
            </w:r>
            <w:r w:rsidR="005242FD">
              <w:rPr>
                <w:bCs/>
                <w:sz w:val="16"/>
                <w:szCs w:val="16"/>
              </w:rPr>
              <w:t>, i.e., transform system trajectory</w:t>
            </w:r>
            <w:r>
              <w:rPr>
                <w:bCs/>
                <w:sz w:val="16"/>
                <w:szCs w:val="16"/>
              </w:rPr>
              <w:t xml:space="preserve"> </w:t>
            </w:r>
          </w:p>
          <w:p w14:paraId="771E3695" w14:textId="77777777" w:rsidR="005A4478" w:rsidRDefault="005A4478" w:rsidP="005A4478">
            <w:pPr>
              <w:pStyle w:val="ListParagraph"/>
              <w:rPr>
                <w:bCs/>
                <w:sz w:val="16"/>
                <w:szCs w:val="16"/>
              </w:rPr>
            </w:pPr>
          </w:p>
          <w:p w14:paraId="5D20E332" w14:textId="373B49E5" w:rsidR="005A4478" w:rsidRPr="008E74E0" w:rsidRDefault="005A4478" w:rsidP="005A4478">
            <w:pPr>
              <w:pStyle w:val="ListParagraph"/>
              <w:keepNext/>
              <w:keepLines/>
              <w:numPr>
                <w:ilvl w:val="0"/>
                <w:numId w:val="9"/>
              </w:numPr>
              <w:rPr>
                <w:bCs/>
                <w:i/>
                <w:iCs/>
                <w:sz w:val="16"/>
                <w:szCs w:val="16"/>
              </w:rPr>
            </w:pPr>
            <w:r w:rsidRPr="003C7BFD">
              <w:rPr>
                <w:b/>
                <w:sz w:val="16"/>
                <w:szCs w:val="16"/>
              </w:rPr>
              <w:t>Problem metaphors</w:t>
            </w:r>
            <w:r>
              <w:rPr>
                <w:bCs/>
                <w:i/>
                <w:iCs/>
                <w:sz w:val="16"/>
                <w:szCs w:val="16"/>
              </w:rPr>
              <w:t xml:space="preserve">: </w:t>
            </w:r>
            <w:r w:rsidRPr="003C7BFD">
              <w:rPr>
                <w:bCs/>
                <w:sz w:val="16"/>
                <w:szCs w:val="16"/>
              </w:rPr>
              <w:t xml:space="preserve">irreversibility, </w:t>
            </w:r>
            <w:r>
              <w:rPr>
                <w:bCs/>
                <w:sz w:val="16"/>
                <w:szCs w:val="16"/>
              </w:rPr>
              <w:t>‘</w:t>
            </w:r>
            <w:r w:rsidR="005242FD">
              <w:rPr>
                <w:bCs/>
                <w:sz w:val="16"/>
                <w:szCs w:val="16"/>
              </w:rPr>
              <w:t>planetary boundaries’, ‘dangerous” global change</w:t>
            </w:r>
            <w:r w:rsidR="00B81F90">
              <w:rPr>
                <w:bCs/>
                <w:sz w:val="16"/>
                <w:szCs w:val="16"/>
              </w:rPr>
              <w:t>, ‘just transition’</w:t>
            </w:r>
          </w:p>
          <w:p w14:paraId="51B8D2C0" w14:textId="77777777" w:rsidR="005A4478" w:rsidRPr="001C7FA1" w:rsidRDefault="005A4478" w:rsidP="005A4478">
            <w:pPr>
              <w:rPr>
                <w:bCs/>
                <w:sz w:val="16"/>
                <w:szCs w:val="16"/>
              </w:rPr>
            </w:pPr>
          </w:p>
          <w:p w14:paraId="3A79E492" w14:textId="77777777" w:rsidR="005A4478" w:rsidRPr="0002792C" w:rsidRDefault="005A4478" w:rsidP="005A4478">
            <w:pPr>
              <w:pStyle w:val="ListParagraph"/>
              <w:keepNext/>
              <w:keepLines/>
              <w:numPr>
                <w:ilvl w:val="0"/>
                <w:numId w:val="9"/>
              </w:numPr>
              <w:rPr>
                <w:bCs/>
                <w:sz w:val="16"/>
                <w:szCs w:val="16"/>
              </w:rPr>
            </w:pPr>
            <w:r>
              <w:rPr>
                <w:b/>
                <w:sz w:val="16"/>
                <w:szCs w:val="16"/>
              </w:rPr>
              <w:t>Methodological emphasis</w:t>
            </w:r>
            <w:r w:rsidRPr="00811CAE">
              <w:rPr>
                <w:bCs/>
                <w:sz w:val="16"/>
                <w:szCs w:val="16"/>
              </w:rPr>
              <w:t xml:space="preserve">: </w:t>
            </w:r>
            <w:r>
              <w:rPr>
                <w:bCs/>
                <w:sz w:val="16"/>
                <w:szCs w:val="16"/>
              </w:rPr>
              <w:t>qualitative (historical i</w:t>
            </w:r>
            <w:r w:rsidRPr="00811CAE">
              <w:rPr>
                <w:bCs/>
                <w:sz w:val="16"/>
                <w:szCs w:val="16"/>
              </w:rPr>
              <w:t>nstitutionalism, historical sociology</w:t>
            </w:r>
            <w:r>
              <w:rPr>
                <w:bCs/>
                <w:sz w:val="16"/>
                <w:szCs w:val="16"/>
              </w:rPr>
              <w:t>, process tracing, forward reasoning, discursive policy analysis), reinforced by quantitative indicators</w:t>
            </w:r>
          </w:p>
        </w:tc>
      </w:tr>
      <w:tr w:rsidR="005A4478" w:rsidRPr="00F662F2" w14:paraId="2D7D13E0" w14:textId="77777777" w:rsidTr="005A4478">
        <w:trPr>
          <w:trHeight w:val="2636"/>
        </w:trPr>
        <w:tc>
          <w:tcPr>
            <w:tcW w:w="1390" w:type="dxa"/>
            <w:vMerge/>
          </w:tcPr>
          <w:p w14:paraId="1F3CB8C3" w14:textId="77777777" w:rsidR="005A4478" w:rsidRPr="00811CAE" w:rsidRDefault="005A4478" w:rsidP="005A4478">
            <w:pPr>
              <w:keepNext/>
              <w:keepLines/>
              <w:rPr>
                <w:bCs/>
                <w:sz w:val="16"/>
                <w:szCs w:val="16"/>
              </w:rPr>
            </w:pPr>
          </w:p>
        </w:tc>
        <w:tc>
          <w:tcPr>
            <w:tcW w:w="1269" w:type="dxa"/>
          </w:tcPr>
          <w:p w14:paraId="7788C61C" w14:textId="77777777" w:rsidR="005A4478" w:rsidRPr="00811CAE" w:rsidRDefault="005A4478" w:rsidP="005A4478">
            <w:pPr>
              <w:keepNext/>
              <w:keepLines/>
              <w:rPr>
                <w:bCs/>
                <w:sz w:val="16"/>
                <w:szCs w:val="16"/>
              </w:rPr>
            </w:pPr>
          </w:p>
          <w:p w14:paraId="552525FE" w14:textId="77777777" w:rsidR="005A4478" w:rsidRPr="00811CAE" w:rsidRDefault="005A4478" w:rsidP="005A4478">
            <w:pPr>
              <w:keepNext/>
              <w:keepLines/>
              <w:rPr>
                <w:bCs/>
                <w:sz w:val="16"/>
                <w:szCs w:val="16"/>
              </w:rPr>
            </w:pPr>
          </w:p>
          <w:p w14:paraId="0D2F6B00" w14:textId="77777777" w:rsidR="005A4478" w:rsidRPr="00BA72B3" w:rsidRDefault="005A4478" w:rsidP="005A4478">
            <w:pPr>
              <w:keepNext/>
              <w:keepLines/>
              <w:jc w:val="center"/>
              <w:rPr>
                <w:b/>
              </w:rPr>
            </w:pPr>
            <w:r w:rsidRPr="00BA72B3">
              <w:rPr>
                <w:b/>
              </w:rPr>
              <w:t>No</w:t>
            </w:r>
          </w:p>
          <w:p w14:paraId="6F289DCA" w14:textId="77777777" w:rsidR="005A4478" w:rsidRPr="00BA72B3" w:rsidRDefault="005A4478" w:rsidP="005A4478">
            <w:pPr>
              <w:keepNext/>
              <w:keepLines/>
              <w:rPr>
                <w:bCs/>
              </w:rPr>
            </w:pPr>
          </w:p>
          <w:p w14:paraId="043A3078" w14:textId="77777777" w:rsidR="005A4478" w:rsidRPr="00811CAE" w:rsidRDefault="005A4478" w:rsidP="005A4478">
            <w:pPr>
              <w:keepNext/>
              <w:keepLines/>
              <w:jc w:val="center"/>
              <w:rPr>
                <w:bCs/>
                <w:sz w:val="16"/>
                <w:szCs w:val="16"/>
              </w:rPr>
            </w:pPr>
            <w:r w:rsidRPr="00BA72B3">
              <w:rPr>
                <w:bCs/>
              </w:rPr>
              <w:t>(Means determines the ends)</w:t>
            </w:r>
          </w:p>
        </w:tc>
        <w:tc>
          <w:tcPr>
            <w:tcW w:w="3898" w:type="dxa"/>
          </w:tcPr>
          <w:p w14:paraId="4762163A" w14:textId="77777777" w:rsidR="005A4478" w:rsidRPr="00811CAE" w:rsidRDefault="005A4478" w:rsidP="005A4478">
            <w:pPr>
              <w:keepNext/>
              <w:keepLines/>
              <w:rPr>
                <w:b/>
                <w:sz w:val="16"/>
                <w:szCs w:val="16"/>
              </w:rPr>
            </w:pPr>
          </w:p>
          <w:p w14:paraId="18FB9679" w14:textId="77777777" w:rsidR="005A4478" w:rsidRPr="00CA7EDF" w:rsidRDefault="005A4478" w:rsidP="005A4478">
            <w:pPr>
              <w:keepNext/>
              <w:keepLines/>
              <w:jc w:val="center"/>
              <w:rPr>
                <w:b/>
                <w:color w:val="92D050"/>
                <w:sz w:val="32"/>
                <w:szCs w:val="32"/>
              </w:rPr>
            </w:pPr>
            <w:r w:rsidRPr="00CA7EDF">
              <w:rPr>
                <w:b/>
                <w:color w:val="92D050"/>
                <w:sz w:val="32"/>
                <w:szCs w:val="32"/>
              </w:rPr>
              <w:t>Type 2: ‘win/lose’ optimization</w:t>
            </w:r>
          </w:p>
          <w:p w14:paraId="06C86CEA" w14:textId="77777777" w:rsidR="005A4478" w:rsidRPr="0098580D" w:rsidRDefault="005A4478" w:rsidP="005A4478">
            <w:pPr>
              <w:keepNext/>
              <w:keepLines/>
              <w:jc w:val="center"/>
              <w:rPr>
                <w:b/>
                <w:sz w:val="16"/>
                <w:szCs w:val="16"/>
              </w:rPr>
            </w:pPr>
          </w:p>
          <w:p w14:paraId="5206EF06" w14:textId="788E9CB2" w:rsidR="005A4478" w:rsidRPr="008D2748" w:rsidRDefault="005A4478" w:rsidP="005A4478">
            <w:pPr>
              <w:pStyle w:val="ListParagraph"/>
              <w:keepNext/>
              <w:keepLines/>
              <w:numPr>
                <w:ilvl w:val="0"/>
                <w:numId w:val="9"/>
              </w:numPr>
              <w:rPr>
                <w:bCs/>
                <w:i/>
                <w:iCs/>
                <w:sz w:val="16"/>
                <w:szCs w:val="16"/>
              </w:rPr>
            </w:pPr>
            <w:r>
              <w:rPr>
                <w:bCs/>
                <w:sz w:val="16"/>
                <w:szCs w:val="16"/>
              </w:rPr>
              <w:t xml:space="preserve">Any and all problem-solving subject to whether </w:t>
            </w:r>
            <w:r w:rsidR="005242FD">
              <w:rPr>
                <w:bCs/>
                <w:sz w:val="16"/>
                <w:szCs w:val="16"/>
              </w:rPr>
              <w:t>solutions</w:t>
            </w:r>
            <w:r>
              <w:rPr>
                <w:bCs/>
                <w:sz w:val="16"/>
                <w:szCs w:val="16"/>
              </w:rPr>
              <w:t xml:space="preserve"> improve, or reduce, </w:t>
            </w:r>
            <w:r w:rsidRPr="007E22BC">
              <w:rPr>
                <w:b/>
                <w:sz w:val="16"/>
                <w:szCs w:val="16"/>
              </w:rPr>
              <w:t>social welfare</w:t>
            </w:r>
            <w:r>
              <w:rPr>
                <w:b/>
                <w:sz w:val="16"/>
                <w:szCs w:val="16"/>
              </w:rPr>
              <w:t xml:space="preserve"> maximization</w:t>
            </w:r>
            <w:r>
              <w:rPr>
                <w:rStyle w:val="EndnoteReference"/>
                <w:bCs/>
                <w:sz w:val="16"/>
                <w:szCs w:val="16"/>
              </w:rPr>
              <w:endnoteReference w:id="8"/>
            </w:r>
            <w:r w:rsidRPr="008D2748">
              <w:rPr>
                <w:bCs/>
                <w:sz w:val="16"/>
                <w:szCs w:val="16"/>
              </w:rPr>
              <w:t xml:space="preserve"> </w:t>
            </w:r>
          </w:p>
          <w:p w14:paraId="6F0CA4D9" w14:textId="77777777" w:rsidR="005A4478" w:rsidRPr="008503F8" w:rsidRDefault="005A4478" w:rsidP="005A4478">
            <w:pPr>
              <w:rPr>
                <w:bCs/>
                <w:sz w:val="16"/>
                <w:szCs w:val="16"/>
              </w:rPr>
            </w:pPr>
          </w:p>
          <w:p w14:paraId="531D19B5" w14:textId="77777777" w:rsidR="005A4478" w:rsidRPr="008503F8" w:rsidRDefault="005A4478" w:rsidP="005A4478">
            <w:pPr>
              <w:pStyle w:val="ListParagraph"/>
              <w:keepNext/>
              <w:keepLines/>
              <w:numPr>
                <w:ilvl w:val="0"/>
                <w:numId w:val="9"/>
              </w:numPr>
              <w:rPr>
                <w:bCs/>
                <w:sz w:val="16"/>
                <w:szCs w:val="16"/>
              </w:rPr>
            </w:pPr>
            <w:r w:rsidRPr="003C7BFD">
              <w:rPr>
                <w:b/>
                <w:sz w:val="16"/>
                <w:szCs w:val="16"/>
              </w:rPr>
              <w:t>Problem orientation</w:t>
            </w:r>
            <w:r>
              <w:rPr>
                <w:bCs/>
                <w:sz w:val="16"/>
                <w:szCs w:val="16"/>
              </w:rPr>
              <w:t xml:space="preserve">: </w:t>
            </w:r>
            <w:r w:rsidRPr="007565C9">
              <w:rPr>
                <w:bCs/>
                <w:i/>
                <w:iCs/>
                <w:sz w:val="16"/>
                <w:szCs w:val="16"/>
              </w:rPr>
              <w:t>Human needs</w:t>
            </w:r>
          </w:p>
          <w:p w14:paraId="1E701EC8" w14:textId="77777777" w:rsidR="005A4478" w:rsidRPr="008503F8" w:rsidRDefault="005A4478" w:rsidP="005A4478">
            <w:pPr>
              <w:pStyle w:val="ListParagraph"/>
              <w:rPr>
                <w:bCs/>
                <w:sz w:val="16"/>
                <w:szCs w:val="16"/>
              </w:rPr>
            </w:pPr>
          </w:p>
          <w:p w14:paraId="4E5992F5" w14:textId="77777777" w:rsidR="005A4478" w:rsidRPr="001C7FA1" w:rsidRDefault="005A4478" w:rsidP="005A4478">
            <w:pPr>
              <w:pStyle w:val="ListParagraph"/>
              <w:keepNext/>
              <w:keepLines/>
              <w:numPr>
                <w:ilvl w:val="0"/>
                <w:numId w:val="9"/>
              </w:numPr>
              <w:rPr>
                <w:bCs/>
                <w:sz w:val="16"/>
                <w:szCs w:val="16"/>
              </w:rPr>
            </w:pPr>
            <w:r w:rsidRPr="003C7BFD">
              <w:rPr>
                <w:b/>
                <w:sz w:val="16"/>
                <w:szCs w:val="16"/>
              </w:rPr>
              <w:t>Solution method:</w:t>
            </w:r>
            <w:r>
              <w:rPr>
                <w:bCs/>
                <w:sz w:val="16"/>
                <w:szCs w:val="16"/>
              </w:rPr>
              <w:t xml:space="preserve"> </w:t>
            </w:r>
            <w:r w:rsidRPr="001C7FA1">
              <w:rPr>
                <w:bCs/>
                <w:sz w:val="16"/>
                <w:szCs w:val="16"/>
              </w:rPr>
              <w:t xml:space="preserve">conduct </w:t>
            </w:r>
            <w:r>
              <w:rPr>
                <w:bCs/>
                <w:sz w:val="16"/>
                <w:szCs w:val="16"/>
              </w:rPr>
              <w:t xml:space="preserve">(pareto optimal) </w:t>
            </w:r>
            <w:r w:rsidRPr="001C7FA1">
              <w:rPr>
                <w:bCs/>
                <w:sz w:val="16"/>
                <w:szCs w:val="16"/>
              </w:rPr>
              <w:t>co</w:t>
            </w:r>
            <w:r>
              <w:rPr>
                <w:bCs/>
                <w:sz w:val="16"/>
                <w:szCs w:val="16"/>
              </w:rPr>
              <w:t>st-benefit analysis</w:t>
            </w:r>
          </w:p>
          <w:p w14:paraId="5D679299" w14:textId="77777777" w:rsidR="005A4478" w:rsidRPr="00E921B5" w:rsidRDefault="005A4478" w:rsidP="005A4478">
            <w:pPr>
              <w:rPr>
                <w:bCs/>
                <w:sz w:val="16"/>
                <w:szCs w:val="16"/>
              </w:rPr>
            </w:pPr>
          </w:p>
          <w:p w14:paraId="696FF05D" w14:textId="77777777" w:rsidR="005A4478" w:rsidRPr="003C7BFD" w:rsidRDefault="005A4478" w:rsidP="005A4478">
            <w:pPr>
              <w:pStyle w:val="ListParagraph"/>
              <w:keepNext/>
              <w:keepLines/>
              <w:numPr>
                <w:ilvl w:val="0"/>
                <w:numId w:val="9"/>
              </w:numPr>
              <w:rPr>
                <w:bCs/>
                <w:sz w:val="16"/>
                <w:szCs w:val="16"/>
              </w:rPr>
            </w:pPr>
            <w:r w:rsidRPr="003C7BFD">
              <w:rPr>
                <w:b/>
                <w:sz w:val="16"/>
                <w:szCs w:val="16"/>
              </w:rPr>
              <w:t>Problem metaphors</w:t>
            </w:r>
            <w:r w:rsidRPr="003C7BFD">
              <w:rPr>
                <w:bCs/>
                <w:sz w:val="16"/>
                <w:szCs w:val="16"/>
              </w:rPr>
              <w:t>: utility maximization, collective action, collective optimum</w:t>
            </w:r>
          </w:p>
          <w:p w14:paraId="06651880" w14:textId="77777777" w:rsidR="005A4478" w:rsidRPr="00811CAE" w:rsidRDefault="005A4478" w:rsidP="005A4478">
            <w:pPr>
              <w:pStyle w:val="ListParagraph"/>
              <w:keepNext/>
              <w:keepLines/>
              <w:rPr>
                <w:bCs/>
                <w:sz w:val="16"/>
                <w:szCs w:val="16"/>
              </w:rPr>
            </w:pPr>
          </w:p>
          <w:p w14:paraId="6F698B83" w14:textId="77777777" w:rsidR="005A4478" w:rsidRPr="00422649" w:rsidRDefault="005A4478" w:rsidP="005A4478">
            <w:pPr>
              <w:pStyle w:val="ListParagraph"/>
              <w:keepNext/>
              <w:keepLines/>
              <w:numPr>
                <w:ilvl w:val="0"/>
                <w:numId w:val="9"/>
              </w:numPr>
              <w:rPr>
                <w:bCs/>
                <w:sz w:val="16"/>
                <w:szCs w:val="16"/>
              </w:rPr>
            </w:pPr>
            <w:r>
              <w:rPr>
                <w:b/>
                <w:sz w:val="16"/>
                <w:szCs w:val="16"/>
              </w:rPr>
              <w:t>Methodological emphasis</w:t>
            </w:r>
            <w:r>
              <w:rPr>
                <w:bCs/>
                <w:sz w:val="16"/>
                <w:szCs w:val="16"/>
              </w:rPr>
              <w:t>: q</w:t>
            </w:r>
            <w:r w:rsidRPr="00811CAE">
              <w:rPr>
                <w:bCs/>
                <w:sz w:val="16"/>
                <w:szCs w:val="16"/>
              </w:rPr>
              <w:t>uantitative</w:t>
            </w:r>
            <w:r>
              <w:rPr>
                <w:bCs/>
                <w:sz w:val="16"/>
                <w:szCs w:val="16"/>
              </w:rPr>
              <w:t xml:space="preserve"> through econometrics modeling</w:t>
            </w:r>
          </w:p>
        </w:tc>
        <w:tc>
          <w:tcPr>
            <w:tcW w:w="3910" w:type="dxa"/>
          </w:tcPr>
          <w:p w14:paraId="3F1A1674" w14:textId="77777777" w:rsidR="005A4478" w:rsidRPr="00811CAE" w:rsidRDefault="005A4478" w:rsidP="005A4478">
            <w:pPr>
              <w:keepNext/>
              <w:keepLines/>
              <w:rPr>
                <w:b/>
                <w:sz w:val="16"/>
                <w:szCs w:val="16"/>
              </w:rPr>
            </w:pPr>
          </w:p>
          <w:p w14:paraId="66DC2F56" w14:textId="77777777" w:rsidR="005A4478" w:rsidRPr="00CA7EDF" w:rsidRDefault="005A4478" w:rsidP="005A4478">
            <w:pPr>
              <w:keepNext/>
              <w:keepLines/>
              <w:jc w:val="center"/>
              <w:rPr>
                <w:b/>
                <w:color w:val="FFC000"/>
                <w:sz w:val="32"/>
                <w:szCs w:val="32"/>
              </w:rPr>
            </w:pPr>
            <w:r w:rsidRPr="00CA7EDF">
              <w:rPr>
                <w:b/>
                <w:color w:val="FFC000"/>
                <w:sz w:val="32"/>
                <w:szCs w:val="32"/>
              </w:rPr>
              <w:t>Type 3: ‘win/lose’ compromise</w:t>
            </w:r>
          </w:p>
          <w:p w14:paraId="2810F639" w14:textId="77777777" w:rsidR="005A4478" w:rsidRPr="00811CAE" w:rsidRDefault="005A4478" w:rsidP="005A4478">
            <w:pPr>
              <w:keepNext/>
              <w:keepLines/>
              <w:rPr>
                <w:bCs/>
                <w:sz w:val="16"/>
                <w:szCs w:val="16"/>
              </w:rPr>
            </w:pPr>
          </w:p>
          <w:p w14:paraId="2DC2A57A" w14:textId="121E55F3" w:rsidR="005A4478" w:rsidRDefault="005A4478" w:rsidP="005A4478">
            <w:pPr>
              <w:pStyle w:val="ListParagraph"/>
              <w:keepNext/>
              <w:keepLines/>
              <w:numPr>
                <w:ilvl w:val="0"/>
                <w:numId w:val="9"/>
              </w:numPr>
              <w:rPr>
                <w:bCs/>
                <w:sz w:val="16"/>
                <w:szCs w:val="16"/>
              </w:rPr>
            </w:pPr>
            <w:r>
              <w:rPr>
                <w:bCs/>
                <w:sz w:val="16"/>
                <w:szCs w:val="16"/>
              </w:rPr>
              <w:t xml:space="preserve">‘Neutral’ </w:t>
            </w:r>
            <w:r w:rsidRPr="007E22BC">
              <w:rPr>
                <w:b/>
                <w:sz w:val="16"/>
                <w:szCs w:val="16"/>
              </w:rPr>
              <w:t xml:space="preserve">balancing of environmental, social, and economic </w:t>
            </w:r>
            <w:r w:rsidR="005242FD">
              <w:rPr>
                <w:b/>
                <w:sz w:val="16"/>
                <w:szCs w:val="16"/>
              </w:rPr>
              <w:t xml:space="preserve">goals </w:t>
            </w:r>
          </w:p>
          <w:p w14:paraId="1F52F8B6" w14:textId="77777777" w:rsidR="005A4478" w:rsidRDefault="005A4478" w:rsidP="005A4478">
            <w:pPr>
              <w:pStyle w:val="ListParagraph"/>
              <w:keepNext/>
              <w:keepLines/>
              <w:rPr>
                <w:bCs/>
                <w:sz w:val="16"/>
                <w:szCs w:val="16"/>
              </w:rPr>
            </w:pPr>
          </w:p>
          <w:p w14:paraId="4D1C2B38" w14:textId="77777777" w:rsidR="005A4478" w:rsidRDefault="005A4478" w:rsidP="005A4478">
            <w:pPr>
              <w:pStyle w:val="ListParagraph"/>
              <w:keepNext/>
              <w:keepLines/>
              <w:numPr>
                <w:ilvl w:val="0"/>
                <w:numId w:val="9"/>
              </w:numPr>
              <w:rPr>
                <w:bCs/>
                <w:sz w:val="16"/>
                <w:szCs w:val="16"/>
              </w:rPr>
            </w:pPr>
            <w:r w:rsidRPr="003C7BFD">
              <w:rPr>
                <w:b/>
                <w:sz w:val="16"/>
                <w:szCs w:val="16"/>
              </w:rPr>
              <w:t>Problem orientation</w:t>
            </w:r>
            <w:r>
              <w:rPr>
                <w:bCs/>
                <w:sz w:val="16"/>
                <w:szCs w:val="16"/>
              </w:rPr>
              <w:t xml:space="preserve">: </w:t>
            </w:r>
            <w:r w:rsidRPr="007565C9">
              <w:rPr>
                <w:bCs/>
                <w:i/>
                <w:iCs/>
                <w:sz w:val="16"/>
                <w:szCs w:val="16"/>
              </w:rPr>
              <w:t>human needs &amp; humans as cause</w:t>
            </w:r>
          </w:p>
          <w:p w14:paraId="4CB2D9A9" w14:textId="77777777" w:rsidR="005A4478" w:rsidRPr="008503F8" w:rsidRDefault="005A4478" w:rsidP="005A4478">
            <w:pPr>
              <w:keepNext/>
              <w:keepLines/>
              <w:rPr>
                <w:bCs/>
                <w:sz w:val="16"/>
                <w:szCs w:val="16"/>
              </w:rPr>
            </w:pPr>
          </w:p>
          <w:p w14:paraId="04550BD4" w14:textId="77777777" w:rsidR="005A4478" w:rsidRPr="00FD5021" w:rsidRDefault="005A4478" w:rsidP="005A4478">
            <w:pPr>
              <w:pStyle w:val="ListParagraph"/>
              <w:keepNext/>
              <w:keepLines/>
              <w:numPr>
                <w:ilvl w:val="0"/>
                <w:numId w:val="9"/>
              </w:numPr>
              <w:rPr>
                <w:bCs/>
                <w:sz w:val="16"/>
                <w:szCs w:val="16"/>
              </w:rPr>
            </w:pPr>
            <w:r w:rsidRPr="003C7BFD">
              <w:rPr>
                <w:b/>
                <w:sz w:val="16"/>
                <w:szCs w:val="16"/>
              </w:rPr>
              <w:t>Solution method</w:t>
            </w:r>
            <w:r>
              <w:rPr>
                <w:bCs/>
                <w:sz w:val="16"/>
                <w:szCs w:val="16"/>
              </w:rPr>
              <w:t xml:space="preserve">: </w:t>
            </w:r>
            <w:r w:rsidRPr="00811CAE">
              <w:rPr>
                <w:bCs/>
                <w:sz w:val="16"/>
                <w:szCs w:val="16"/>
              </w:rPr>
              <w:t>multi-goal policy analysis</w:t>
            </w:r>
            <w:r>
              <w:rPr>
                <w:bCs/>
                <w:sz w:val="16"/>
                <w:szCs w:val="16"/>
              </w:rPr>
              <w:t xml:space="preserve"> alongside </w:t>
            </w:r>
            <w:r w:rsidRPr="006C5807">
              <w:rPr>
                <w:bCs/>
                <w:sz w:val="16"/>
                <w:szCs w:val="16"/>
              </w:rPr>
              <w:t xml:space="preserve">multi-stakeholder </w:t>
            </w:r>
            <w:r>
              <w:rPr>
                <w:bCs/>
                <w:sz w:val="16"/>
                <w:szCs w:val="16"/>
              </w:rPr>
              <w:t>dialogues/</w:t>
            </w:r>
            <w:r w:rsidRPr="006C5807">
              <w:rPr>
                <w:bCs/>
                <w:sz w:val="16"/>
                <w:szCs w:val="16"/>
              </w:rPr>
              <w:t>dispute resolution</w:t>
            </w:r>
            <w:r>
              <w:rPr>
                <w:rStyle w:val="EndnoteReference"/>
                <w:bCs/>
                <w:sz w:val="16"/>
                <w:szCs w:val="16"/>
              </w:rPr>
              <w:endnoteReference w:id="9"/>
            </w:r>
            <w:r>
              <w:rPr>
                <w:bCs/>
                <w:sz w:val="16"/>
                <w:szCs w:val="16"/>
              </w:rPr>
              <w:t xml:space="preserve"> </w:t>
            </w:r>
          </w:p>
          <w:p w14:paraId="4DB378EA" w14:textId="77777777" w:rsidR="005A4478" w:rsidRPr="008503F8" w:rsidRDefault="005A4478" w:rsidP="005A4478">
            <w:pPr>
              <w:rPr>
                <w:bCs/>
                <w:sz w:val="16"/>
                <w:szCs w:val="16"/>
              </w:rPr>
            </w:pPr>
          </w:p>
          <w:p w14:paraId="79328BFC" w14:textId="3A03C92B" w:rsidR="005A4478" w:rsidRPr="003C7BFD" w:rsidRDefault="005A4478" w:rsidP="005A4478">
            <w:pPr>
              <w:pStyle w:val="ListParagraph"/>
              <w:keepNext/>
              <w:keepLines/>
              <w:numPr>
                <w:ilvl w:val="0"/>
                <w:numId w:val="9"/>
              </w:numPr>
              <w:rPr>
                <w:bCs/>
                <w:sz w:val="16"/>
                <w:szCs w:val="16"/>
              </w:rPr>
            </w:pPr>
            <w:r w:rsidRPr="003C7BFD">
              <w:rPr>
                <w:b/>
                <w:sz w:val="16"/>
                <w:szCs w:val="16"/>
              </w:rPr>
              <w:t>Problem metaphors</w:t>
            </w:r>
            <w:r w:rsidRPr="003C7BFD">
              <w:rPr>
                <w:bCs/>
                <w:sz w:val="16"/>
                <w:szCs w:val="16"/>
              </w:rPr>
              <w:t>: pluralism; sustainable development, sustainability science</w:t>
            </w:r>
            <w:r w:rsidR="00B81F90">
              <w:rPr>
                <w:bCs/>
                <w:sz w:val="16"/>
                <w:szCs w:val="16"/>
              </w:rPr>
              <w:t>, environmental justice</w:t>
            </w:r>
          </w:p>
          <w:p w14:paraId="233140BA" w14:textId="77777777" w:rsidR="005A4478" w:rsidRPr="006C5807" w:rsidRDefault="005A4478" w:rsidP="005A4478">
            <w:pPr>
              <w:keepNext/>
              <w:keepLines/>
              <w:rPr>
                <w:bCs/>
                <w:sz w:val="16"/>
                <w:szCs w:val="16"/>
              </w:rPr>
            </w:pPr>
          </w:p>
          <w:p w14:paraId="338CF4EA" w14:textId="77777777" w:rsidR="005A4478" w:rsidRPr="00811CAE" w:rsidRDefault="005A4478" w:rsidP="005A4478">
            <w:pPr>
              <w:pStyle w:val="ListParagraph"/>
              <w:keepNext/>
              <w:keepLines/>
              <w:numPr>
                <w:ilvl w:val="0"/>
                <w:numId w:val="9"/>
              </w:numPr>
              <w:rPr>
                <w:bCs/>
                <w:sz w:val="16"/>
                <w:szCs w:val="16"/>
              </w:rPr>
            </w:pPr>
            <w:r>
              <w:rPr>
                <w:b/>
                <w:sz w:val="16"/>
                <w:szCs w:val="16"/>
              </w:rPr>
              <w:t>Methodological emphasis</w:t>
            </w:r>
            <w:r w:rsidRPr="00811CAE">
              <w:rPr>
                <w:bCs/>
                <w:sz w:val="16"/>
                <w:szCs w:val="16"/>
              </w:rPr>
              <w:t>: mixed quant</w:t>
            </w:r>
            <w:r>
              <w:rPr>
                <w:bCs/>
                <w:sz w:val="16"/>
                <w:szCs w:val="16"/>
              </w:rPr>
              <w:t xml:space="preserve">itative and qualitative through </w:t>
            </w:r>
          </w:p>
          <w:p w14:paraId="419C8A93" w14:textId="77777777" w:rsidR="005A4478" w:rsidRPr="00F662F2" w:rsidRDefault="005A4478" w:rsidP="005A4478">
            <w:pPr>
              <w:pStyle w:val="ListParagraph"/>
              <w:keepNext/>
              <w:keepLines/>
              <w:rPr>
                <w:bCs/>
                <w:sz w:val="16"/>
                <w:szCs w:val="16"/>
              </w:rPr>
            </w:pPr>
          </w:p>
        </w:tc>
      </w:tr>
    </w:tbl>
    <w:p w14:paraId="78BCABCF" w14:textId="77777777" w:rsidR="005A4478" w:rsidRPr="005A4478" w:rsidRDefault="005A4478" w:rsidP="005A4478">
      <w:pPr>
        <w:spacing w:line="360" w:lineRule="auto"/>
        <w:ind w:firstLine="720"/>
        <w:rPr>
          <w:bCs/>
          <w:sz w:val="22"/>
          <w:szCs w:val="22"/>
        </w:rPr>
      </w:pPr>
    </w:p>
    <w:p w14:paraId="343085D1" w14:textId="77777777" w:rsidR="00001C2D" w:rsidRPr="005A4478" w:rsidRDefault="00001C2D" w:rsidP="005A4478">
      <w:pPr>
        <w:keepNext/>
        <w:spacing w:line="360" w:lineRule="auto"/>
        <w:rPr>
          <w:b/>
          <w:sz w:val="22"/>
          <w:szCs w:val="22"/>
        </w:rPr>
      </w:pPr>
    </w:p>
    <w:p w14:paraId="5F8E076A" w14:textId="0201F1F2" w:rsidR="000D2A48" w:rsidRPr="00964339" w:rsidRDefault="000D2A48" w:rsidP="005A1C7B">
      <w:pPr>
        <w:pStyle w:val="ListParagraph"/>
        <w:keepNext/>
        <w:spacing w:line="360" w:lineRule="auto"/>
        <w:ind w:left="2160"/>
        <w:rPr>
          <w:b/>
          <w:sz w:val="22"/>
          <w:szCs w:val="22"/>
        </w:rPr>
      </w:pPr>
      <w:r w:rsidRPr="00964339">
        <w:rPr>
          <w:b/>
          <w:sz w:val="22"/>
          <w:szCs w:val="22"/>
        </w:rPr>
        <w:t xml:space="preserve">Type 1: </w:t>
      </w:r>
      <w:r w:rsidR="0082291D" w:rsidRPr="00964339">
        <w:rPr>
          <w:b/>
          <w:sz w:val="22"/>
          <w:szCs w:val="22"/>
        </w:rPr>
        <w:t xml:space="preserve">Commons </w:t>
      </w:r>
      <w:r w:rsidR="00382F10" w:rsidRPr="00964339">
        <w:rPr>
          <w:b/>
          <w:sz w:val="22"/>
          <w:szCs w:val="22"/>
        </w:rPr>
        <w:t>T</w:t>
      </w:r>
      <w:r w:rsidR="0082291D" w:rsidRPr="00964339">
        <w:rPr>
          <w:b/>
          <w:sz w:val="22"/>
          <w:szCs w:val="22"/>
        </w:rPr>
        <w:t>ragedies (</w:t>
      </w:r>
      <w:r w:rsidRPr="00964339">
        <w:rPr>
          <w:b/>
          <w:sz w:val="22"/>
          <w:szCs w:val="22"/>
        </w:rPr>
        <w:t>Win/</w:t>
      </w:r>
      <w:r w:rsidR="00382F10" w:rsidRPr="00964339">
        <w:rPr>
          <w:b/>
          <w:sz w:val="22"/>
          <w:szCs w:val="22"/>
        </w:rPr>
        <w:t>W</w:t>
      </w:r>
      <w:r w:rsidRPr="00964339">
        <w:rPr>
          <w:b/>
          <w:sz w:val="22"/>
          <w:szCs w:val="22"/>
        </w:rPr>
        <w:t>in</w:t>
      </w:r>
      <w:r w:rsidR="0082291D" w:rsidRPr="00964339">
        <w:rPr>
          <w:b/>
          <w:sz w:val="22"/>
          <w:szCs w:val="22"/>
        </w:rPr>
        <w:t>)</w:t>
      </w:r>
    </w:p>
    <w:p w14:paraId="66BF53A2" w14:textId="77777777" w:rsidR="000D2A48" w:rsidRPr="00964339" w:rsidRDefault="000D2A48" w:rsidP="005A1C7B">
      <w:pPr>
        <w:keepNext/>
        <w:spacing w:line="360" w:lineRule="auto"/>
        <w:rPr>
          <w:b/>
          <w:sz w:val="22"/>
          <w:szCs w:val="22"/>
        </w:rPr>
      </w:pPr>
    </w:p>
    <w:p w14:paraId="54F85DCB" w14:textId="28687907" w:rsidR="000D2A48" w:rsidRPr="00964339" w:rsidRDefault="000D2A48" w:rsidP="005A1C7B">
      <w:pPr>
        <w:keepNext/>
        <w:spacing w:line="360" w:lineRule="auto"/>
        <w:ind w:firstLine="720"/>
        <w:rPr>
          <w:bCs/>
          <w:sz w:val="22"/>
          <w:szCs w:val="22"/>
        </w:rPr>
      </w:pPr>
      <w:r w:rsidRPr="00964339">
        <w:rPr>
          <w:sz w:val="22"/>
          <w:szCs w:val="22"/>
        </w:rPr>
        <w:t xml:space="preserve">The first type of conceptualization </w:t>
      </w:r>
      <w:r w:rsidR="0082291D" w:rsidRPr="00964339">
        <w:rPr>
          <w:sz w:val="22"/>
          <w:szCs w:val="22"/>
        </w:rPr>
        <w:t xml:space="preserve">directs attention </w:t>
      </w:r>
      <w:r w:rsidR="007412F2" w:rsidRPr="00964339">
        <w:rPr>
          <w:sz w:val="22"/>
          <w:szCs w:val="22"/>
        </w:rPr>
        <w:t>to</w:t>
      </w:r>
      <w:r w:rsidR="0082291D" w:rsidRPr="00964339">
        <w:rPr>
          <w:sz w:val="22"/>
          <w:szCs w:val="22"/>
        </w:rPr>
        <w:t xml:space="preserve"> specific problems </w:t>
      </w:r>
      <w:r w:rsidR="007412F2" w:rsidRPr="00964339">
        <w:rPr>
          <w:sz w:val="22"/>
          <w:szCs w:val="22"/>
        </w:rPr>
        <w:t>where failures to address them make everyone worse off</w:t>
      </w:r>
      <w:r w:rsidR="004677F3" w:rsidRPr="00964339">
        <w:rPr>
          <w:sz w:val="22"/>
          <w:szCs w:val="22"/>
        </w:rPr>
        <w:t xml:space="preserve"> in the long run</w:t>
      </w:r>
      <w:r w:rsidR="007412F2" w:rsidRPr="00964339">
        <w:rPr>
          <w:sz w:val="22"/>
          <w:szCs w:val="22"/>
        </w:rPr>
        <w:t>.</w:t>
      </w:r>
      <w:r w:rsidRPr="00964339">
        <w:rPr>
          <w:sz w:val="22"/>
          <w:szCs w:val="22"/>
        </w:rPr>
        <w:t xml:space="preserve"> </w:t>
      </w:r>
      <w:r w:rsidR="00510435" w:rsidRPr="00964339">
        <w:rPr>
          <w:sz w:val="22"/>
          <w:szCs w:val="22"/>
        </w:rPr>
        <w:t>Following Ostrom</w:t>
      </w:r>
      <w:r w:rsidR="00842AA6">
        <w:rPr>
          <w:sz w:val="22"/>
          <w:szCs w:val="22"/>
        </w:rPr>
        <w:t>,</w:t>
      </w:r>
      <w:r w:rsidR="00F17BD6" w:rsidRPr="00964339">
        <w:rPr>
          <w:rStyle w:val="EndnoteReference"/>
          <w:sz w:val="22"/>
          <w:szCs w:val="22"/>
        </w:rPr>
        <w:endnoteReference w:id="10"/>
      </w:r>
      <w:r w:rsidR="00510435" w:rsidRPr="00964339">
        <w:rPr>
          <w:sz w:val="22"/>
          <w:szCs w:val="22"/>
        </w:rPr>
        <w:t xml:space="preserve"> </w:t>
      </w:r>
      <w:r w:rsidR="0082291D" w:rsidRPr="00964339">
        <w:rPr>
          <w:sz w:val="22"/>
          <w:szCs w:val="22"/>
        </w:rPr>
        <w:t xml:space="preserve">the most common </w:t>
      </w:r>
      <w:r w:rsidR="0082291D" w:rsidRPr="00964339">
        <w:rPr>
          <w:sz w:val="22"/>
          <w:szCs w:val="22"/>
        </w:rPr>
        <w:lastRenderedPageBreak/>
        <w:t xml:space="preserve">example </w:t>
      </w:r>
      <w:r w:rsidR="007412F2" w:rsidRPr="00964339">
        <w:rPr>
          <w:sz w:val="22"/>
          <w:szCs w:val="22"/>
        </w:rPr>
        <w:t xml:space="preserve">is </w:t>
      </w:r>
      <w:r w:rsidR="0082291D" w:rsidRPr="00964339">
        <w:rPr>
          <w:sz w:val="22"/>
          <w:szCs w:val="22"/>
        </w:rPr>
        <w:t xml:space="preserve">resource depletion </w:t>
      </w:r>
      <w:r w:rsidRPr="00964339">
        <w:rPr>
          <w:sz w:val="22"/>
          <w:szCs w:val="22"/>
        </w:rPr>
        <w:t>“tra</w:t>
      </w:r>
      <w:r w:rsidR="0082291D" w:rsidRPr="00964339">
        <w:rPr>
          <w:sz w:val="22"/>
          <w:szCs w:val="22"/>
        </w:rPr>
        <w:t>ged</w:t>
      </w:r>
      <w:r w:rsidR="00B81F90">
        <w:rPr>
          <w:sz w:val="22"/>
          <w:szCs w:val="22"/>
        </w:rPr>
        <w:t>ies</w:t>
      </w:r>
      <w:r w:rsidR="0082291D" w:rsidRPr="00964339">
        <w:rPr>
          <w:sz w:val="22"/>
          <w:szCs w:val="22"/>
        </w:rPr>
        <w:t xml:space="preserve"> of the commons”</w:t>
      </w:r>
      <w:r w:rsidR="000F5273" w:rsidRPr="00964339">
        <w:rPr>
          <w:rStyle w:val="EndnoteReference"/>
          <w:sz w:val="22"/>
          <w:szCs w:val="22"/>
        </w:rPr>
        <w:t xml:space="preserve"> </w:t>
      </w:r>
      <w:r w:rsidR="000F5273" w:rsidRPr="00964339">
        <w:rPr>
          <w:rStyle w:val="EndnoteReference"/>
          <w:sz w:val="22"/>
          <w:szCs w:val="22"/>
        </w:rPr>
        <w:endnoteReference w:id="11"/>
      </w:r>
      <w:r w:rsidR="0082291D" w:rsidRPr="00964339">
        <w:rPr>
          <w:sz w:val="22"/>
          <w:szCs w:val="22"/>
        </w:rPr>
        <w:t xml:space="preserve"> </w:t>
      </w:r>
      <w:r w:rsidR="00BD7D89" w:rsidRPr="00964339">
        <w:rPr>
          <w:sz w:val="22"/>
          <w:szCs w:val="22"/>
        </w:rPr>
        <w:t xml:space="preserve">in general, and her specific subset of </w:t>
      </w:r>
      <w:r w:rsidR="00510435" w:rsidRPr="00964339">
        <w:rPr>
          <w:sz w:val="22"/>
          <w:szCs w:val="22"/>
        </w:rPr>
        <w:t>CPR</w:t>
      </w:r>
      <w:r w:rsidR="007412F2" w:rsidRPr="00964339">
        <w:rPr>
          <w:sz w:val="22"/>
          <w:szCs w:val="22"/>
        </w:rPr>
        <w:t xml:space="preserve"> </w:t>
      </w:r>
      <w:r w:rsidR="0082291D" w:rsidRPr="00964339">
        <w:rPr>
          <w:sz w:val="22"/>
          <w:szCs w:val="22"/>
        </w:rPr>
        <w:t>problems</w:t>
      </w:r>
      <w:r w:rsidR="00510435" w:rsidRPr="00964339">
        <w:rPr>
          <w:sz w:val="22"/>
          <w:szCs w:val="22"/>
        </w:rPr>
        <w:t xml:space="preserve"> as described in </w:t>
      </w:r>
      <w:r w:rsidR="00B81F90">
        <w:rPr>
          <w:sz w:val="22"/>
          <w:szCs w:val="22"/>
        </w:rPr>
        <w:t xml:space="preserve">our Introduction. </w:t>
      </w:r>
      <w:r w:rsidR="0082291D" w:rsidRPr="00964339">
        <w:rPr>
          <w:bCs/>
          <w:sz w:val="22"/>
          <w:szCs w:val="22"/>
        </w:rPr>
        <w:t>Hence, Type 1 problems derive their conception from the nature of the problem itself</w:t>
      </w:r>
      <w:r w:rsidR="00B05BE6" w:rsidRPr="00964339">
        <w:rPr>
          <w:bCs/>
          <w:sz w:val="22"/>
          <w:szCs w:val="22"/>
        </w:rPr>
        <w:t xml:space="preserve">: without collectively optimal institutions (means) a </w:t>
      </w:r>
      <w:r w:rsidR="00B81F90">
        <w:rPr>
          <w:bCs/>
          <w:sz w:val="22"/>
          <w:szCs w:val="22"/>
        </w:rPr>
        <w:t xml:space="preserve">non-Pareto optimal </w:t>
      </w:r>
      <w:r w:rsidR="002B154B" w:rsidRPr="00964339">
        <w:rPr>
          <w:bCs/>
          <w:sz w:val="22"/>
          <w:szCs w:val="22"/>
        </w:rPr>
        <w:t>“</w:t>
      </w:r>
      <w:r w:rsidR="00B05BE6" w:rsidRPr="00964339">
        <w:rPr>
          <w:bCs/>
          <w:sz w:val="22"/>
          <w:szCs w:val="22"/>
        </w:rPr>
        <w:t>Nash equilibrium</w:t>
      </w:r>
      <w:r w:rsidR="002B154B" w:rsidRPr="00964339">
        <w:rPr>
          <w:bCs/>
          <w:sz w:val="22"/>
          <w:szCs w:val="22"/>
        </w:rPr>
        <w:t>”</w:t>
      </w:r>
      <w:r w:rsidR="00890A11" w:rsidRPr="00964339">
        <w:rPr>
          <w:rStyle w:val="EndnoteReference"/>
          <w:bCs/>
          <w:sz w:val="22"/>
          <w:szCs w:val="22"/>
        </w:rPr>
        <w:endnoteReference w:id="12"/>
      </w:r>
      <w:r w:rsidR="00B05BE6" w:rsidRPr="00964339">
        <w:rPr>
          <w:bCs/>
          <w:sz w:val="22"/>
          <w:szCs w:val="22"/>
        </w:rPr>
        <w:t xml:space="preserve"> </w:t>
      </w:r>
      <w:r w:rsidR="00B81F90">
        <w:rPr>
          <w:bCs/>
          <w:sz w:val="22"/>
          <w:szCs w:val="22"/>
        </w:rPr>
        <w:t xml:space="preserve">will prevail that </w:t>
      </w:r>
      <w:r w:rsidR="00B05BE6" w:rsidRPr="00964339">
        <w:rPr>
          <w:bCs/>
          <w:sz w:val="22"/>
          <w:szCs w:val="22"/>
        </w:rPr>
        <w:t>lead</w:t>
      </w:r>
      <w:r w:rsidR="00B81F90">
        <w:rPr>
          <w:bCs/>
          <w:sz w:val="22"/>
          <w:szCs w:val="22"/>
        </w:rPr>
        <w:t>s</w:t>
      </w:r>
      <w:r w:rsidR="00B05BE6" w:rsidRPr="00964339">
        <w:rPr>
          <w:bCs/>
          <w:sz w:val="22"/>
          <w:szCs w:val="22"/>
        </w:rPr>
        <w:t xml:space="preserve">, through rational behavior, to the depletion of the economic resource in question. </w:t>
      </w:r>
      <w:r w:rsidR="000F5273" w:rsidRPr="00964339">
        <w:rPr>
          <w:bCs/>
          <w:sz w:val="22"/>
          <w:szCs w:val="22"/>
        </w:rPr>
        <w:t xml:space="preserve"> </w:t>
      </w:r>
      <w:r w:rsidRPr="00964339">
        <w:rPr>
          <w:sz w:val="22"/>
          <w:szCs w:val="22"/>
        </w:rPr>
        <w:t xml:space="preserve">Largely inspired by rational choice and </w:t>
      </w:r>
      <w:r w:rsidR="0082291D" w:rsidRPr="00964339">
        <w:rPr>
          <w:sz w:val="22"/>
          <w:szCs w:val="22"/>
        </w:rPr>
        <w:t>ahistorical</w:t>
      </w:r>
      <w:r w:rsidR="000F5273" w:rsidRPr="00964339">
        <w:rPr>
          <w:sz w:val="22"/>
          <w:szCs w:val="22"/>
        </w:rPr>
        <w:t xml:space="preserve"> </w:t>
      </w:r>
      <w:r w:rsidR="00DE0584" w:rsidRPr="00964339">
        <w:rPr>
          <w:sz w:val="22"/>
          <w:szCs w:val="22"/>
        </w:rPr>
        <w:t xml:space="preserve">ontologies, </w:t>
      </w:r>
      <w:r w:rsidRPr="00964339">
        <w:rPr>
          <w:sz w:val="22"/>
          <w:szCs w:val="22"/>
        </w:rPr>
        <w:t xml:space="preserve">scholars such as Ostrom </w:t>
      </w:r>
      <w:r w:rsidR="0099669F" w:rsidRPr="00964339">
        <w:rPr>
          <w:sz w:val="22"/>
          <w:szCs w:val="22"/>
        </w:rPr>
        <w:t>focused on designing the ‘right’</w:t>
      </w:r>
      <w:r w:rsidRPr="00964339">
        <w:rPr>
          <w:sz w:val="22"/>
          <w:szCs w:val="22"/>
        </w:rPr>
        <w:t xml:space="preserve"> types of internal rules and procedures for </w:t>
      </w:r>
      <w:r w:rsidR="0099669F" w:rsidRPr="00964339">
        <w:rPr>
          <w:sz w:val="22"/>
          <w:szCs w:val="22"/>
        </w:rPr>
        <w:t xml:space="preserve">developing collectively optimal solutions for ending </w:t>
      </w:r>
      <w:r w:rsidRPr="00964339">
        <w:rPr>
          <w:sz w:val="22"/>
          <w:szCs w:val="22"/>
        </w:rPr>
        <w:t>such tragedies, including fisheries loss, deforestation,</w:t>
      </w:r>
      <w:r w:rsidR="008E4829" w:rsidRPr="00964339">
        <w:rPr>
          <w:sz w:val="22"/>
          <w:szCs w:val="22"/>
        </w:rPr>
        <w:t xml:space="preserve"> and overgrazing. In these case</w:t>
      </w:r>
      <w:r w:rsidR="00842AA6">
        <w:rPr>
          <w:sz w:val="22"/>
          <w:szCs w:val="22"/>
        </w:rPr>
        <w:t>s</w:t>
      </w:r>
      <w:r w:rsidR="00A02D24">
        <w:rPr>
          <w:sz w:val="22"/>
          <w:szCs w:val="22"/>
        </w:rPr>
        <w:t>,</w:t>
      </w:r>
      <w:r w:rsidRPr="00964339">
        <w:rPr>
          <w:sz w:val="22"/>
          <w:szCs w:val="22"/>
        </w:rPr>
        <w:t xml:space="preserve"> natural s</w:t>
      </w:r>
      <w:r w:rsidR="0099669F" w:rsidRPr="00964339">
        <w:rPr>
          <w:sz w:val="22"/>
          <w:szCs w:val="22"/>
        </w:rPr>
        <w:t>cience evidence i</w:t>
      </w:r>
      <w:r w:rsidRPr="00964339">
        <w:rPr>
          <w:sz w:val="22"/>
          <w:szCs w:val="22"/>
        </w:rPr>
        <w:t xml:space="preserve">s important for providing information about species loss </w:t>
      </w:r>
      <w:r w:rsidR="000B103F" w:rsidRPr="00964339">
        <w:rPr>
          <w:sz w:val="22"/>
          <w:szCs w:val="22"/>
        </w:rPr>
        <w:t xml:space="preserve">that has economic value, </w:t>
      </w:r>
      <w:r w:rsidRPr="00964339">
        <w:rPr>
          <w:sz w:val="22"/>
          <w:szCs w:val="22"/>
        </w:rPr>
        <w:t xml:space="preserve">such as Canadian scientists warning policy makers that the cod </w:t>
      </w:r>
      <w:r w:rsidR="000B103F" w:rsidRPr="00964339">
        <w:rPr>
          <w:sz w:val="22"/>
          <w:szCs w:val="22"/>
        </w:rPr>
        <w:t xml:space="preserve">fishery was being overharvested </w:t>
      </w:r>
      <w:r w:rsidR="002B424E" w:rsidRPr="00964339">
        <w:rPr>
          <w:sz w:val="22"/>
          <w:szCs w:val="22"/>
        </w:rPr>
        <w:fldChar w:fldCharType="begin">
          <w:fldData xml:space="preserve">PEVuZE5vdGU+PENpdGU+PEF1dGhvcj5DaGFzZTwvQXV0aG9yPjxZZWFyPjIwMDM8L1llYXI+PFJl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</w:fldData>
        </w:fldChar>
      </w:r>
      <w:r w:rsidR="002B424E" w:rsidRPr="00964339">
        <w:rPr>
          <w:sz w:val="22"/>
          <w:szCs w:val="22"/>
        </w:rPr>
        <w:instrText xml:space="preserve"> ADDIN EN.CITE </w:instrText>
      </w:r>
      <w:r w:rsidR="002B424E" w:rsidRPr="00964339">
        <w:rPr>
          <w:sz w:val="22"/>
          <w:szCs w:val="22"/>
        </w:rPr>
        <w:fldChar w:fldCharType="begin">
          <w:fldData xml:space="preserve">PEVuZE5vdGU+PENpdGU+PEF1dGhvcj5DaGFzZTwvQXV0aG9yPjxZZWFyPjIwMDM8L1llYXI+PFJl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</w:fldData>
        </w:fldChar>
      </w:r>
      <w:r w:rsidR="002B424E" w:rsidRPr="00964339">
        <w:rPr>
          <w:sz w:val="22"/>
          <w:szCs w:val="22"/>
        </w:rPr>
        <w:instrText xml:space="preserve"> ADDIN EN.CITE.DATA </w:instrText>
      </w:r>
      <w:r w:rsidR="002B424E" w:rsidRPr="00964339">
        <w:rPr>
          <w:sz w:val="22"/>
          <w:szCs w:val="22"/>
        </w:rPr>
      </w:r>
      <w:r w:rsidR="002B424E" w:rsidRPr="00964339">
        <w:rPr>
          <w:sz w:val="22"/>
          <w:szCs w:val="22"/>
        </w:rPr>
        <w:fldChar w:fldCharType="end"/>
      </w:r>
      <w:r w:rsidR="002B424E" w:rsidRPr="00964339">
        <w:rPr>
          <w:sz w:val="22"/>
          <w:szCs w:val="22"/>
        </w:rPr>
      </w:r>
      <w:r w:rsidR="002B424E" w:rsidRPr="00964339">
        <w:rPr>
          <w:sz w:val="22"/>
          <w:szCs w:val="22"/>
        </w:rPr>
        <w:fldChar w:fldCharType="separate"/>
      </w:r>
      <w:r w:rsidR="002B424E" w:rsidRPr="00964339">
        <w:rPr>
          <w:noProof/>
          <w:sz w:val="22"/>
          <w:szCs w:val="22"/>
        </w:rPr>
        <w:t>(Chase 2003, McKenna 1992)</w:t>
      </w:r>
      <w:r w:rsidR="002B424E" w:rsidRPr="00964339">
        <w:rPr>
          <w:sz w:val="22"/>
          <w:szCs w:val="22"/>
        </w:rPr>
        <w:fldChar w:fldCharType="end"/>
      </w:r>
      <w:r w:rsidR="00B81F90">
        <w:rPr>
          <w:sz w:val="22"/>
          <w:szCs w:val="22"/>
        </w:rPr>
        <w:t xml:space="preserve">. Meanwhile, </w:t>
      </w:r>
      <w:r w:rsidRPr="00964339">
        <w:rPr>
          <w:sz w:val="22"/>
          <w:szCs w:val="22"/>
        </w:rPr>
        <w:t>social science is important for devising rules capable of avoiding the los</w:t>
      </w:r>
      <w:r w:rsidR="00DE0584" w:rsidRPr="00964339">
        <w:rPr>
          <w:sz w:val="22"/>
          <w:szCs w:val="22"/>
        </w:rPr>
        <w:t>s</w:t>
      </w:r>
      <w:r w:rsidR="00842AA6">
        <w:rPr>
          <w:sz w:val="22"/>
          <w:szCs w:val="22"/>
        </w:rPr>
        <w:t>.</w:t>
      </w:r>
      <w:r w:rsidR="00A02D24">
        <w:rPr>
          <w:sz w:val="22"/>
          <w:szCs w:val="22"/>
        </w:rPr>
        <w:t xml:space="preserve"> </w:t>
      </w:r>
    </w:p>
    <w:p w14:paraId="7473B936" w14:textId="05935342" w:rsidR="0082291D" w:rsidRPr="00964339" w:rsidRDefault="000D2A48" w:rsidP="005A1C7B">
      <w:pPr>
        <w:spacing w:line="360" w:lineRule="auto"/>
        <w:ind w:firstLine="720"/>
        <w:rPr>
          <w:sz w:val="22"/>
          <w:szCs w:val="22"/>
        </w:rPr>
      </w:pPr>
      <w:r w:rsidRPr="00964339">
        <w:rPr>
          <w:sz w:val="22"/>
          <w:szCs w:val="22"/>
        </w:rPr>
        <w:t xml:space="preserve">Ostrom’s and her students’ work in </w:t>
      </w:r>
      <w:r w:rsidR="00713E01" w:rsidRPr="00964339">
        <w:rPr>
          <w:sz w:val="22"/>
          <w:szCs w:val="22"/>
        </w:rPr>
        <w:t xml:space="preserve">fisheries and </w:t>
      </w:r>
      <w:r w:rsidRPr="00964339">
        <w:rPr>
          <w:sz w:val="22"/>
          <w:szCs w:val="22"/>
        </w:rPr>
        <w:t>forestry ha</w:t>
      </w:r>
      <w:r w:rsidR="00794D59">
        <w:rPr>
          <w:sz w:val="22"/>
          <w:szCs w:val="22"/>
        </w:rPr>
        <w:t xml:space="preserve">ve made significant contributions in this </w:t>
      </w:r>
      <w:r w:rsidRPr="00964339">
        <w:rPr>
          <w:sz w:val="22"/>
          <w:szCs w:val="22"/>
        </w:rPr>
        <w:t>regard. They have both</w:t>
      </w:r>
      <w:r w:rsidR="00DE0584" w:rsidRPr="00964339">
        <w:rPr>
          <w:sz w:val="22"/>
          <w:szCs w:val="22"/>
        </w:rPr>
        <w:t xml:space="preserve"> develop</w:t>
      </w:r>
      <w:r w:rsidR="00794D59">
        <w:rPr>
          <w:sz w:val="22"/>
          <w:szCs w:val="22"/>
        </w:rPr>
        <w:t>ed</w:t>
      </w:r>
      <w:r w:rsidR="00DE0584" w:rsidRPr="00964339">
        <w:rPr>
          <w:sz w:val="22"/>
          <w:szCs w:val="22"/>
        </w:rPr>
        <w:t xml:space="preserve"> theory</w:t>
      </w:r>
      <w:r w:rsidRPr="00964339">
        <w:rPr>
          <w:sz w:val="22"/>
          <w:szCs w:val="22"/>
        </w:rPr>
        <w:t xml:space="preserve"> about, and </w:t>
      </w:r>
      <w:r w:rsidR="00794D59">
        <w:rPr>
          <w:sz w:val="22"/>
          <w:szCs w:val="22"/>
        </w:rPr>
        <w:t xml:space="preserve"> extensive </w:t>
      </w:r>
      <w:r w:rsidRPr="00964339">
        <w:rPr>
          <w:sz w:val="22"/>
          <w:szCs w:val="22"/>
        </w:rPr>
        <w:t xml:space="preserve">empirical evidence on, what appear to be the most effective design principles for promoting management of </w:t>
      </w:r>
      <w:r w:rsidR="00DE0584" w:rsidRPr="00964339">
        <w:rPr>
          <w:sz w:val="22"/>
          <w:szCs w:val="22"/>
        </w:rPr>
        <w:t>CPR</w:t>
      </w:r>
      <w:r w:rsidRPr="00964339">
        <w:rPr>
          <w:sz w:val="22"/>
          <w:szCs w:val="22"/>
        </w:rPr>
        <w:t xml:space="preserve"> resources through her rational</w:t>
      </w:r>
      <w:r w:rsidR="00794D59">
        <w:rPr>
          <w:sz w:val="22"/>
          <w:szCs w:val="22"/>
        </w:rPr>
        <w:t>ist and</w:t>
      </w:r>
      <w:r w:rsidRPr="00964339">
        <w:rPr>
          <w:sz w:val="22"/>
          <w:szCs w:val="22"/>
        </w:rPr>
        <w:t xml:space="preserve"> ahistorical “IAD” framework</w:t>
      </w:r>
      <w:r w:rsidR="008D12A2" w:rsidRPr="00964339">
        <w:rPr>
          <w:sz w:val="22"/>
          <w:szCs w:val="22"/>
        </w:rPr>
        <w:t xml:space="preserve"> </w:t>
      </w:r>
      <w:r w:rsidR="002B424E" w:rsidRPr="00964339">
        <w:rPr>
          <w:sz w:val="22"/>
          <w:szCs w:val="22"/>
        </w:rPr>
        <w:fldChar w:fldCharType="begin"/>
      </w:r>
      <w:r w:rsidR="002B424E" w:rsidRPr="00964339">
        <w:rPr>
          <w:sz w:val="22"/>
          <w:szCs w:val="22"/>
        </w:rPr>
        <w:instrText xml:space="preserve"> ADDIN EN.CITE &lt;EndNote&gt;&lt;Cite&gt;&lt;Author&gt;Ostrom&lt;/Author&gt;&lt;Year&gt;2007&lt;/Year&gt;&lt;RecNum&gt;28913&lt;/RecNum&gt;&lt;DisplayText&gt;(Ostrom 2007, 1999)&lt;/DisplayText&gt;&lt;record&gt;&lt;rec-number&gt;28913&lt;/rec-number&gt;&lt;foreign-keys&gt;&lt;key app="EN" db-id="zd99pwsezrwdx5ep05ixvswmttr9paate0sd" timestamp="1492188172"&gt;28913&lt;/key&gt;&lt;/foreign-keys&gt;&lt;ref-type name="Book Section"&gt;5&lt;/ref-type&gt;&lt;contributors&gt;&lt;authors&gt;&lt;author&gt;Ostrom, E.&lt;/author&gt;&lt;/authors&gt;&lt;secondary-authors&gt;&lt;author&gt;Sabatier, P.&lt;/author&gt;&lt;/secondary-authors&gt;&lt;/contributors&gt;&lt;titles&gt;&lt;title&gt;Institutional Rational Choice: An Assessment of the IAD Framework&lt;/title&gt;&lt;secondary-title&gt;Theories of the Policy Process, 2nd Edition&lt;/secondary-title&gt;&lt;/titles&gt;&lt;dates&gt;&lt;year&gt;2007&lt;/year&gt;&lt;/dates&gt;&lt;pub-location&gt;Boulder&lt;/pub-location&gt;&lt;publisher&gt;Westview Press&lt;/publisher&gt;&lt;urls&gt;&lt;/urls&gt;&lt;/record&gt;&lt;/Cite&gt;&lt;Cite&gt;&lt;Author&gt;Ostrom&lt;/Author&gt;&lt;Year&gt;1999&lt;/Year&gt;&lt;RecNum&gt;38118&lt;/RecNum&gt;&lt;record&gt;&lt;rec-number&gt;38118&lt;/rec-number&gt;&lt;foreign-keys&gt;&lt;key app="EN" db-id="zd99pwsezrwdx5ep05ixvswmttr9paate0sd" timestamp="1492188175"&gt;38118&lt;/key&gt;&lt;/foreign-keys&gt;&lt;ref-type name="Book Section"&gt;5&lt;/ref-type&gt;&lt;contributors&gt;&lt;authors&gt;&lt;author&gt;Ostrom, E.&lt;/author&gt;&lt;/authors&gt;&lt;secondary-authors&gt;&lt;author&gt;Sabatier, P.&lt;/author&gt;&lt;/secondary-authors&gt;&lt;/contributors&gt;&lt;titles&gt;&lt;title&gt;Institutional Rational Choice: An Assessment of the IAD Framework&lt;/title&gt;&lt;secondary-title&gt;Theories of the Policy Process&lt;/secondary-title&gt;&lt;/titles&gt;&lt;dates&gt;&lt;year&gt;1999&lt;/year&gt;&lt;/dates&gt;&lt;pub-location&gt;Boulder&lt;/pub-location&gt;&lt;publisher&gt;Westview Press&lt;/publisher&gt;&lt;urls&gt;&lt;/urls&gt;&lt;/record&gt;&lt;/Cite&gt;&lt;/EndNote&gt;</w:instrText>
      </w:r>
      <w:r w:rsidR="002B424E" w:rsidRPr="00964339">
        <w:rPr>
          <w:sz w:val="22"/>
          <w:szCs w:val="22"/>
        </w:rPr>
        <w:fldChar w:fldCharType="separate"/>
      </w:r>
      <w:r w:rsidR="002B424E" w:rsidRPr="00964339">
        <w:rPr>
          <w:noProof/>
          <w:sz w:val="22"/>
          <w:szCs w:val="22"/>
        </w:rPr>
        <w:t>(Ostrom 2007, 1999)</w:t>
      </w:r>
      <w:r w:rsidR="002B424E" w:rsidRPr="00964339">
        <w:rPr>
          <w:sz w:val="22"/>
          <w:szCs w:val="22"/>
        </w:rPr>
        <w:fldChar w:fldCharType="end"/>
      </w:r>
      <w:r w:rsidRPr="00964339">
        <w:rPr>
          <w:sz w:val="22"/>
          <w:szCs w:val="22"/>
        </w:rPr>
        <w:t xml:space="preserve">. </w:t>
      </w:r>
      <w:r w:rsidR="00794D59">
        <w:rPr>
          <w:sz w:val="22"/>
          <w:szCs w:val="22"/>
        </w:rPr>
        <w:t xml:space="preserve">In pursuing their research goal of identifying optimal </w:t>
      </w:r>
      <w:r w:rsidRPr="00964339">
        <w:rPr>
          <w:sz w:val="22"/>
          <w:szCs w:val="22"/>
        </w:rPr>
        <w:t xml:space="preserve">interventions or institutional </w:t>
      </w:r>
      <w:r w:rsidR="00DE0584" w:rsidRPr="00964339">
        <w:rPr>
          <w:sz w:val="22"/>
          <w:szCs w:val="22"/>
        </w:rPr>
        <w:t>designs</w:t>
      </w:r>
      <w:r w:rsidR="00794D59">
        <w:rPr>
          <w:sz w:val="22"/>
          <w:szCs w:val="22"/>
        </w:rPr>
        <w:t>, they focused on an</w:t>
      </w:r>
      <w:r w:rsidRPr="00964339">
        <w:rPr>
          <w:sz w:val="22"/>
          <w:szCs w:val="22"/>
        </w:rPr>
        <w:t xml:space="preserve"> important but narrow problem</w:t>
      </w:r>
      <w:r w:rsidR="00794D59">
        <w:rPr>
          <w:sz w:val="22"/>
          <w:szCs w:val="22"/>
        </w:rPr>
        <w:t xml:space="preserve"> conception</w:t>
      </w:r>
      <w:r w:rsidRPr="00964339">
        <w:rPr>
          <w:sz w:val="22"/>
          <w:szCs w:val="22"/>
        </w:rPr>
        <w:t xml:space="preserve"> (tragedy of </w:t>
      </w:r>
      <w:r w:rsidR="00E176DB" w:rsidRPr="00964339">
        <w:rPr>
          <w:sz w:val="22"/>
          <w:szCs w:val="22"/>
        </w:rPr>
        <w:t xml:space="preserve">resource </w:t>
      </w:r>
      <w:r w:rsidRPr="00964339">
        <w:rPr>
          <w:sz w:val="22"/>
          <w:szCs w:val="22"/>
        </w:rPr>
        <w:t xml:space="preserve">depletion), </w:t>
      </w:r>
      <w:r w:rsidR="00794D59">
        <w:rPr>
          <w:sz w:val="22"/>
          <w:szCs w:val="22"/>
        </w:rPr>
        <w:t xml:space="preserve">and developed and prescribed </w:t>
      </w:r>
      <w:r w:rsidRPr="00964339">
        <w:rPr>
          <w:sz w:val="22"/>
          <w:szCs w:val="22"/>
        </w:rPr>
        <w:t>design principles with very clearly elucidated “causal logics.”</w:t>
      </w:r>
      <w:r w:rsidR="0099669F" w:rsidRPr="00964339">
        <w:rPr>
          <w:sz w:val="22"/>
          <w:szCs w:val="22"/>
        </w:rPr>
        <w:t xml:space="preserve"> Hence in Type 1 efforts, means</w:t>
      </w:r>
      <w:r w:rsidR="005E5B55">
        <w:rPr>
          <w:sz w:val="22"/>
          <w:szCs w:val="22"/>
        </w:rPr>
        <w:t>-</w:t>
      </w:r>
      <w:r w:rsidR="0099669F" w:rsidRPr="00964339">
        <w:rPr>
          <w:sz w:val="22"/>
          <w:szCs w:val="22"/>
        </w:rPr>
        <w:t xml:space="preserve">oriented solutions are adjudicated on their ability to causally </w:t>
      </w:r>
      <w:r w:rsidR="00DE0584" w:rsidRPr="00964339">
        <w:rPr>
          <w:sz w:val="22"/>
          <w:szCs w:val="22"/>
        </w:rPr>
        <w:t xml:space="preserve">address </w:t>
      </w:r>
      <w:r w:rsidRPr="00964339">
        <w:rPr>
          <w:sz w:val="22"/>
          <w:szCs w:val="22"/>
        </w:rPr>
        <w:t xml:space="preserve">a specified </w:t>
      </w:r>
      <w:r w:rsidR="00641276">
        <w:rPr>
          <w:sz w:val="22"/>
          <w:szCs w:val="22"/>
        </w:rPr>
        <w:t>(</w:t>
      </w:r>
      <w:r w:rsidR="00E176DB" w:rsidRPr="00964339">
        <w:rPr>
          <w:sz w:val="22"/>
          <w:szCs w:val="22"/>
        </w:rPr>
        <w:t>economic</w:t>
      </w:r>
      <w:r w:rsidR="00227825" w:rsidRPr="00964339">
        <w:rPr>
          <w:sz w:val="22"/>
          <w:szCs w:val="22"/>
        </w:rPr>
        <w:t xml:space="preserve">) </w:t>
      </w:r>
      <w:r w:rsidRPr="00964339">
        <w:rPr>
          <w:sz w:val="22"/>
          <w:szCs w:val="22"/>
        </w:rPr>
        <w:t>problem to the betterment of an entire community</w:t>
      </w:r>
      <w:r w:rsidR="00227825" w:rsidRPr="00964339">
        <w:rPr>
          <w:sz w:val="22"/>
          <w:szCs w:val="22"/>
        </w:rPr>
        <w:t xml:space="preserve"> or society</w:t>
      </w:r>
      <w:r w:rsidR="005411F4" w:rsidRPr="00964339">
        <w:rPr>
          <w:sz w:val="22"/>
          <w:szCs w:val="22"/>
        </w:rPr>
        <w:t xml:space="preserve"> </w:t>
      </w:r>
      <w:r w:rsidR="002B424E" w:rsidRPr="00964339">
        <w:rPr>
          <w:sz w:val="22"/>
          <w:szCs w:val="22"/>
        </w:rPr>
        <w:fldChar w:fldCharType="begin"/>
      </w:r>
      <w:r w:rsidR="002B424E" w:rsidRPr="00964339">
        <w:rPr>
          <w:sz w:val="22"/>
          <w:szCs w:val="22"/>
        </w:rPr>
        <w:instrText xml:space="preserve"> ADDIN EN.CITE &lt;EndNote&gt;&lt;Cite&gt;&lt;Author&gt;Andersson&lt;/Author&gt;&lt;Year&gt;2004&lt;/Year&gt;&lt;RecNum&gt;32736&lt;/RecNum&gt;&lt;DisplayText&gt;(Andersson 2004)&lt;/DisplayText&gt;&lt;record&gt;&lt;rec-number&gt;32736&lt;/rec-number&gt;&lt;foreign-keys&gt;&lt;key app="EN" db-id="zd99pwsezrwdx5ep05ixvswmttr9paate0sd" timestamp="1492188173"&gt;32736&lt;/key&gt;&lt;/foreign-keys&gt;&lt;ref-type name="Journal Article"&gt;17&lt;/ref-type&gt;&lt;contributors&gt;&lt;authors&gt;&lt;author&gt;Andersson, Krister P.&lt;/author&gt;&lt;/authors&gt;&lt;/contributors&gt;&lt;titles&gt;&lt;title&gt;Who Talks with Whom? The Role of Repeated Interactions in Decentralized Forest Governance&lt;/title&gt;&lt;secondary-title&gt;World Development&lt;/secondary-title&gt;&lt;/titles&gt;&lt;periodical&gt;&lt;full-title&gt;World Development&lt;/full-title&gt;&lt;/periodical&gt;&lt;pages&gt;233--249&lt;/pages&gt;&lt;volume&gt;32&lt;/volume&gt;&lt;number&gt;2&lt;/number&gt;&lt;keywords&gt;&lt;keyword&gt;bolivia,collective,decentralization,forestry,latin america,municipal government&lt;/keyword&gt;&lt;/keywords&gt;&lt;dates&gt;&lt;year&gt;2004&lt;/year&gt;&lt;/dates&gt;&lt;isbn&gt;0305750X&lt;/isbn&gt;&lt;accession-num&gt;Andersson2004&lt;/accession-num&gt;&lt;urls&gt;&lt;related-urls&gt;&lt;url&gt;http://linkinghub.elsevier.com/retrieve/pii/S0305750X03002225&lt;/url&gt;&lt;url&gt;http://www.sciencedirect.com/science/article/pii/S0305750X03002225&lt;/url&gt;&lt;/related-urls&gt;&lt;/urls&gt;&lt;electronic-resource-num&gt;10.1016/j.worlddev.2003.07.007&lt;/electronic-resource-num&gt;&lt;/record&gt;&lt;/Cite&gt;&lt;/EndNote&gt;</w:instrText>
      </w:r>
      <w:r w:rsidR="002B424E" w:rsidRPr="00964339">
        <w:rPr>
          <w:sz w:val="22"/>
          <w:szCs w:val="22"/>
        </w:rPr>
        <w:fldChar w:fldCharType="separate"/>
      </w:r>
      <w:r w:rsidR="002B424E" w:rsidRPr="00964339">
        <w:rPr>
          <w:noProof/>
          <w:sz w:val="22"/>
          <w:szCs w:val="22"/>
        </w:rPr>
        <w:t>(Andersson 2004)</w:t>
      </w:r>
      <w:r w:rsidR="002B424E" w:rsidRPr="00964339">
        <w:rPr>
          <w:sz w:val="22"/>
          <w:szCs w:val="22"/>
        </w:rPr>
        <w:fldChar w:fldCharType="end"/>
      </w:r>
      <w:r w:rsidRPr="00964339">
        <w:rPr>
          <w:sz w:val="22"/>
          <w:szCs w:val="22"/>
        </w:rPr>
        <w:t xml:space="preserve">. </w:t>
      </w:r>
      <w:r w:rsidR="00227825" w:rsidRPr="00964339">
        <w:rPr>
          <w:sz w:val="22"/>
          <w:szCs w:val="22"/>
        </w:rPr>
        <w:t xml:space="preserve"> </w:t>
      </w:r>
    </w:p>
    <w:p w14:paraId="73E440EC" w14:textId="044A3758" w:rsidR="005A7084" w:rsidRPr="00964339" w:rsidRDefault="00E176DB" w:rsidP="005A1C7B">
      <w:pPr>
        <w:spacing w:line="360" w:lineRule="auto"/>
        <w:ind w:firstLine="720"/>
        <w:rPr>
          <w:bCs/>
          <w:sz w:val="22"/>
          <w:szCs w:val="22"/>
        </w:rPr>
      </w:pPr>
      <w:r w:rsidRPr="00964339">
        <w:rPr>
          <w:sz w:val="22"/>
          <w:szCs w:val="22"/>
        </w:rPr>
        <w:t xml:space="preserve">However, </w:t>
      </w:r>
      <w:r w:rsidR="000B5EF4">
        <w:rPr>
          <w:sz w:val="22"/>
          <w:szCs w:val="22"/>
        </w:rPr>
        <w:t xml:space="preserve">characterizing these </w:t>
      </w:r>
      <w:r w:rsidR="00794D59">
        <w:rPr>
          <w:sz w:val="22"/>
          <w:szCs w:val="22"/>
        </w:rPr>
        <w:t xml:space="preserve">problems as </w:t>
      </w:r>
      <w:r w:rsidR="00B86398" w:rsidRPr="00964339">
        <w:rPr>
          <w:sz w:val="22"/>
          <w:szCs w:val="22"/>
        </w:rPr>
        <w:t>resource depletion tragedies</w:t>
      </w:r>
      <w:r w:rsidRPr="00964339">
        <w:rPr>
          <w:sz w:val="22"/>
          <w:szCs w:val="22"/>
        </w:rPr>
        <w:t xml:space="preserve">, </w:t>
      </w:r>
      <w:r w:rsidR="00794D59">
        <w:rPr>
          <w:sz w:val="22"/>
          <w:szCs w:val="22"/>
        </w:rPr>
        <w:t xml:space="preserve">while paying less attention to how they might be situated </w:t>
      </w:r>
      <w:r w:rsidRPr="00964339">
        <w:rPr>
          <w:sz w:val="22"/>
          <w:szCs w:val="22"/>
        </w:rPr>
        <w:t>within a broader web of ecosys</w:t>
      </w:r>
      <w:r w:rsidR="00DA6109" w:rsidRPr="00964339">
        <w:rPr>
          <w:sz w:val="22"/>
          <w:szCs w:val="22"/>
        </w:rPr>
        <w:t xml:space="preserve">tems that cannot be reduced to </w:t>
      </w:r>
      <w:r w:rsidR="00794D59">
        <w:rPr>
          <w:sz w:val="22"/>
          <w:szCs w:val="22"/>
        </w:rPr>
        <w:t xml:space="preserve">CPRs, </w:t>
      </w:r>
      <w:r w:rsidR="00B86398" w:rsidRPr="00964339">
        <w:rPr>
          <w:sz w:val="22"/>
          <w:szCs w:val="22"/>
        </w:rPr>
        <w:t xml:space="preserve">means that the CPR conception </w:t>
      </w:r>
      <w:r w:rsidR="00DE0584" w:rsidRPr="00964339">
        <w:rPr>
          <w:sz w:val="22"/>
          <w:szCs w:val="22"/>
        </w:rPr>
        <w:t xml:space="preserve">also generated some negative consequences. For example, it has arguably </w:t>
      </w:r>
      <w:r w:rsidR="000D2A48" w:rsidRPr="00964339">
        <w:rPr>
          <w:sz w:val="22"/>
          <w:szCs w:val="22"/>
        </w:rPr>
        <w:t xml:space="preserve">resulted in </w:t>
      </w:r>
      <w:r w:rsidR="00DE0584" w:rsidRPr="00964339">
        <w:rPr>
          <w:sz w:val="22"/>
          <w:szCs w:val="22"/>
        </w:rPr>
        <w:t xml:space="preserve">policies that address </w:t>
      </w:r>
      <w:r w:rsidR="000D2A48" w:rsidRPr="00964339">
        <w:rPr>
          <w:sz w:val="22"/>
          <w:szCs w:val="22"/>
        </w:rPr>
        <w:t xml:space="preserve">complex forest governance </w:t>
      </w:r>
      <w:r w:rsidR="00977BF0" w:rsidRPr="00964339">
        <w:rPr>
          <w:sz w:val="22"/>
          <w:szCs w:val="22"/>
        </w:rPr>
        <w:t xml:space="preserve">challenges </w:t>
      </w:r>
      <w:r w:rsidR="00794D59">
        <w:rPr>
          <w:sz w:val="22"/>
          <w:szCs w:val="22"/>
        </w:rPr>
        <w:t xml:space="preserve">while </w:t>
      </w:r>
      <w:r w:rsidR="0082291D" w:rsidRPr="00964339">
        <w:rPr>
          <w:sz w:val="22"/>
          <w:szCs w:val="22"/>
        </w:rPr>
        <w:t>r</w:t>
      </w:r>
      <w:r w:rsidR="00977BF0" w:rsidRPr="00964339">
        <w:rPr>
          <w:sz w:val="22"/>
          <w:szCs w:val="22"/>
        </w:rPr>
        <w:t>einforcing</w:t>
      </w:r>
      <w:r w:rsidR="0082291D" w:rsidRPr="00964339">
        <w:rPr>
          <w:sz w:val="22"/>
          <w:szCs w:val="22"/>
        </w:rPr>
        <w:t xml:space="preserve"> </w:t>
      </w:r>
      <w:r w:rsidR="000D2A48" w:rsidRPr="00964339">
        <w:rPr>
          <w:sz w:val="22"/>
          <w:szCs w:val="22"/>
        </w:rPr>
        <w:t>neo-liberal problem orientations in which sustainability is reduced to “timber” rather more complex ecosystems</w:t>
      </w:r>
      <w:r w:rsidR="00794D59">
        <w:rPr>
          <w:sz w:val="22"/>
          <w:szCs w:val="22"/>
        </w:rPr>
        <w:t xml:space="preserve"> in which that timber grows and people </w:t>
      </w:r>
      <w:r w:rsidR="00B826B8">
        <w:rPr>
          <w:sz w:val="22"/>
          <w:szCs w:val="22"/>
        </w:rPr>
        <w:t xml:space="preserve">and other species </w:t>
      </w:r>
      <w:r w:rsidR="00794D59">
        <w:rPr>
          <w:sz w:val="22"/>
          <w:szCs w:val="22"/>
        </w:rPr>
        <w:t>live</w:t>
      </w:r>
      <w:r w:rsidR="000D2A48" w:rsidRPr="00964339">
        <w:rPr>
          <w:sz w:val="22"/>
          <w:szCs w:val="22"/>
        </w:rPr>
        <w:t xml:space="preserve"> </w:t>
      </w:r>
      <w:r w:rsidR="000D2A48" w:rsidRPr="00964339">
        <w:rPr>
          <w:sz w:val="22"/>
          <w:szCs w:val="22"/>
        </w:rPr>
        <w:fldChar w:fldCharType="begin"/>
      </w:r>
      <w:r w:rsidR="00671526" w:rsidRPr="00964339">
        <w:rPr>
          <w:sz w:val="22"/>
          <w:szCs w:val="22"/>
        </w:rPr>
        <w:instrText xml:space="preserve"> ADDIN EN.CITE &lt;EndNote&gt;&lt;Cite&gt;&lt;Author&gt;Wright&lt;/Author&gt;&lt;Year&gt;1995&lt;/Year&gt;&lt;RecNum&gt;41297&lt;/RecNum&gt;&lt;DisplayText&gt;(Wright 1995)&lt;/DisplayText&gt;&lt;record&gt;&lt;rec-number&gt;41297&lt;/rec-number&gt;&lt;foreign-keys&gt;&lt;key app="EN" db-id="zd99pwsezrwdx5ep05ixvswmttr9paate0sd" timestamp="1492188177"&gt;41297&lt;/key&gt;&lt;/foreign-keys&gt;&lt;ref-type name="Personal Communication"&gt;26&lt;/ref-type&gt;&lt;contributors&gt;&lt;authors&gt;&lt;author&gt;&lt;style face="normal" font="default" charset="133" size="100%"&gt;Wright, Don&lt;/style&gt;&lt;/author&gt;&lt;/authors&gt;&lt;/contributors&gt;&lt;titles&gt;&lt;title&gt;&lt;style face="normal" font="default" charset="133" size="100%"&gt;Residuals, Scarcity, Monkeys and Timber Supply: Some Reflections on Developments in British Columbia&lt;/style&gt;&lt;/title&gt;&lt;/titles&gt;&lt;keywords&gt;&lt;keyword&gt;Thesis&lt;/keyword&gt;&lt;keyword&gt;Forest policy - British Columbia&lt;/keyword&gt;&lt;keyword&gt;Eco-forestry - British Columbia&lt;/keyword&gt;&lt;/keywords&gt;&lt;dates&gt;&lt;year&gt;&lt;style face="normal" font="default" charset="133" size="100%"&gt;1995&lt;/style&gt;&lt;/year&gt;&lt;/dates&gt;&lt;pub-location&gt;&lt;style face="normal" font="default" charset="133" size="100%"&gt;Victoria, BC&lt;/style&gt;&lt;/pub-location&gt;&lt;publisher&gt;&lt;style face="normal" font="default" charset="133" size="100%"&gt;Personal paper&lt;/style&gt;&lt;/publisher&gt;&lt;urls&gt;&lt;/urls&gt;&lt;/record&gt;&lt;/Cite&gt;&lt;/EndNote&gt;</w:instrText>
      </w:r>
      <w:r w:rsidR="000D2A48" w:rsidRPr="00964339">
        <w:rPr>
          <w:sz w:val="22"/>
          <w:szCs w:val="22"/>
        </w:rPr>
        <w:fldChar w:fldCharType="separate"/>
      </w:r>
      <w:r w:rsidR="000D2A48" w:rsidRPr="00964339">
        <w:rPr>
          <w:noProof/>
          <w:sz w:val="22"/>
          <w:szCs w:val="22"/>
        </w:rPr>
        <w:t>(Wright 1995)</w:t>
      </w:r>
      <w:r w:rsidR="000D2A48" w:rsidRPr="00964339">
        <w:rPr>
          <w:sz w:val="22"/>
          <w:szCs w:val="22"/>
        </w:rPr>
        <w:fldChar w:fldCharType="end"/>
      </w:r>
      <w:r w:rsidR="000D2A48" w:rsidRPr="00964339">
        <w:rPr>
          <w:sz w:val="22"/>
          <w:szCs w:val="22"/>
        </w:rPr>
        <w:t xml:space="preserve"> </w:t>
      </w:r>
      <w:r w:rsidR="000D2A48" w:rsidRPr="00964339">
        <w:rPr>
          <w:sz w:val="22"/>
          <w:szCs w:val="22"/>
        </w:rPr>
        <w:fldChar w:fldCharType="begin"/>
      </w:r>
      <w:r w:rsidR="00671526" w:rsidRPr="00964339">
        <w:rPr>
          <w:sz w:val="22"/>
          <w:szCs w:val="22"/>
        </w:rPr>
        <w:instrText xml:space="preserve"> ADDIN EN.CITE &lt;EndNote&gt;&lt;Cite&gt;&lt;Author&gt;Cashore&lt;/Author&gt;&lt;Year&gt;2001&lt;/Year&gt;&lt;RecNum&gt;36307&lt;/RecNum&gt;&lt;DisplayText&gt;(Cashore, Vertinsky, and Raizada 2001)&lt;/DisplayText&gt;&lt;record&gt;&lt;rec-number&gt;36307&lt;/rec-number&gt;&lt;foreign-keys&gt;&lt;key app="EN" db-id="zd99pwsezrwdx5ep05ixvswmttr9paate0sd" timestamp="1492188175"&gt;36307&lt;/key&gt;&lt;/foreign-keys&gt;&lt;ref-type name="Book Section"&gt;5&lt;/ref-type&gt;&lt;contributors&gt;&lt;authors&gt;&lt;author&gt;Cashore, Benjamin&lt;/author&gt;&lt;author&gt;Ilan Vertinsky&lt;/author&gt;&lt;author&gt;Rachana Raizada&lt;/author&gt;&lt;/authors&gt;&lt;secondary-authors&gt;&lt;author&gt;Debra Salazar&lt;/author&gt;&lt;author&gt;Don Alper&lt;/author&gt;&lt;/secondary-authors&gt;&lt;/contributors&gt;&lt;titles&gt;&lt;title&gt;Firm Responses to External Pressures for Sustainable Forest Management in British Columbia and the US Pacific Northwest&lt;/title&gt;&lt;secondary-title&gt;Sustaining the Pacific Coast Forests: Forging Truces in the War in the Woods&lt;/secondary-title&gt;&lt;/titles&gt;&lt;keywords&gt;&lt;keyword&gt;Sustainable forestry&lt;/keyword&gt;&lt;keyword&gt;postdoc&lt;/keyword&gt;&lt;keyword&gt;firms&lt;/keyword&gt;&lt;keyword&gt;Alberta-Pacific&lt;/keyword&gt;&lt;keyword&gt;Macmillan-Bloedel Pine Hill&lt;/keyword&gt;&lt;keyword&gt;Canfor&lt;/keyword&gt;&lt;/keywords&gt;&lt;dates&gt;&lt;year&gt;2001&lt;/year&gt;&lt;/dates&gt;&lt;pub-location&gt;Vancouver&lt;/pub-location&gt;&lt;publisher&gt;UBC Press&lt;/publisher&gt;&lt;urls&gt;&lt;/urls&gt;&lt;/record&gt;&lt;/Cite&gt;&lt;/EndNote&gt;</w:instrText>
      </w:r>
      <w:r w:rsidR="000D2A48" w:rsidRPr="00964339">
        <w:rPr>
          <w:sz w:val="22"/>
          <w:szCs w:val="22"/>
        </w:rPr>
        <w:fldChar w:fldCharType="separate"/>
      </w:r>
      <w:r w:rsidR="00671526" w:rsidRPr="00964339">
        <w:rPr>
          <w:noProof/>
          <w:sz w:val="22"/>
          <w:szCs w:val="22"/>
        </w:rPr>
        <w:t>(Cashore, Vertinsky, and Raizada 2001)</w:t>
      </w:r>
      <w:r w:rsidR="000D2A48" w:rsidRPr="00964339">
        <w:rPr>
          <w:sz w:val="22"/>
          <w:szCs w:val="22"/>
        </w:rPr>
        <w:fldChar w:fldCharType="end"/>
      </w:r>
      <w:r w:rsidR="000D2A48" w:rsidRPr="00964339">
        <w:rPr>
          <w:sz w:val="22"/>
          <w:szCs w:val="22"/>
        </w:rPr>
        <w:t xml:space="preserve">. </w:t>
      </w:r>
      <w:r w:rsidR="00490711" w:rsidRPr="00964339">
        <w:rPr>
          <w:sz w:val="22"/>
          <w:szCs w:val="22"/>
        </w:rPr>
        <w:t xml:space="preserve">In fact, </w:t>
      </w:r>
      <w:r w:rsidR="000D2A48" w:rsidRPr="00964339">
        <w:rPr>
          <w:sz w:val="22"/>
          <w:szCs w:val="22"/>
        </w:rPr>
        <w:t xml:space="preserve">Ostrom </w:t>
      </w:r>
      <w:r w:rsidR="00DE0584" w:rsidRPr="00964339">
        <w:rPr>
          <w:sz w:val="22"/>
          <w:szCs w:val="22"/>
        </w:rPr>
        <w:t xml:space="preserve">(1990) </w:t>
      </w:r>
      <w:r w:rsidR="000D2A48" w:rsidRPr="00964339">
        <w:rPr>
          <w:sz w:val="22"/>
          <w:szCs w:val="22"/>
        </w:rPr>
        <w:t xml:space="preserve">herself recognized </w:t>
      </w:r>
      <w:r w:rsidR="00DE0584" w:rsidRPr="00964339">
        <w:rPr>
          <w:sz w:val="22"/>
          <w:szCs w:val="22"/>
        </w:rPr>
        <w:t xml:space="preserve">that </w:t>
      </w:r>
      <w:r w:rsidR="000D2A48" w:rsidRPr="00964339">
        <w:rPr>
          <w:sz w:val="22"/>
          <w:szCs w:val="22"/>
        </w:rPr>
        <w:t xml:space="preserve">her approach </w:t>
      </w:r>
      <w:r w:rsidR="00DE0584" w:rsidRPr="00964339">
        <w:rPr>
          <w:sz w:val="22"/>
          <w:szCs w:val="22"/>
        </w:rPr>
        <w:t>addressed</w:t>
      </w:r>
      <w:r w:rsidR="000D2A48" w:rsidRPr="00964339">
        <w:rPr>
          <w:sz w:val="22"/>
          <w:szCs w:val="22"/>
        </w:rPr>
        <w:t xml:space="preserve"> only a narrow class of resource challenges and provid</w:t>
      </w:r>
      <w:r w:rsidR="00DE0584" w:rsidRPr="00964339">
        <w:rPr>
          <w:sz w:val="22"/>
          <w:szCs w:val="22"/>
        </w:rPr>
        <w:t>ed</w:t>
      </w:r>
      <w:r w:rsidR="000D2A48" w:rsidRPr="00964339">
        <w:rPr>
          <w:sz w:val="22"/>
          <w:szCs w:val="22"/>
        </w:rPr>
        <w:t xml:space="preserve"> a focus largely on economic incentives</w:t>
      </w:r>
      <w:r w:rsidR="005411F4" w:rsidRPr="00964339">
        <w:rPr>
          <w:sz w:val="22"/>
          <w:szCs w:val="22"/>
        </w:rPr>
        <w:t xml:space="preserve"> </w:t>
      </w:r>
      <w:r w:rsidR="002B424E" w:rsidRPr="00964339">
        <w:rPr>
          <w:sz w:val="22"/>
          <w:szCs w:val="22"/>
        </w:rPr>
        <w:fldChar w:fldCharType="begin"/>
      </w:r>
      <w:r w:rsidR="002B424E" w:rsidRPr="00964339">
        <w:rPr>
          <w:sz w:val="22"/>
          <w:szCs w:val="22"/>
        </w:rPr>
        <w:instrText xml:space="preserve"> ADDIN EN.CITE &lt;EndNote&gt;&lt;Cite&gt;&lt;Author&gt;Bartley&lt;/Author&gt;&lt;Year&gt;2008&lt;/Year&gt;&lt;RecNum&gt;28623&lt;/RecNum&gt;&lt;DisplayText&gt;(Bartley, Andersson, and Jagger 2008)&lt;/DisplayText&gt;&lt;record&gt;&lt;rec-number&gt;28623&lt;/rec-number&gt;&lt;foreign-keys&gt;&lt;key app="EN" db-id="zd99pwsezrwdx5ep05ixvswmttr9paate0sd" timestamp="1492188171"&gt;28623&lt;/key&gt;&lt;/foreign-keys&gt;&lt;ref-type name="Journal Article"&gt;17&lt;/ref-type&gt;&lt;contributors&gt;&lt;authors&gt;&lt;author&gt;Bartley, Tim&lt;/author&gt;&lt;author&gt;Andersson, Krister&lt;/author&gt;&lt;author&gt;Jagger, Pamela and&lt;/author&gt;&lt;/authors&gt;&lt;/contributors&gt;&lt;titles&gt;&lt;title&gt;The Contribution of Institutional Theories to Explaining Decentralization of Natural Resource Governance&lt;/title&gt;&lt;secondary-title&gt;Society \&amp;amp; Natural Resources&lt;/secondary-title&gt;&lt;/titles&gt;&lt;periodical&gt;&lt;full-title&gt;Society \&amp;amp; Natural Resources&lt;/full-title&gt;&lt;/periodical&gt;&lt;pages&gt;160--174&lt;/pages&gt;&lt;volume&gt;21&lt;/volume&gt;&lt;number&gt;2&lt;/number&gt;&lt;keywords&gt;&lt;keyword&gt;control,decentralization,environmental governance,forestry,from central to lower,governance,have launched reforms,institutions,levels of government,nearly 60 nonindustrial countries,recent studies estimate that,that is,to decentralize natural resource,t&lt;/keyword&gt;&lt;/keywords&gt;&lt;dates&gt;&lt;year&gt;2008&lt;/year&gt;&lt;/dates&gt;&lt;isbn&gt;0894-1920&lt;/isbn&gt;&lt;accession-num&gt;Bartley2008&lt;/accession-num&gt;&lt;urls&gt;&lt;related-urls&gt;&lt;url&gt;http://www.informaworld.com/openurl?genre=article\&amp;amp;doi=10.1080/08941920701617973\&amp;amp;magic=crossref||D404A21C5BB053405B1A640AFFD44AE3&lt;/url&gt;&lt;url&gt;http://www.tandfonline.com/doi/abs/10.1080/08941920701617973&lt;/url&gt;&lt;/related-urls&gt;&lt;/urls&gt;&lt;electronic-resource-num&gt;10.1080/08941920701617973&lt;/electronic-resource-num&gt;&lt;/record&gt;&lt;/Cite&gt;&lt;/EndNote&gt;</w:instrText>
      </w:r>
      <w:r w:rsidR="002B424E" w:rsidRPr="00964339">
        <w:rPr>
          <w:sz w:val="22"/>
          <w:szCs w:val="22"/>
        </w:rPr>
        <w:fldChar w:fldCharType="separate"/>
      </w:r>
      <w:r w:rsidR="002B424E" w:rsidRPr="00964339">
        <w:rPr>
          <w:noProof/>
          <w:sz w:val="22"/>
          <w:szCs w:val="22"/>
        </w:rPr>
        <w:t>(Bartley, Andersson, and Jagger 2008)</w:t>
      </w:r>
      <w:r w:rsidR="002B424E" w:rsidRPr="00964339">
        <w:rPr>
          <w:sz w:val="22"/>
          <w:szCs w:val="22"/>
        </w:rPr>
        <w:fldChar w:fldCharType="end"/>
      </w:r>
      <w:r w:rsidR="005A7084" w:rsidRPr="00964339">
        <w:rPr>
          <w:sz w:val="22"/>
          <w:szCs w:val="22"/>
        </w:rPr>
        <w:t xml:space="preserve">. </w:t>
      </w:r>
      <w:r w:rsidR="005A7084" w:rsidRPr="00964339">
        <w:rPr>
          <w:bCs/>
          <w:sz w:val="22"/>
          <w:szCs w:val="22"/>
        </w:rPr>
        <w:t>She specifically limited the scope of her 1990 study to small scale, renewable resource problems and excluded situations of asymmetries of power of individuals o</w:t>
      </w:r>
      <w:r w:rsidR="00686C11">
        <w:rPr>
          <w:bCs/>
          <w:sz w:val="22"/>
          <w:szCs w:val="22"/>
        </w:rPr>
        <w:t>r</w:t>
      </w:r>
      <w:r w:rsidR="005A7084" w:rsidRPr="00964339">
        <w:rPr>
          <w:bCs/>
          <w:sz w:val="22"/>
          <w:szCs w:val="22"/>
        </w:rPr>
        <w:t xml:space="preserve"> groups to cause harm to other participants</w:t>
      </w:r>
      <w:r w:rsidR="00490711" w:rsidRPr="00964339">
        <w:rPr>
          <w:bCs/>
          <w:sz w:val="22"/>
          <w:szCs w:val="22"/>
        </w:rPr>
        <w:t xml:space="preserve"> </w:t>
      </w:r>
      <w:r w:rsidR="002B424E" w:rsidRPr="00964339">
        <w:rPr>
          <w:bCs/>
          <w:sz w:val="22"/>
          <w:szCs w:val="22"/>
        </w:rPr>
        <w:fldChar w:fldCharType="begin"/>
      </w:r>
      <w:r w:rsidR="002B424E" w:rsidRPr="00964339">
        <w:rPr>
          <w:bCs/>
          <w:sz w:val="22"/>
          <w:szCs w:val="22"/>
        </w:rPr>
        <w:instrText xml:space="preserve"> ADDIN EN.CITE &lt;EndNote&gt;&lt;Cite&gt;&lt;Author&gt;Ostrom&lt;/Author&gt;&lt;Year&gt;1990&lt;/Year&gt;&lt;RecNum&gt;43938&lt;/RecNum&gt;&lt;Suffix&gt;: 26&lt;/Suffix&gt;&lt;DisplayText&gt;(Ostrom 1990: 26)&lt;/DisplayText&gt;&lt;record&gt;&lt;rec-number&gt;43938&lt;/rec-number&gt;&lt;foreign-keys&gt;&lt;key app="EN" db-id="zd99pwsezrwdx5ep05ixvswmttr9paate0sd" timestamp="1492188178"&gt;43938&lt;/key&gt;&lt;/foreign-keys&gt;&lt;ref-type name="Book"&gt;6&lt;/ref-type&gt;&lt;contributors&gt;&lt;authors&gt;&lt;author&gt;Ostrom, Elinor&lt;/author&gt;&lt;/authors&gt;&lt;/contributors&gt;&lt;titles&gt;&lt;title&gt;Governing the Commons: The Evolution of Institutions for Collective Action&lt;/title&gt;&lt;/titles&gt;&lt;keywords&gt;&lt;keyword&gt;Thesis&lt;/keyword&gt;&lt;keyword&gt;Theoretical framework&lt;/keyword&gt;&lt;keyword&gt;Public choice&lt;/keyword&gt;&lt;keyword&gt;certification&lt;/keyword&gt;&lt;keyword&gt;environmental politics&lt;/keyword&gt;&lt;keyword&gt;F&amp;amp;ES 80084&lt;/keyword&gt;&lt;/keywords&gt;&lt;dates&gt;&lt;year&gt;1990&lt;/year&gt;&lt;/dates&gt;&lt;pub-location&gt;Cambridge&lt;/pub-location&gt;&lt;publisher&gt;Cambridge University Press&lt;/publisher&gt;&lt;urls&gt;&lt;/urls&gt;&lt;/record&gt;&lt;/Cite&gt;&lt;/EndNote&gt;</w:instrText>
      </w:r>
      <w:r w:rsidR="002B424E" w:rsidRPr="00964339">
        <w:rPr>
          <w:bCs/>
          <w:sz w:val="22"/>
          <w:szCs w:val="22"/>
        </w:rPr>
        <w:fldChar w:fldCharType="separate"/>
      </w:r>
      <w:r w:rsidR="002B424E" w:rsidRPr="00964339">
        <w:rPr>
          <w:bCs/>
          <w:noProof/>
          <w:sz w:val="22"/>
          <w:szCs w:val="22"/>
        </w:rPr>
        <w:t>(Ostrom 1990: 26)</w:t>
      </w:r>
      <w:r w:rsidR="002B424E" w:rsidRPr="00964339">
        <w:rPr>
          <w:bCs/>
          <w:sz w:val="22"/>
          <w:szCs w:val="22"/>
        </w:rPr>
        <w:fldChar w:fldCharType="end"/>
      </w:r>
      <w:r w:rsidR="005A7084" w:rsidRPr="00964339">
        <w:rPr>
          <w:bCs/>
          <w:sz w:val="22"/>
          <w:szCs w:val="22"/>
        </w:rPr>
        <w:t xml:space="preserve">. </w:t>
      </w:r>
    </w:p>
    <w:p w14:paraId="0F3E9E19" w14:textId="04EEF88B" w:rsidR="005D38B4" w:rsidRPr="00964339" w:rsidRDefault="005A7084" w:rsidP="005D38B4">
      <w:pPr>
        <w:spacing w:line="360" w:lineRule="auto"/>
        <w:ind w:firstLine="720"/>
        <w:rPr>
          <w:color w:val="000000"/>
          <w:sz w:val="22"/>
          <w:szCs w:val="22"/>
        </w:rPr>
      </w:pPr>
      <w:r w:rsidRPr="00964339">
        <w:rPr>
          <w:bCs/>
          <w:sz w:val="22"/>
          <w:szCs w:val="22"/>
        </w:rPr>
        <w:lastRenderedPageBreak/>
        <w:t>Yet, there and in other writings she also suggests that the findings about self-organization at small scales might provide general insights into collective action: “</w:t>
      </w:r>
      <w:r w:rsidRPr="00964339">
        <w:rPr>
          <w:sz w:val="22"/>
          <w:szCs w:val="22"/>
        </w:rPr>
        <w:t>All efforts to organize collective action. whether by an external ruler, an entrepreneur. or a set of principals who wish to gain collective benefits, must address a common set of problems. These have to do with coping with free-riding, solving commitment problems, arranging for the supply of new institutions, and monitoring individual compliance with sets of rules” (</w:t>
      </w:r>
      <w:r w:rsidR="007A7758">
        <w:rPr>
          <w:sz w:val="22"/>
          <w:szCs w:val="22"/>
        </w:rPr>
        <w:t xml:space="preserve">Ostrom 1990: </w:t>
      </w:r>
      <w:r w:rsidRPr="00964339">
        <w:rPr>
          <w:sz w:val="22"/>
          <w:szCs w:val="22"/>
        </w:rPr>
        <w:t xml:space="preserve">27). In her presidential address to the American Political Science Association, she goes a step further, arguing that: “ … </w:t>
      </w:r>
      <w:r w:rsidRPr="00964339">
        <w:rPr>
          <w:color w:val="000000"/>
          <w:sz w:val="22"/>
          <w:szCs w:val="22"/>
        </w:rPr>
        <w:t>the theory of collective action is </w:t>
      </w:r>
      <w:r w:rsidRPr="00964339">
        <w:rPr>
          <w:i/>
          <w:iCs/>
          <w:color w:val="000000"/>
          <w:sz w:val="22"/>
          <w:szCs w:val="22"/>
        </w:rPr>
        <w:t>the</w:t>
      </w:r>
      <w:r w:rsidRPr="00964339">
        <w:rPr>
          <w:color w:val="000000"/>
          <w:sz w:val="22"/>
          <w:szCs w:val="22"/>
        </w:rPr>
        <w:t> central subject of political science”</w:t>
      </w:r>
      <w:r w:rsidR="000148AA" w:rsidRPr="00964339">
        <w:rPr>
          <w:color w:val="000000"/>
          <w:sz w:val="22"/>
          <w:szCs w:val="22"/>
        </w:rPr>
        <w:t xml:space="preserve"> </w:t>
      </w:r>
      <w:r w:rsidR="002B424E" w:rsidRPr="00964339">
        <w:rPr>
          <w:color w:val="000000"/>
          <w:sz w:val="22"/>
          <w:szCs w:val="22"/>
        </w:rPr>
        <w:fldChar w:fldCharType="begin"/>
      </w:r>
      <w:r w:rsidR="002B424E" w:rsidRPr="00964339">
        <w:rPr>
          <w:color w:val="000000"/>
          <w:sz w:val="22"/>
          <w:szCs w:val="22"/>
        </w:rPr>
        <w:instrText xml:space="preserve"> ADDIN EN.CITE &lt;EndNote&gt;&lt;Cite&gt;&lt;Author&gt;Ostrom&lt;/Author&gt;&lt;Year&gt;1998&lt;/Year&gt;&lt;RecNum&gt;39203&lt;/RecNum&gt;&lt;Suffix&gt;: 1&lt;/Suffix&gt;&lt;DisplayText&gt;(Ostrom 1998: 1)&lt;/DisplayText&gt;&lt;record&gt;&lt;rec-number&gt;39203&lt;/rec-number&gt;&lt;foreign-keys&gt;&lt;key app="EN" db-id="zd99pwsezrwdx5ep05ixvswmttr9paate0sd" timestamp="1492188176"&gt;39203&lt;/key&gt;&lt;/foreign-keys&gt;&lt;ref-type name="Journal Article"&gt;17&lt;/ref-type&gt;&lt;contributors&gt;&lt;authors&gt;&lt;author&gt;Ostrom, E.&lt;/author&gt;&lt;/authors&gt;&lt;/contributors&gt;&lt;titles&gt;&lt;title&gt;A behavioral approach to the rational choice theory of collective action&lt;/title&gt;&lt;secondary-title&gt;American Political Science Review&lt;/secondary-title&gt;&lt;/titles&gt;&lt;periodical&gt;&lt;full-title&gt;American Political Science Review&lt;/full-title&gt;&lt;/periodical&gt;&lt;pages&gt;1-22&lt;/pages&gt;&lt;volume&gt;92&lt;/volume&gt;&lt;number&gt;1&lt;/number&gt;&lt;dates&gt;&lt;year&gt;1998&lt;/year&gt;&lt;pub-dates&gt;&lt;date&gt;Mar&lt;/date&gt;&lt;/pub-dates&gt;&lt;/dates&gt;&lt;isbn&gt;0003-0554&lt;/isbn&gt;&lt;accession-num&gt;ISI:000072227100002&lt;/accession-num&gt;&lt;urls&gt;&lt;related-urls&gt;&lt;url&gt;&amp;lt;Go to ISI&amp;gt;://000072227100002 &lt;/url&gt;&lt;/related-urls&gt;&lt;/urls&gt;&lt;/record&gt;&lt;/Cite&gt;&lt;/EndNote&gt;</w:instrText>
      </w:r>
      <w:r w:rsidR="002B424E" w:rsidRPr="00964339">
        <w:rPr>
          <w:color w:val="000000"/>
          <w:sz w:val="22"/>
          <w:szCs w:val="22"/>
        </w:rPr>
        <w:fldChar w:fldCharType="separate"/>
      </w:r>
      <w:r w:rsidR="002B424E" w:rsidRPr="00964339">
        <w:rPr>
          <w:noProof/>
          <w:color w:val="000000"/>
          <w:sz w:val="22"/>
          <w:szCs w:val="22"/>
        </w:rPr>
        <w:t>(Ostrom 1998: 1)</w:t>
      </w:r>
      <w:r w:rsidR="002B424E" w:rsidRPr="00964339">
        <w:rPr>
          <w:color w:val="000000"/>
          <w:sz w:val="22"/>
          <w:szCs w:val="22"/>
        </w:rPr>
        <w:fldChar w:fldCharType="end"/>
      </w:r>
      <w:r w:rsidR="00B826B8">
        <w:rPr>
          <w:color w:val="000000"/>
          <w:sz w:val="22"/>
          <w:szCs w:val="22"/>
        </w:rPr>
        <w:t>.</w:t>
      </w:r>
      <w:r w:rsidR="003D3796" w:rsidRPr="00964339">
        <w:rPr>
          <w:color w:val="000000"/>
          <w:sz w:val="22"/>
          <w:szCs w:val="22"/>
        </w:rPr>
        <w:t xml:space="preserve"> </w:t>
      </w:r>
      <w:r w:rsidRPr="00964339">
        <w:rPr>
          <w:color w:val="000000"/>
          <w:sz w:val="22"/>
          <w:szCs w:val="22"/>
        </w:rPr>
        <w:t xml:space="preserve">Others argue that CPR is the most appropriate way to characterize international environmental conflict generally </w:t>
      </w:r>
      <w:r w:rsidR="00F6407F">
        <w:rPr>
          <w:color w:val="000000"/>
          <w:sz w:val="22"/>
          <w:szCs w:val="22"/>
        </w:rPr>
        <w:fldChar w:fldCharType="begin"/>
      </w:r>
      <w:r w:rsidR="00F6407F">
        <w:rPr>
          <w:color w:val="000000"/>
          <w:sz w:val="22"/>
          <w:szCs w:val="22"/>
        </w:rPr>
        <w:instrText xml:space="preserve"> ADDIN EN.CITE &lt;EndNote&gt;&lt;Cite&gt;&lt;Author&gt;Barkin&lt;/Author&gt;&lt;Year&gt;1999&lt;/Year&gt;&lt;RecNum&gt;38801&lt;/RecNum&gt;&lt;DisplayText&gt;(Barkin and Shambaugh 1999, Dietz, Ostrom, and Stern 2003)&lt;/DisplayText&gt;&lt;record&gt;&lt;rec-number&gt;38801&lt;/rec-number&gt;&lt;foreign-keys&gt;&lt;key app="EN" db-id="zd99pwsezrwdx5ep05ixvswmttr9paate0sd" timestamp="1492188176"&gt;38801&lt;/key&gt;&lt;/foreign-keys&gt;&lt;ref-type name="Book Section"&gt;5&lt;/ref-type&gt;&lt;contributors&gt;&lt;authors&gt;&lt;author&gt;Barkin, S.&lt;/author&gt;&lt;author&gt;Shambaugh, G.&lt;/author&gt;&lt;/authors&gt;&lt;secondary-authors&gt;&lt;author&gt;Barkin, S. &lt;/author&gt;&lt;author&gt;Shambaugh, G.&lt;/author&gt;&lt;/secondary-authors&gt;&lt;/contributors&gt;&lt;titles&gt;&lt;title&gt;Hypotheses on the International Politics of Common Pool Resources&lt;/title&gt;&lt;secondary-title&gt;Anarchy and the Environment: The International Relations of Common Pool Resources&lt;/secondary-title&gt;&lt;/titles&gt;&lt;pages&gt;1-25&lt;/pages&gt;&lt;dates&gt;&lt;year&gt;1999&lt;/year&gt;&lt;/dates&gt;&lt;pub-location&gt;Albany&lt;/pub-location&gt;&lt;publisher&gt;SUNY Press&lt;/publisher&gt;&lt;urls&gt;&lt;/urls&gt;&lt;/record&gt;&lt;/Cite&gt;&lt;Cite&gt;&lt;Author&gt;Dietz&lt;/Author&gt;&lt;Year&gt;2003&lt;/Year&gt;&lt;RecNum&gt;33813&lt;/RecNum&gt;&lt;record&gt;&lt;rec-number&gt;33813&lt;/rec-number&gt;&lt;foreign-keys&gt;&lt;key app="EN" db-id="zd99pwsezrwdx5ep05ixvswmttr9paate0sd" timestamp="1492188174"&gt;33813&lt;/key&gt;&lt;/foreign-keys&gt;&lt;ref-type name="Journal Article"&gt;17&lt;/ref-type&gt;&lt;contributors&gt;&lt;authors&gt;&lt;author&gt;Thomas Dietz&lt;/author&gt;&lt;author&gt;Elinor Ostrom&lt;/author&gt;&lt;author&gt;Paul C. Stern&lt;/author&gt;&lt;/authors&gt;&lt;/contributors&gt;&lt;titles&gt;&lt;title&gt;The Struggle to Govern the Commons&lt;/title&gt;&lt;secondary-title&gt;Science&lt;/secondary-title&gt;&lt;/titles&gt;&lt;periodical&gt;&lt;full-title&gt;Science&lt;/full-title&gt;&lt;/periodical&gt;&lt;volume&gt;302&lt;/volume&gt;&lt;number&gt;December 12&lt;/number&gt;&lt;section&gt;1907&lt;/section&gt;&lt;keywords&gt;&lt;keyword&gt;cmcdermott&lt;/keyword&gt;&lt;keyword&gt;F&amp;amp;ES 80084&lt;/keyword&gt;&lt;keyword&gt;Institutions and local resource managment&lt;/keyword&gt;&lt;/keywords&gt;&lt;dates&gt;&lt;year&gt;2003&lt;/year&gt;&lt;/dates&gt;&lt;urls&gt;&lt;/urls&gt;&lt;/record&gt;&lt;/Cite&gt;&lt;/EndNote&gt;</w:instrText>
      </w:r>
      <w:r w:rsidR="00F6407F">
        <w:rPr>
          <w:color w:val="000000"/>
          <w:sz w:val="22"/>
          <w:szCs w:val="22"/>
        </w:rPr>
        <w:fldChar w:fldCharType="separate"/>
      </w:r>
      <w:r w:rsidR="00F6407F">
        <w:rPr>
          <w:noProof/>
          <w:color w:val="000000"/>
          <w:sz w:val="22"/>
          <w:szCs w:val="22"/>
        </w:rPr>
        <w:t>(Barkin and Shambaugh 1999, Dietz, Ostrom, and Stern 2003)</w:t>
      </w:r>
      <w:r w:rsidR="00F6407F">
        <w:rPr>
          <w:color w:val="000000"/>
          <w:sz w:val="22"/>
          <w:szCs w:val="22"/>
        </w:rPr>
        <w:fldChar w:fldCharType="end"/>
      </w:r>
      <w:r w:rsidRPr="00964339">
        <w:rPr>
          <w:color w:val="000000"/>
          <w:sz w:val="22"/>
          <w:szCs w:val="22"/>
        </w:rPr>
        <w:t>. No</w:t>
      </w:r>
      <w:r w:rsidR="00B826B8">
        <w:rPr>
          <w:color w:val="000000"/>
          <w:sz w:val="22"/>
          <w:szCs w:val="22"/>
        </w:rPr>
        <w:t xml:space="preserve">t surprisingly, then, </w:t>
      </w:r>
      <w:r w:rsidRPr="00964339">
        <w:rPr>
          <w:color w:val="000000"/>
          <w:sz w:val="22"/>
          <w:szCs w:val="22"/>
        </w:rPr>
        <w:t>others see CPR problems everywhere in environmental studies and political science</w:t>
      </w:r>
      <w:r w:rsidR="00A84552" w:rsidRPr="00964339">
        <w:rPr>
          <w:color w:val="000000"/>
          <w:sz w:val="22"/>
          <w:szCs w:val="22"/>
        </w:rPr>
        <w:t>.</w:t>
      </w:r>
      <w:r w:rsidR="000D2A48" w:rsidRPr="00964339">
        <w:rPr>
          <w:rStyle w:val="EndnoteReference"/>
          <w:sz w:val="22"/>
          <w:szCs w:val="22"/>
        </w:rPr>
        <w:endnoteReference w:id="13"/>
      </w:r>
      <w:r w:rsidR="00A84552" w:rsidRPr="00964339">
        <w:rPr>
          <w:color w:val="000000"/>
          <w:sz w:val="22"/>
          <w:szCs w:val="22"/>
        </w:rPr>
        <w:t xml:space="preserve"> What is important about Type 1 solutions is that wh</w:t>
      </w:r>
      <w:r w:rsidR="00045ACA">
        <w:rPr>
          <w:color w:val="000000"/>
          <w:sz w:val="22"/>
          <w:szCs w:val="22"/>
        </w:rPr>
        <w:t xml:space="preserve">ereas the scholarly work in this vein </w:t>
      </w:r>
      <w:r w:rsidR="00A84552" w:rsidRPr="00964339">
        <w:rPr>
          <w:color w:val="000000"/>
          <w:sz w:val="22"/>
          <w:szCs w:val="22"/>
        </w:rPr>
        <w:t xml:space="preserve">focused on a diverse set of examples and approaches, </w:t>
      </w:r>
      <w:r w:rsidR="00045ACA">
        <w:rPr>
          <w:color w:val="000000"/>
          <w:sz w:val="22"/>
          <w:szCs w:val="22"/>
        </w:rPr>
        <w:t xml:space="preserve">it is united in a search for a </w:t>
      </w:r>
      <w:r w:rsidR="00F80D8C" w:rsidRPr="00964339">
        <w:rPr>
          <w:color w:val="000000"/>
          <w:sz w:val="22"/>
          <w:szCs w:val="22"/>
        </w:rPr>
        <w:t>‘generalizable’ theoretical framework</w:t>
      </w:r>
      <w:r w:rsidR="002D233B">
        <w:rPr>
          <w:color w:val="000000"/>
          <w:sz w:val="22"/>
          <w:szCs w:val="22"/>
        </w:rPr>
        <w:t xml:space="preserve"> to inform institutional design and policy interventions at multiple scales. </w:t>
      </w:r>
    </w:p>
    <w:p w14:paraId="63D022CA" w14:textId="0500B274" w:rsidR="00A57D8C" w:rsidRPr="00964339" w:rsidRDefault="000D2A48" w:rsidP="00463BB7">
      <w:pPr>
        <w:spacing w:line="360" w:lineRule="auto"/>
        <w:ind w:firstLine="720"/>
        <w:rPr>
          <w:sz w:val="22"/>
          <w:szCs w:val="22"/>
        </w:rPr>
      </w:pPr>
      <w:r w:rsidRPr="00964339">
        <w:rPr>
          <w:sz w:val="22"/>
          <w:szCs w:val="22"/>
        </w:rPr>
        <w:t xml:space="preserve">Hence, </w:t>
      </w:r>
      <w:r w:rsidR="003A4B8A">
        <w:rPr>
          <w:sz w:val="22"/>
          <w:szCs w:val="22"/>
        </w:rPr>
        <w:t xml:space="preserve">Type 1 conceptualizations, </w:t>
      </w:r>
      <w:r w:rsidR="00F47AEA">
        <w:rPr>
          <w:sz w:val="22"/>
          <w:szCs w:val="22"/>
        </w:rPr>
        <w:t xml:space="preserve">especially the application of </w:t>
      </w:r>
      <w:r w:rsidR="003A4B8A">
        <w:rPr>
          <w:sz w:val="22"/>
          <w:szCs w:val="22"/>
        </w:rPr>
        <w:t xml:space="preserve">means-end reasoning, </w:t>
      </w:r>
      <w:r w:rsidR="00F47AEA">
        <w:rPr>
          <w:sz w:val="22"/>
          <w:szCs w:val="22"/>
        </w:rPr>
        <w:t>is</w:t>
      </w:r>
      <w:r w:rsidR="003A4B8A">
        <w:rPr>
          <w:sz w:val="22"/>
          <w:szCs w:val="22"/>
        </w:rPr>
        <w:t xml:space="preserve"> now being applied </w:t>
      </w:r>
      <w:r w:rsidRPr="00964339">
        <w:rPr>
          <w:sz w:val="22"/>
          <w:szCs w:val="22"/>
        </w:rPr>
        <w:t xml:space="preserve">far beyond </w:t>
      </w:r>
      <w:r w:rsidR="0082291D" w:rsidRPr="00964339">
        <w:rPr>
          <w:sz w:val="22"/>
          <w:szCs w:val="22"/>
        </w:rPr>
        <w:t xml:space="preserve">the </w:t>
      </w:r>
      <w:r w:rsidR="003A4B8A">
        <w:rPr>
          <w:sz w:val="22"/>
          <w:szCs w:val="22"/>
        </w:rPr>
        <w:t xml:space="preserve">specific </w:t>
      </w:r>
      <w:r w:rsidR="00D623DB">
        <w:rPr>
          <w:sz w:val="22"/>
          <w:szCs w:val="22"/>
        </w:rPr>
        <w:t xml:space="preserve">set of </w:t>
      </w:r>
      <w:r w:rsidR="003A4B8A">
        <w:rPr>
          <w:sz w:val="22"/>
          <w:szCs w:val="22"/>
        </w:rPr>
        <w:t>problem</w:t>
      </w:r>
      <w:r w:rsidR="00D623DB">
        <w:rPr>
          <w:sz w:val="22"/>
          <w:szCs w:val="22"/>
        </w:rPr>
        <w:t>s</w:t>
      </w:r>
      <w:r w:rsidR="003A4B8A">
        <w:rPr>
          <w:sz w:val="22"/>
          <w:szCs w:val="22"/>
        </w:rPr>
        <w:t xml:space="preserve"> Ostrom originally </w:t>
      </w:r>
      <w:r w:rsidRPr="00964339">
        <w:rPr>
          <w:sz w:val="22"/>
          <w:szCs w:val="22"/>
        </w:rPr>
        <w:t>envisioned</w:t>
      </w:r>
      <w:r w:rsidR="00F47AEA">
        <w:rPr>
          <w:sz w:val="22"/>
          <w:szCs w:val="22"/>
        </w:rPr>
        <w:t xml:space="preserve">, including to non-depletion environmental challenges such as climate change. Its dominance in policy and political sciences of the environment may explain, for example, </w:t>
      </w:r>
      <w:r w:rsidR="00A57D8C" w:rsidRPr="00964339">
        <w:rPr>
          <w:sz w:val="22"/>
          <w:szCs w:val="22"/>
        </w:rPr>
        <w:t>why Sabatier</w:t>
      </w:r>
      <w:r w:rsidR="00895FBC" w:rsidRPr="00964339">
        <w:rPr>
          <w:sz w:val="22"/>
          <w:szCs w:val="22"/>
        </w:rPr>
        <w:t xml:space="preserve"> </w:t>
      </w:r>
      <w:r w:rsidR="00481128" w:rsidRPr="00964339">
        <w:rPr>
          <w:sz w:val="22"/>
          <w:szCs w:val="22"/>
        </w:rPr>
        <w:fldChar w:fldCharType="begin"/>
      </w:r>
      <w:r w:rsidR="00481128" w:rsidRPr="00964339">
        <w:rPr>
          <w:sz w:val="22"/>
          <w:szCs w:val="22"/>
        </w:rPr>
        <w:instrText xml:space="preserve"> ADDIN EN.CITE &lt;EndNote&gt;&lt;Cite ExcludeAuth="1"&gt;&lt;Author&gt;Sabatier&lt;/Author&gt;&lt;Year&gt;1999&lt;/Year&gt;&lt;RecNum&gt;37995&lt;/RecNum&gt;&lt;DisplayText&gt;(1999)&lt;/DisplayText&gt;&lt;record&gt;&lt;rec-number&gt;37995&lt;/rec-number&gt;&lt;foreign-keys&gt;&lt;key app="EN" db-id="zd99pwsezrwdx5ep05ixvswmttr9paate0sd" timestamp="1492188175"&gt;37995&lt;/key&gt;&lt;/foreign-keys&gt;&lt;ref-type name="Edited Book"&gt;28&lt;/ref-type&gt;&lt;contributors&gt;&lt;authors&gt;&lt;author&gt;Paul Sabatier&lt;/author&gt;&lt;/authors&gt;&lt;/contributors&gt;&lt;titles&gt;&lt;title&gt;Theories of the Policy Process&lt;/title&gt;&lt;/titles&gt;&lt;keywords&gt;&lt;keyword&gt;bc book&lt;/keyword&gt;&lt;keyword&gt;scottm&lt;/keyword&gt;&lt;keyword&gt;Cmbalboa&lt;/keyword&gt;&lt;keyword&gt;CEP&lt;/keyword&gt;&lt;keyword&gt;policy process&lt;/keyword&gt;&lt;keyword&gt;theory&lt;/keyword&gt;&lt;keyword&gt;F&amp;amp;ES 80084&lt;/keyword&gt;&lt;keyword&gt;Institutional Theory&lt;/keyword&gt;&lt;/keywords&gt;&lt;dates&gt;&lt;year&gt;1999&lt;/year&gt;&lt;/dates&gt;&lt;pub-location&gt;Boulder, CO&lt;/pub-location&gt;&lt;publisher&gt;Westview Press&lt;/publisher&gt;&lt;urls&gt;&lt;/urls&gt;&lt;/record&gt;&lt;/Cite&gt;&lt;/EndNote&gt;</w:instrText>
      </w:r>
      <w:r w:rsidR="00481128" w:rsidRPr="00964339">
        <w:rPr>
          <w:sz w:val="22"/>
          <w:szCs w:val="22"/>
        </w:rPr>
        <w:fldChar w:fldCharType="separate"/>
      </w:r>
      <w:r w:rsidR="00481128" w:rsidRPr="00964339">
        <w:rPr>
          <w:noProof/>
          <w:sz w:val="22"/>
          <w:szCs w:val="22"/>
        </w:rPr>
        <w:t>(1999)</w:t>
      </w:r>
      <w:r w:rsidR="00481128" w:rsidRPr="00964339">
        <w:rPr>
          <w:sz w:val="22"/>
          <w:szCs w:val="22"/>
        </w:rPr>
        <w:fldChar w:fldCharType="end"/>
      </w:r>
      <w:r w:rsidR="00A57D8C" w:rsidRPr="00964339">
        <w:rPr>
          <w:sz w:val="22"/>
          <w:szCs w:val="22"/>
        </w:rPr>
        <w:t xml:space="preserve"> included Ostrom’s IAD framework </w:t>
      </w:r>
      <w:r w:rsidR="00481128" w:rsidRPr="00964339">
        <w:rPr>
          <w:sz w:val="22"/>
          <w:szCs w:val="22"/>
        </w:rPr>
        <w:fldChar w:fldCharType="begin"/>
      </w:r>
      <w:r w:rsidR="00481128" w:rsidRPr="00964339">
        <w:rPr>
          <w:sz w:val="22"/>
          <w:szCs w:val="22"/>
        </w:rPr>
        <w:instrText xml:space="preserve"> ADDIN EN.CITE &lt;EndNote&gt;&lt;Cite&gt;&lt;Author&gt;Ostrom&lt;/Author&gt;&lt;Year&gt;1999&lt;/Year&gt;&lt;RecNum&gt;38118&lt;/RecNum&gt;&lt;DisplayText&gt;(Ostrom 1999)&lt;/DisplayText&gt;&lt;record&gt;&lt;rec-number&gt;38118&lt;/rec-number&gt;&lt;foreign-keys&gt;&lt;key app="EN" db-id="zd99pwsezrwdx5ep05ixvswmttr9paate0sd" timestamp="1492188175"&gt;38118&lt;/key&gt;&lt;/foreign-keys&gt;&lt;ref-type name="Book Section"&gt;5&lt;/ref-type&gt;&lt;contributors&gt;&lt;authors&gt;&lt;author&gt;Ostrom, E.&lt;/author&gt;&lt;/authors&gt;&lt;secondary-authors&gt;&lt;author&gt;Sabatier, P.&lt;/author&gt;&lt;/secondary-authors&gt;&lt;/contributors&gt;&lt;titles&gt;&lt;title&gt;Institutional Rational Choice: An Assessment of the IAD Framework&lt;/title&gt;&lt;secondary-title&gt;Theories of the Policy Process&lt;/secondary-title&gt;&lt;/titles&gt;&lt;dates&gt;&lt;year&gt;1999&lt;/year&gt;&lt;/dates&gt;&lt;pub-location&gt;Boulder&lt;/pub-location&gt;&lt;publisher&gt;Westview Press&lt;/publisher&gt;&lt;urls&gt;&lt;/urls&gt;&lt;/record&gt;&lt;/Cite&gt;&lt;/EndNote&gt;</w:instrText>
      </w:r>
      <w:r w:rsidR="00481128" w:rsidRPr="00964339">
        <w:rPr>
          <w:sz w:val="22"/>
          <w:szCs w:val="22"/>
        </w:rPr>
        <w:fldChar w:fldCharType="separate"/>
      </w:r>
      <w:r w:rsidR="00481128" w:rsidRPr="00964339">
        <w:rPr>
          <w:noProof/>
          <w:sz w:val="22"/>
          <w:szCs w:val="22"/>
        </w:rPr>
        <w:t>(Ostrom 1999)</w:t>
      </w:r>
      <w:r w:rsidR="00481128" w:rsidRPr="00964339">
        <w:rPr>
          <w:sz w:val="22"/>
          <w:szCs w:val="22"/>
        </w:rPr>
        <w:fldChar w:fldCharType="end"/>
      </w:r>
      <w:r w:rsidR="00F47AEA">
        <w:rPr>
          <w:sz w:val="22"/>
          <w:szCs w:val="22"/>
        </w:rPr>
        <w:t xml:space="preserve"> </w:t>
      </w:r>
      <w:r w:rsidR="00A57D8C" w:rsidRPr="00964339">
        <w:rPr>
          <w:sz w:val="22"/>
          <w:szCs w:val="22"/>
        </w:rPr>
        <w:t xml:space="preserve">in his edited collection, </w:t>
      </w:r>
      <w:r w:rsidR="00A57D8C" w:rsidRPr="007E517B">
        <w:rPr>
          <w:i/>
          <w:sz w:val="22"/>
          <w:szCs w:val="22"/>
        </w:rPr>
        <w:t>Theories of the Policy Process</w:t>
      </w:r>
      <w:r w:rsidR="00A57D8C" w:rsidRPr="00964339">
        <w:rPr>
          <w:sz w:val="22"/>
          <w:szCs w:val="22"/>
        </w:rPr>
        <w:t>, but excluded historical institutionalists, such as Hall</w:t>
      </w:r>
      <w:r w:rsidR="000003AA" w:rsidRPr="00964339">
        <w:rPr>
          <w:sz w:val="22"/>
          <w:szCs w:val="22"/>
        </w:rPr>
        <w:t xml:space="preserve"> </w:t>
      </w:r>
      <w:r w:rsidR="00481128" w:rsidRPr="00964339">
        <w:rPr>
          <w:sz w:val="22"/>
          <w:szCs w:val="22"/>
        </w:rPr>
        <w:fldChar w:fldCharType="begin"/>
      </w:r>
      <w:r w:rsidR="00481128" w:rsidRPr="00964339">
        <w:rPr>
          <w:sz w:val="22"/>
          <w:szCs w:val="22"/>
        </w:rPr>
        <w:instrText xml:space="preserve"> ADDIN EN.CITE &lt;EndNote&gt;&lt;Cite ExcludeAuth="1"&gt;&lt;Author&gt;Hall&lt;/Author&gt;&lt;Year&gt;1993&lt;/Year&gt;&lt;RecNum&gt;42832&lt;/RecNum&gt;&lt;DisplayText&gt;(1993)&lt;/DisplayText&gt;&lt;record&gt;&lt;rec-number&gt;42832&lt;/rec-number&gt;&lt;foreign-keys&gt;&lt;key app="EN" db-id="zd99pwsezrwdx5ep05ixvswmttr9paate0sd" timestamp="1492188177"&gt;42832&lt;/key&gt;&lt;/foreign-keys&gt;&lt;ref-type name="Journal Article"&gt;17&lt;/ref-type&gt;&lt;contributors&gt;&lt;authors&gt;&lt;author&gt;Hall, Peter&lt;/author&gt;&lt;/authors&gt;&lt;/contributors&gt;&lt;titles&gt;&lt;title&gt;Policy Paradigms, Social Learning, and the State: the Case of Economic Policymaking in Britain&lt;/title&gt;&lt;secondary-title&gt;Comparative Politics&lt;/secondary-title&gt;&lt;/titles&gt;&lt;periodical&gt;&lt;full-title&gt;Comparative Politics&lt;/full-title&gt;&lt;/periodical&gt;&lt;pages&gt;275-296&lt;/pages&gt;&lt;volume&gt;25&lt;/volume&gt;&lt;number&gt;3 (April)&lt;/number&gt;&lt;keywords&gt;&lt;keyword&gt;Hongwen&lt;/keyword&gt;&lt;keyword&gt;A3&lt;/keyword&gt;&lt;keyword&gt;Thesis&lt;/keyword&gt;&lt;keyword&gt;Theoretical framework&lt;/keyword&gt;&lt;keyword&gt;Research Methods course&lt;/keyword&gt;&lt;keyword&gt;Political economy&lt;/keyword&gt;&lt;keyword&gt;Neo-institutionalism&lt;/keyword&gt;&lt;keyword&gt;Social learning&lt;/keyword&gt;&lt;keyword&gt;Policy change&lt;/keyword&gt;&lt;/keywords&gt;&lt;dates&gt;&lt;year&gt;1993&lt;/year&gt;&lt;/dates&gt;&lt;urls&gt;&lt;/urls&gt;&lt;/record&gt;&lt;/Cite&gt;&lt;/EndNote&gt;</w:instrText>
      </w:r>
      <w:r w:rsidR="00481128" w:rsidRPr="00964339">
        <w:rPr>
          <w:sz w:val="22"/>
          <w:szCs w:val="22"/>
        </w:rPr>
        <w:fldChar w:fldCharType="separate"/>
      </w:r>
      <w:r w:rsidR="00481128" w:rsidRPr="00964339">
        <w:rPr>
          <w:noProof/>
          <w:sz w:val="22"/>
          <w:szCs w:val="22"/>
        </w:rPr>
        <w:t>(1993)</w:t>
      </w:r>
      <w:r w:rsidR="00481128" w:rsidRPr="00964339">
        <w:rPr>
          <w:sz w:val="22"/>
          <w:szCs w:val="22"/>
        </w:rPr>
        <w:fldChar w:fldCharType="end"/>
      </w:r>
      <w:r w:rsidR="00F47AEA">
        <w:rPr>
          <w:sz w:val="22"/>
          <w:szCs w:val="22"/>
        </w:rPr>
        <w:t xml:space="preserve"> or</w:t>
      </w:r>
      <w:r w:rsidR="00A57D8C" w:rsidRPr="00964339">
        <w:rPr>
          <w:sz w:val="22"/>
          <w:szCs w:val="22"/>
        </w:rPr>
        <w:t xml:space="preserve"> Skocpol</w:t>
      </w:r>
      <w:r w:rsidR="000003AA" w:rsidRPr="00964339">
        <w:rPr>
          <w:sz w:val="22"/>
          <w:szCs w:val="22"/>
        </w:rPr>
        <w:t xml:space="preserve"> </w:t>
      </w:r>
      <w:r w:rsidR="00481128" w:rsidRPr="00964339">
        <w:rPr>
          <w:sz w:val="22"/>
          <w:szCs w:val="22"/>
        </w:rPr>
        <w:fldChar w:fldCharType="begin"/>
      </w:r>
      <w:r w:rsidR="00481128" w:rsidRPr="00964339">
        <w:rPr>
          <w:sz w:val="22"/>
          <w:szCs w:val="22"/>
        </w:rPr>
        <w:instrText xml:space="preserve"> ADDIN EN.CITE &lt;EndNote&gt;&lt;Cite&gt;&lt;Author&gt;Skocpol&lt;/Author&gt;&lt;Year&gt;1995&lt;/Year&gt;&lt;RecNum&gt;41400&lt;/RecNum&gt;&lt;DisplayText&gt;(Skocpol 1995)&lt;/DisplayText&gt;&lt;record&gt;&lt;rec-number&gt;41400&lt;/rec-number&gt;&lt;foreign-keys&gt;&lt;key app="EN" db-id="zd99pwsezrwdx5ep05ixvswmttr9paate0sd" timestamp="1492188177"&gt;41400&lt;/key&gt;&lt;/foreign-keys&gt;&lt;ref-type name="Journal Article"&gt;17&lt;/ref-type&gt;&lt;contributors&gt;&lt;authors&gt;&lt;author&gt;Skocpol, Theda&lt;/author&gt;&lt;/authors&gt;&lt;/contributors&gt;&lt;titles&gt;&lt;title&gt;Why I am an Historical Institutionalist&lt;/title&gt;&lt;secondary-title&gt;Polity Forum&lt;/secondary-title&gt;&lt;/titles&gt;&lt;periodical&gt;&lt;full-title&gt;Polity Forum&lt;/full-title&gt;&lt;/periodical&gt;&lt;pages&gt;103--106&lt;/pages&gt;&lt;volume&gt;XXVIII&lt;/volume&gt;&lt;number&gt;1&lt;/number&gt;&lt;dates&gt;&lt;year&gt;1995&lt;/year&gt;&lt;/dates&gt;&lt;accession-num&gt;Skocpol1995&lt;/accession-num&gt;&lt;urls&gt;&lt;/urls&gt;&lt;/record&gt;&lt;/Cite&gt;&lt;/EndNote&gt;</w:instrText>
      </w:r>
      <w:r w:rsidR="00481128" w:rsidRPr="00964339">
        <w:rPr>
          <w:sz w:val="22"/>
          <w:szCs w:val="22"/>
        </w:rPr>
        <w:fldChar w:fldCharType="separate"/>
      </w:r>
      <w:r w:rsidR="00481128" w:rsidRPr="00964339">
        <w:rPr>
          <w:noProof/>
          <w:sz w:val="22"/>
          <w:szCs w:val="22"/>
        </w:rPr>
        <w:t>(Skocpol 1995)</w:t>
      </w:r>
      <w:r w:rsidR="00481128" w:rsidRPr="00964339">
        <w:rPr>
          <w:sz w:val="22"/>
          <w:szCs w:val="22"/>
        </w:rPr>
        <w:fldChar w:fldCharType="end"/>
      </w:r>
      <w:r w:rsidR="00F47AEA">
        <w:rPr>
          <w:sz w:val="22"/>
          <w:szCs w:val="22"/>
        </w:rPr>
        <w:t>.</w:t>
      </w:r>
      <w:r w:rsidR="00A57D8C" w:rsidRPr="00964339">
        <w:rPr>
          <w:sz w:val="22"/>
          <w:szCs w:val="22"/>
        </w:rPr>
        <w:t xml:space="preserve"> Sabatier </w:t>
      </w:r>
      <w:r w:rsidR="00F47AEA">
        <w:rPr>
          <w:sz w:val="22"/>
          <w:szCs w:val="22"/>
        </w:rPr>
        <w:t xml:space="preserve">limited </w:t>
      </w:r>
      <w:r w:rsidR="00A57D8C" w:rsidRPr="00964339">
        <w:rPr>
          <w:sz w:val="22"/>
          <w:szCs w:val="22"/>
        </w:rPr>
        <w:t xml:space="preserve">his book to those bodies of scholarship on the policy process that </w:t>
      </w:r>
      <w:r w:rsidR="00F47AEA">
        <w:rPr>
          <w:sz w:val="22"/>
          <w:szCs w:val="22"/>
        </w:rPr>
        <w:t xml:space="preserve">emphasized </w:t>
      </w:r>
      <w:r w:rsidR="00A57D8C" w:rsidRPr="00964339">
        <w:rPr>
          <w:sz w:val="22"/>
          <w:szCs w:val="22"/>
        </w:rPr>
        <w:t xml:space="preserve">developing generalizable theories and frameworks which, by definition, would not include </w:t>
      </w:r>
      <w:r w:rsidR="00F47AEA">
        <w:rPr>
          <w:sz w:val="22"/>
          <w:szCs w:val="22"/>
        </w:rPr>
        <w:t>identifying</w:t>
      </w:r>
      <w:r w:rsidR="00A57D8C" w:rsidRPr="00964339">
        <w:rPr>
          <w:sz w:val="22"/>
          <w:szCs w:val="22"/>
        </w:rPr>
        <w:t xml:space="preserve"> causal mechanisms with which to explore and understand a range of historically contingent factors. The</w:t>
      </w:r>
      <w:r w:rsidR="00B826B8">
        <w:rPr>
          <w:sz w:val="22"/>
          <w:szCs w:val="22"/>
        </w:rPr>
        <w:t xml:space="preserve"> latter</w:t>
      </w:r>
      <w:r w:rsidR="00A57D8C" w:rsidRPr="00964339">
        <w:rPr>
          <w:sz w:val="22"/>
          <w:szCs w:val="22"/>
        </w:rPr>
        <w:t>, while highly useful for addressing Type 4 problems as we discuss below, Sabatier</w:t>
      </w:r>
      <w:r w:rsidR="00B826B8">
        <w:rPr>
          <w:sz w:val="22"/>
          <w:szCs w:val="22"/>
        </w:rPr>
        <w:t xml:space="preserve"> deemed</w:t>
      </w:r>
      <w:r w:rsidR="00A57D8C" w:rsidRPr="00964339">
        <w:rPr>
          <w:sz w:val="22"/>
          <w:szCs w:val="22"/>
        </w:rPr>
        <w:t xml:space="preserve"> less “rigorous” than efforts to develop universal</w:t>
      </w:r>
      <w:r w:rsidR="00F47AEA">
        <w:rPr>
          <w:sz w:val="22"/>
          <w:szCs w:val="22"/>
        </w:rPr>
        <w:t>ly applicable</w:t>
      </w:r>
      <w:r w:rsidR="00A57D8C" w:rsidRPr="00964339">
        <w:rPr>
          <w:sz w:val="22"/>
          <w:szCs w:val="22"/>
        </w:rPr>
        <w:t xml:space="preserve"> hypotheses. </w:t>
      </w:r>
      <w:r w:rsidR="00520818" w:rsidRPr="00964339">
        <w:rPr>
          <w:sz w:val="22"/>
          <w:szCs w:val="22"/>
        </w:rPr>
        <w:t xml:space="preserve">While generalizability </w:t>
      </w:r>
      <w:r w:rsidR="00A57D8C" w:rsidRPr="00964339">
        <w:rPr>
          <w:sz w:val="22"/>
          <w:szCs w:val="22"/>
        </w:rPr>
        <w:t xml:space="preserve">might be </w:t>
      </w:r>
      <w:r w:rsidR="00D623DB">
        <w:rPr>
          <w:sz w:val="22"/>
          <w:szCs w:val="22"/>
        </w:rPr>
        <w:t>a virtue</w:t>
      </w:r>
      <w:r w:rsidR="00A57D8C" w:rsidRPr="00964339">
        <w:rPr>
          <w:sz w:val="22"/>
          <w:szCs w:val="22"/>
        </w:rPr>
        <w:t xml:space="preserve"> for Type 1 </w:t>
      </w:r>
      <w:r w:rsidR="00520818" w:rsidRPr="00964339">
        <w:rPr>
          <w:sz w:val="22"/>
          <w:szCs w:val="22"/>
        </w:rPr>
        <w:t>challenges</w:t>
      </w:r>
      <w:r w:rsidR="00A57D8C" w:rsidRPr="00964339">
        <w:rPr>
          <w:sz w:val="22"/>
          <w:szCs w:val="22"/>
        </w:rPr>
        <w:t xml:space="preserve">, </w:t>
      </w:r>
      <w:r w:rsidR="00520818" w:rsidRPr="00964339">
        <w:rPr>
          <w:sz w:val="22"/>
          <w:szCs w:val="22"/>
        </w:rPr>
        <w:t xml:space="preserve">we argue that </w:t>
      </w:r>
      <w:r w:rsidR="00B826B8">
        <w:rPr>
          <w:sz w:val="22"/>
          <w:szCs w:val="22"/>
        </w:rPr>
        <w:t xml:space="preserve">to understand and address </w:t>
      </w:r>
      <w:r w:rsidR="00A57D8C" w:rsidRPr="00964339">
        <w:rPr>
          <w:sz w:val="22"/>
          <w:szCs w:val="22"/>
        </w:rPr>
        <w:t xml:space="preserve">Type 4 </w:t>
      </w:r>
      <w:r w:rsidR="007E4790">
        <w:rPr>
          <w:sz w:val="22"/>
          <w:szCs w:val="22"/>
        </w:rPr>
        <w:t xml:space="preserve">problems </w:t>
      </w:r>
      <w:r w:rsidR="00A57D8C" w:rsidRPr="00964339">
        <w:rPr>
          <w:sz w:val="22"/>
          <w:szCs w:val="22"/>
        </w:rPr>
        <w:t>require</w:t>
      </w:r>
      <w:r w:rsidR="00B826B8">
        <w:rPr>
          <w:sz w:val="22"/>
          <w:szCs w:val="22"/>
        </w:rPr>
        <w:t>s</w:t>
      </w:r>
      <w:r w:rsidR="00A57D8C" w:rsidRPr="00964339">
        <w:rPr>
          <w:sz w:val="22"/>
          <w:szCs w:val="22"/>
        </w:rPr>
        <w:t xml:space="preserve"> attention to methods and approaches offered by historical institutionalists. Hence, in the name </w:t>
      </w:r>
      <w:r w:rsidR="00B826B8">
        <w:rPr>
          <w:sz w:val="22"/>
          <w:szCs w:val="22"/>
        </w:rPr>
        <w:t xml:space="preserve">of </w:t>
      </w:r>
      <w:r w:rsidR="007E4790">
        <w:rPr>
          <w:sz w:val="22"/>
          <w:szCs w:val="22"/>
        </w:rPr>
        <w:t xml:space="preserve">“rigor” and </w:t>
      </w:r>
      <w:r w:rsidR="00B826B8">
        <w:rPr>
          <w:sz w:val="22"/>
          <w:szCs w:val="22"/>
        </w:rPr>
        <w:t xml:space="preserve">a </w:t>
      </w:r>
      <w:r w:rsidR="007E4790">
        <w:rPr>
          <w:sz w:val="22"/>
          <w:szCs w:val="22"/>
        </w:rPr>
        <w:t xml:space="preserve">misguided </w:t>
      </w:r>
      <w:r w:rsidR="00B826B8">
        <w:rPr>
          <w:sz w:val="22"/>
          <w:szCs w:val="22"/>
        </w:rPr>
        <w:t xml:space="preserve">allegiance </w:t>
      </w:r>
      <w:r w:rsidR="00653AFB">
        <w:rPr>
          <w:sz w:val="22"/>
          <w:szCs w:val="22"/>
        </w:rPr>
        <w:t xml:space="preserve">to a </w:t>
      </w:r>
      <w:r w:rsidR="00D623DB">
        <w:rPr>
          <w:sz w:val="22"/>
          <w:szCs w:val="22"/>
        </w:rPr>
        <w:t xml:space="preserve">Popperian view of social science, </w:t>
      </w:r>
      <w:r w:rsidR="00A57D8C" w:rsidRPr="00964339">
        <w:rPr>
          <w:sz w:val="22"/>
          <w:szCs w:val="22"/>
        </w:rPr>
        <w:t xml:space="preserve">the academy has become disconnected from </w:t>
      </w:r>
      <w:r w:rsidR="00B826B8">
        <w:rPr>
          <w:sz w:val="22"/>
          <w:szCs w:val="22"/>
        </w:rPr>
        <w:t>the means</w:t>
      </w:r>
      <w:r w:rsidR="00A57D8C" w:rsidRPr="00964339">
        <w:rPr>
          <w:sz w:val="22"/>
          <w:szCs w:val="22"/>
        </w:rPr>
        <w:t xml:space="preserve"> to address some of the most important and pressing challenges facing our planet </w:t>
      </w:r>
      <w:r w:rsidR="00481128" w:rsidRPr="00964339">
        <w:rPr>
          <w:sz w:val="22"/>
          <w:szCs w:val="22"/>
        </w:rPr>
        <w:fldChar w:fldCharType="begin"/>
      </w:r>
      <w:r w:rsidR="00642B7D">
        <w:rPr>
          <w:sz w:val="22"/>
          <w:szCs w:val="22"/>
        </w:rPr>
        <w:instrText xml:space="preserve"> ADDIN EN.CITE &lt;EndNote&gt;&lt;Cite&gt;&lt;Author&gt;Kutting&lt;/Author&gt;&lt;Year&gt;2000&lt;/Year&gt;&lt;RecNum&gt;37107&lt;/RecNum&gt;&lt;DisplayText&gt;(Kutting 2000a)&lt;/DisplayText&gt;&lt;record&gt;&lt;rec-number&gt;37107&lt;/rec-number&gt;&lt;foreign-keys&gt;&lt;key app="EN" db-id="zd99pwsezrwdx5ep05ixvswmttr9paate0sd" timestamp="1492188175"&gt;37107&lt;/key&gt;&lt;/foreign-keys&gt;&lt;ref-type name="Book"&gt;6&lt;/ref-type&gt;&lt;contributors&gt;&lt;authors&gt;&lt;author&gt;Kutting, G.&lt;/author&gt;&lt;/authors&gt;&lt;/contributors&gt;&lt;titles&gt;&lt;title&gt;Environment, Society, and International Relations: Towards More Effective International Environmental Agreements&lt;/title&gt;&lt;/titles&gt;&lt;dates&gt;&lt;year&gt;2000&lt;/year&gt;&lt;/dates&gt;&lt;pub-location&gt;London&lt;/pub-location&gt;&lt;publisher&gt;Routledge&lt;/publisher&gt;&lt;urls&gt;&lt;/urls&gt;&lt;/record&gt;&lt;/Cite&gt;&lt;/EndNote&gt;</w:instrText>
      </w:r>
      <w:r w:rsidR="00481128" w:rsidRPr="00964339">
        <w:rPr>
          <w:sz w:val="22"/>
          <w:szCs w:val="22"/>
        </w:rPr>
        <w:fldChar w:fldCharType="separate"/>
      </w:r>
      <w:r w:rsidR="00642B7D">
        <w:rPr>
          <w:noProof/>
          <w:sz w:val="22"/>
          <w:szCs w:val="22"/>
        </w:rPr>
        <w:t>(Kutting 2000a)</w:t>
      </w:r>
      <w:r w:rsidR="00481128" w:rsidRPr="00964339">
        <w:rPr>
          <w:sz w:val="22"/>
          <w:szCs w:val="22"/>
        </w:rPr>
        <w:fldChar w:fldCharType="end"/>
      </w:r>
      <w:r w:rsidR="00A57D8C" w:rsidRPr="00964339">
        <w:rPr>
          <w:sz w:val="22"/>
          <w:szCs w:val="22"/>
        </w:rPr>
        <w:t>.</w:t>
      </w:r>
    </w:p>
    <w:p w14:paraId="01D8CC0A" w14:textId="06CACA8F" w:rsidR="00A02D24" w:rsidRDefault="00D623DB" w:rsidP="00D623DB">
      <w:pPr>
        <w:spacing w:line="360" w:lineRule="auto"/>
        <w:ind w:firstLine="720"/>
        <w:rPr>
          <w:sz w:val="22"/>
          <w:szCs w:val="22"/>
        </w:rPr>
      </w:pPr>
      <w:r>
        <w:rPr>
          <w:sz w:val="22"/>
          <w:szCs w:val="22"/>
        </w:rPr>
        <w:t xml:space="preserve">This shift from a focus on </w:t>
      </w:r>
      <w:r w:rsidRPr="00964339">
        <w:rPr>
          <w:sz w:val="22"/>
          <w:szCs w:val="22"/>
        </w:rPr>
        <w:t>inductively designed institutions to deductively applied prescriptions is also evident in some of the work of Ostrom’s students</w:t>
      </w:r>
      <w:r>
        <w:rPr>
          <w:sz w:val="22"/>
          <w:szCs w:val="22"/>
        </w:rPr>
        <w:t xml:space="preserve">. For example, </w:t>
      </w:r>
      <w:r w:rsidRPr="00964339">
        <w:rPr>
          <w:sz w:val="22"/>
          <w:szCs w:val="22"/>
        </w:rPr>
        <w:t>Prakash, who</w:t>
      </w:r>
      <w:r w:rsidR="004C05C2">
        <w:rPr>
          <w:sz w:val="22"/>
          <w:szCs w:val="22"/>
        </w:rPr>
        <w:t xml:space="preserve"> has </w:t>
      </w:r>
      <w:r w:rsidRPr="00964339">
        <w:rPr>
          <w:sz w:val="22"/>
          <w:szCs w:val="22"/>
        </w:rPr>
        <w:t>made a major contribution to conceiving of voluntary standards as “club goods” (excludable, non-rivalrous)</w:t>
      </w:r>
      <w:r w:rsidR="004C05C2">
        <w:rPr>
          <w:sz w:val="22"/>
          <w:szCs w:val="22"/>
        </w:rPr>
        <w:t xml:space="preserve">, has inverted Ostrom’s approach by making such goods both an </w:t>
      </w:r>
      <w:r w:rsidR="004C05C2">
        <w:rPr>
          <w:sz w:val="22"/>
          <w:szCs w:val="22"/>
        </w:rPr>
        <w:lastRenderedPageBreak/>
        <w:t xml:space="preserve">independent variable and a prescribed institutional solution </w:t>
      </w:r>
      <w:r w:rsidR="004C05C2" w:rsidRPr="00964339">
        <w:rPr>
          <w:sz w:val="22"/>
          <w:szCs w:val="22"/>
        </w:rPr>
        <w:fldChar w:fldCharType="begin">
          <w:fldData xml:space="preserve">PEVuZE5vdGU+PENpdGU+PEF1dGhvcj5QcmFrYXNoPC9BdXRob3I+PFllYXI+MjAwNzwvWWVhcj48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=
</w:fldData>
        </w:fldChar>
      </w:r>
      <w:r w:rsidR="004C05C2" w:rsidRPr="00964339">
        <w:rPr>
          <w:sz w:val="22"/>
          <w:szCs w:val="22"/>
        </w:rPr>
        <w:instrText xml:space="preserve"> ADDIN EN.CITE </w:instrText>
      </w:r>
      <w:r w:rsidR="004C05C2" w:rsidRPr="00964339">
        <w:rPr>
          <w:sz w:val="22"/>
          <w:szCs w:val="22"/>
        </w:rPr>
        <w:fldChar w:fldCharType="begin">
          <w:fldData xml:space="preserve">PEVuZE5vdGU+PENpdGU+PEF1dGhvcj5QcmFrYXNoPC9BdXRob3I+PFllYXI+MjAwNzwvWWVhcj48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=
</w:fldData>
        </w:fldChar>
      </w:r>
      <w:r w:rsidR="004C05C2" w:rsidRPr="00964339">
        <w:rPr>
          <w:sz w:val="22"/>
          <w:szCs w:val="22"/>
        </w:rPr>
        <w:instrText xml:space="preserve"> ADDIN EN.CITE.DATA </w:instrText>
      </w:r>
      <w:r w:rsidR="004C05C2" w:rsidRPr="00964339">
        <w:rPr>
          <w:sz w:val="22"/>
          <w:szCs w:val="22"/>
        </w:rPr>
      </w:r>
      <w:r w:rsidR="004C05C2" w:rsidRPr="00964339">
        <w:rPr>
          <w:sz w:val="22"/>
          <w:szCs w:val="22"/>
        </w:rPr>
        <w:fldChar w:fldCharType="end"/>
      </w:r>
      <w:r w:rsidR="004C05C2" w:rsidRPr="00964339">
        <w:rPr>
          <w:sz w:val="22"/>
          <w:szCs w:val="22"/>
        </w:rPr>
      </w:r>
      <w:r w:rsidR="004C05C2" w:rsidRPr="00964339">
        <w:rPr>
          <w:sz w:val="22"/>
          <w:szCs w:val="22"/>
        </w:rPr>
        <w:fldChar w:fldCharType="separate"/>
      </w:r>
      <w:r w:rsidR="004C05C2" w:rsidRPr="00964339">
        <w:rPr>
          <w:noProof/>
          <w:sz w:val="22"/>
          <w:szCs w:val="22"/>
        </w:rPr>
        <w:t>(Prakash and Potoski 2007, Prakash and Potoski 2006, Kolln and Prakash 2002)</w:t>
      </w:r>
      <w:r w:rsidR="004C05C2" w:rsidRPr="00964339">
        <w:rPr>
          <w:sz w:val="22"/>
          <w:szCs w:val="22"/>
        </w:rPr>
        <w:fldChar w:fldCharType="end"/>
      </w:r>
      <w:r w:rsidR="004C05C2">
        <w:rPr>
          <w:sz w:val="22"/>
          <w:szCs w:val="22"/>
        </w:rPr>
        <w:t xml:space="preserve">. </w:t>
      </w:r>
      <w:r w:rsidRPr="00964339">
        <w:rPr>
          <w:sz w:val="22"/>
          <w:szCs w:val="22"/>
        </w:rPr>
        <w:t>Whereas Ostrom intended this category to be about an actual ‘on the ground’ resource (and the ‘dependent variable’)</w:t>
      </w:r>
      <w:r w:rsidR="004C05C2">
        <w:rPr>
          <w:sz w:val="22"/>
          <w:szCs w:val="22"/>
        </w:rPr>
        <w:t>,</w:t>
      </w:r>
      <w:r w:rsidRPr="00964339">
        <w:rPr>
          <w:sz w:val="22"/>
          <w:szCs w:val="22"/>
        </w:rPr>
        <w:t xml:space="preserve"> </w:t>
      </w:r>
      <w:r w:rsidR="004C05C2">
        <w:rPr>
          <w:sz w:val="22"/>
          <w:szCs w:val="22"/>
        </w:rPr>
        <w:t xml:space="preserve">that like a </w:t>
      </w:r>
      <w:r w:rsidR="00B826B8">
        <w:rPr>
          <w:sz w:val="22"/>
          <w:szCs w:val="22"/>
        </w:rPr>
        <w:t>CPR</w:t>
      </w:r>
      <w:r w:rsidRPr="00964339">
        <w:rPr>
          <w:sz w:val="22"/>
          <w:szCs w:val="22"/>
        </w:rPr>
        <w:t xml:space="preserve"> </w:t>
      </w:r>
      <w:r w:rsidR="004C05C2">
        <w:rPr>
          <w:sz w:val="22"/>
          <w:szCs w:val="22"/>
        </w:rPr>
        <w:t xml:space="preserve">problem would require </w:t>
      </w:r>
      <w:r w:rsidRPr="00964339">
        <w:rPr>
          <w:sz w:val="22"/>
          <w:szCs w:val="22"/>
        </w:rPr>
        <w:t>some institutional arrangement to maintain</w:t>
      </w:r>
      <w:r w:rsidR="004C05C2">
        <w:rPr>
          <w:sz w:val="22"/>
          <w:szCs w:val="22"/>
        </w:rPr>
        <w:t xml:space="preserve">, </w:t>
      </w:r>
      <w:r w:rsidRPr="00964339">
        <w:rPr>
          <w:sz w:val="22"/>
          <w:szCs w:val="22"/>
        </w:rPr>
        <w:t>Prakash treats them as the institutional arrangement (i.e.</w:t>
      </w:r>
      <w:r w:rsidR="004C05C2">
        <w:rPr>
          <w:sz w:val="22"/>
          <w:szCs w:val="22"/>
        </w:rPr>
        <w:t>,</w:t>
      </w:r>
      <w:r w:rsidRPr="00964339">
        <w:rPr>
          <w:sz w:val="22"/>
          <w:szCs w:val="22"/>
        </w:rPr>
        <w:t xml:space="preserve"> the independent variable or prescription itself). </w:t>
      </w:r>
    </w:p>
    <w:p w14:paraId="5E5748A3" w14:textId="240C5A4D" w:rsidR="00D623DB" w:rsidRPr="00964339" w:rsidRDefault="00D623DB" w:rsidP="00D623DB">
      <w:pPr>
        <w:spacing w:line="360" w:lineRule="auto"/>
        <w:ind w:firstLine="720"/>
        <w:rPr>
          <w:sz w:val="22"/>
          <w:szCs w:val="22"/>
        </w:rPr>
      </w:pPr>
      <w:r w:rsidRPr="00964339">
        <w:rPr>
          <w:sz w:val="22"/>
          <w:szCs w:val="22"/>
        </w:rPr>
        <w:t xml:space="preserve">This </w:t>
      </w:r>
      <w:r w:rsidR="00832BA8">
        <w:rPr>
          <w:sz w:val="22"/>
          <w:szCs w:val="22"/>
        </w:rPr>
        <w:t>inversion has</w:t>
      </w:r>
      <w:r w:rsidR="00B826B8">
        <w:rPr>
          <w:sz w:val="22"/>
          <w:szCs w:val="22"/>
        </w:rPr>
        <w:t xml:space="preserve"> had</w:t>
      </w:r>
      <w:r w:rsidRPr="00964339">
        <w:rPr>
          <w:sz w:val="22"/>
          <w:szCs w:val="22"/>
        </w:rPr>
        <w:t xml:space="preserve"> the effect of studying club goods to address a great </w:t>
      </w:r>
      <w:r w:rsidR="00832BA8">
        <w:rPr>
          <w:sz w:val="22"/>
          <w:szCs w:val="22"/>
        </w:rPr>
        <w:t>many</w:t>
      </w:r>
      <w:r w:rsidRPr="00964339">
        <w:rPr>
          <w:sz w:val="22"/>
          <w:szCs w:val="22"/>
        </w:rPr>
        <w:t xml:space="preserve"> problems outside of </w:t>
      </w:r>
      <w:r w:rsidR="00B826B8">
        <w:rPr>
          <w:sz w:val="22"/>
          <w:szCs w:val="22"/>
        </w:rPr>
        <w:t>Ostrom’s</w:t>
      </w:r>
      <w:r w:rsidRPr="00964339">
        <w:rPr>
          <w:sz w:val="22"/>
          <w:szCs w:val="22"/>
        </w:rPr>
        <w:t xml:space="preserve"> conceptualization of club goods, including ecosystem protection, sustainable yields, and sustainable forest management. It also reinforc</w:t>
      </w:r>
      <w:r w:rsidR="00B826B8">
        <w:rPr>
          <w:sz w:val="22"/>
          <w:szCs w:val="22"/>
        </w:rPr>
        <w:t>ed</w:t>
      </w:r>
      <w:r w:rsidRPr="00964339">
        <w:rPr>
          <w:sz w:val="22"/>
          <w:szCs w:val="22"/>
        </w:rPr>
        <w:t xml:space="preserve"> a </w:t>
      </w:r>
      <w:r w:rsidR="000B5EF4">
        <w:rPr>
          <w:sz w:val="22"/>
          <w:szCs w:val="22"/>
        </w:rPr>
        <w:t xml:space="preserve">metaphorical </w:t>
      </w:r>
      <w:r w:rsidRPr="00964339">
        <w:rPr>
          <w:sz w:val="22"/>
          <w:szCs w:val="22"/>
        </w:rPr>
        <w:t xml:space="preserve">social science, </w:t>
      </w:r>
      <w:r w:rsidR="000B5EF4">
        <w:rPr>
          <w:sz w:val="22"/>
          <w:szCs w:val="22"/>
        </w:rPr>
        <w:t>“</w:t>
      </w:r>
      <w:r w:rsidRPr="00964339">
        <w:rPr>
          <w:sz w:val="22"/>
          <w:szCs w:val="22"/>
        </w:rPr>
        <w:t>data-driven</w:t>
      </w:r>
      <w:r w:rsidR="000B5EF4">
        <w:rPr>
          <w:sz w:val="22"/>
          <w:szCs w:val="22"/>
        </w:rPr>
        <w:t xml:space="preserve">” </w:t>
      </w:r>
      <w:r w:rsidRPr="00964339">
        <w:rPr>
          <w:sz w:val="22"/>
          <w:szCs w:val="22"/>
        </w:rPr>
        <w:t xml:space="preserve"> orientation to assessing support for these ‘club goods’ that gave much less attention to understanding how a particular environmental problem might be addressed by such an approach.</w:t>
      </w:r>
      <w:r w:rsidRPr="00964339">
        <w:rPr>
          <w:rStyle w:val="EndnoteReference"/>
          <w:sz w:val="22"/>
          <w:szCs w:val="22"/>
        </w:rPr>
        <w:endnoteReference w:id="14"/>
      </w:r>
      <w:r w:rsidRPr="00964339">
        <w:rPr>
          <w:sz w:val="22"/>
          <w:szCs w:val="22"/>
        </w:rPr>
        <w:t xml:space="preserve"> Indeed, this led to a labeling of some “brown” type club goods (i.e.</w:t>
      </w:r>
      <w:r w:rsidR="00CA1908">
        <w:rPr>
          <w:sz w:val="22"/>
          <w:szCs w:val="22"/>
        </w:rPr>
        <w:t>,</w:t>
      </w:r>
      <w:r w:rsidRPr="00964339">
        <w:rPr>
          <w:sz w:val="22"/>
          <w:szCs w:val="22"/>
        </w:rPr>
        <w:t xml:space="preserve"> developed by industry to limit both government regulation and higher standard </w:t>
      </w:r>
      <w:r w:rsidR="00CA1908">
        <w:rPr>
          <w:sz w:val="22"/>
          <w:szCs w:val="22"/>
        </w:rPr>
        <w:t xml:space="preserve">environmental </w:t>
      </w:r>
      <w:r w:rsidRPr="00964339">
        <w:rPr>
          <w:sz w:val="22"/>
          <w:szCs w:val="22"/>
        </w:rPr>
        <w:t xml:space="preserve">certification systems) as “green” </w:t>
      </w:r>
      <w:r w:rsidRPr="00964339">
        <w:rPr>
          <w:sz w:val="22"/>
          <w:szCs w:val="22"/>
        </w:rPr>
        <w:fldChar w:fldCharType="begin">
          <w:fldData xml:space="preserve">PEVuZE5vdGU+PENpdGU+PEF1dGhvcj5QcmFrYXNoPC9BdXRob3I+PFllYXI+MjAwNzwvWWVhcj48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=
</w:fldData>
        </w:fldChar>
      </w:r>
      <w:r w:rsidRPr="00964339">
        <w:rPr>
          <w:sz w:val="22"/>
          <w:szCs w:val="22"/>
        </w:rPr>
        <w:instrText xml:space="preserve"> ADDIN EN.CITE </w:instrText>
      </w:r>
      <w:r w:rsidRPr="00964339">
        <w:rPr>
          <w:sz w:val="22"/>
          <w:szCs w:val="22"/>
        </w:rPr>
        <w:fldChar w:fldCharType="begin">
          <w:fldData xml:space="preserve">PEVuZE5vdGU+PENpdGU+PEF1dGhvcj5QcmFrYXNoPC9BdXRob3I+PFllYXI+MjAwNzwvWWVhcj48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=
</w:fldData>
        </w:fldChar>
      </w:r>
      <w:r w:rsidRPr="00964339">
        <w:rPr>
          <w:sz w:val="22"/>
          <w:szCs w:val="22"/>
        </w:rPr>
        <w:instrText xml:space="preserve"> ADDIN EN.CITE.DATA </w:instrText>
      </w:r>
      <w:r w:rsidRPr="00964339">
        <w:rPr>
          <w:sz w:val="22"/>
          <w:szCs w:val="22"/>
        </w:rPr>
      </w:r>
      <w:r w:rsidRPr="00964339">
        <w:rPr>
          <w:sz w:val="22"/>
          <w:szCs w:val="22"/>
        </w:rPr>
        <w:fldChar w:fldCharType="end"/>
      </w:r>
      <w:r w:rsidRPr="00964339">
        <w:rPr>
          <w:sz w:val="22"/>
          <w:szCs w:val="22"/>
        </w:rPr>
      </w:r>
      <w:r w:rsidRPr="00964339">
        <w:rPr>
          <w:sz w:val="22"/>
          <w:szCs w:val="22"/>
        </w:rPr>
        <w:fldChar w:fldCharType="separate"/>
      </w:r>
      <w:r w:rsidRPr="00964339">
        <w:rPr>
          <w:noProof/>
          <w:sz w:val="22"/>
          <w:szCs w:val="22"/>
        </w:rPr>
        <w:t>(Prakash and Potoski 2007, Prakash and Potoski 2006, Kolln and Prakash 2002)</w:t>
      </w:r>
      <w:r w:rsidRPr="00964339">
        <w:rPr>
          <w:sz w:val="22"/>
          <w:szCs w:val="22"/>
        </w:rPr>
        <w:fldChar w:fldCharType="end"/>
      </w:r>
      <w:r w:rsidR="00CA1908">
        <w:rPr>
          <w:sz w:val="22"/>
          <w:szCs w:val="22"/>
        </w:rPr>
        <w:t xml:space="preserve">. This misplaced labelling led </w:t>
      </w:r>
      <w:r w:rsidRPr="00964339">
        <w:rPr>
          <w:sz w:val="22"/>
          <w:szCs w:val="22"/>
        </w:rPr>
        <w:t xml:space="preserve">to </w:t>
      </w:r>
      <w:r w:rsidR="00992E28">
        <w:rPr>
          <w:sz w:val="22"/>
          <w:szCs w:val="22"/>
        </w:rPr>
        <w:t xml:space="preserve">incorrect </w:t>
      </w:r>
      <w:r w:rsidRPr="00964339">
        <w:rPr>
          <w:sz w:val="22"/>
          <w:szCs w:val="22"/>
        </w:rPr>
        <w:t>conclusions</w:t>
      </w:r>
      <w:r w:rsidR="00992E28">
        <w:rPr>
          <w:sz w:val="22"/>
          <w:szCs w:val="22"/>
        </w:rPr>
        <w:t xml:space="preserve"> that club good were examples of  environmental initiatives, when they were arguably better classified as industry ‘</w:t>
      </w:r>
      <w:r w:rsidR="000B5EF4">
        <w:rPr>
          <w:sz w:val="22"/>
          <w:szCs w:val="22"/>
        </w:rPr>
        <w:t>greenwashing</w:t>
      </w:r>
      <w:r w:rsidR="00992E28">
        <w:rPr>
          <w:sz w:val="22"/>
          <w:szCs w:val="22"/>
        </w:rPr>
        <w:t>’, as they were often initiated by firms to fend off pressure by environmental groups to modify their ‘on the ground’ environmental practices</w:t>
      </w:r>
      <w:r w:rsidR="00401483">
        <w:rPr>
          <w:sz w:val="22"/>
          <w:szCs w:val="22"/>
        </w:rPr>
        <w:t xml:space="preserve"> </w:t>
      </w:r>
      <w:r w:rsidR="006D2332">
        <w:rPr>
          <w:sz w:val="22"/>
          <w:szCs w:val="22"/>
        </w:rPr>
        <w:fldChar w:fldCharType="begin"/>
      </w:r>
      <w:r w:rsidR="006D2332">
        <w:rPr>
          <w:sz w:val="22"/>
          <w:szCs w:val="22"/>
        </w:rPr>
        <w:instrText xml:space="preserve"> ADDIN EN.CITE &lt;EndNote&gt;&lt;Cite&gt;&lt;Author&gt;Oliver&lt;/Author&gt;&lt;Year&gt;1997&lt;/Year&gt;&lt;RecNum&gt;40149&lt;/RecNum&gt;&lt;DisplayText&gt;(Oliver 1997)&lt;/DisplayText&gt;&lt;record&gt;&lt;rec-number&gt;40149&lt;/rec-number&gt;&lt;foreign-keys&gt;&lt;key app="EN" db-id="zd99pwsezrwdx5ep05ixvswmttr9paate0sd" timestamp="1492188176"&gt;40149&lt;/key&gt;&lt;/foreign-keys&gt;&lt;ref-type name="Journal Article"&gt;17&lt;/ref-type&gt;&lt;contributors&gt;&lt;authors&gt;&lt;author&gt;Oliver, C.&lt;/author&gt;&lt;/authors&gt;&lt;/contributors&gt;&lt;auth-address&gt;Oliver, C.&amp;#xD;York Univ,Schulich Sch Business,4700 Keele St,Toronto,on M3j 1p3,Canada&lt;/auth-address&gt;&lt;titles&gt;&lt;title&gt;Sustainable competitive advantage: Combining institutional and resource-based views&lt;/title&gt;&lt;secondary-title&gt;Strategic Management Journal&lt;/secondary-title&gt;&lt;alt-title&gt;Strategic Manage J&amp;#xD;Strategic Manage J&lt;/alt-title&gt;&lt;/titles&gt;&lt;periodical&gt;&lt;full-title&gt;Strategic Management Journal&lt;/full-title&gt;&lt;/periodical&gt;&lt;pages&gt;697-713&lt;/pages&gt;&lt;volume&gt;18&lt;/volume&gt;&lt;number&gt;9&lt;/number&gt;&lt;keywords&gt;&lt;keyword&gt;resources&lt;/keyword&gt;&lt;keyword&gt;institutional theory&lt;/keyword&gt;&lt;keyword&gt;competitive advantage&lt;/keyword&gt;&lt;keyword&gt;firm&lt;/keyword&gt;&lt;keyword&gt;organizations&lt;/keyword&gt;&lt;keyword&gt;isomorphism&lt;/keyword&gt;&lt;keyword&gt;management&lt;/keyword&gt;&lt;keyword&gt;industry&lt;/keyword&gt;&lt;/keywords&gt;&lt;dates&gt;&lt;year&gt;1997&lt;/year&gt;&lt;pub-dates&gt;&lt;date&gt;OCT&lt;/date&gt;&lt;/pub-dates&gt;&lt;/dates&gt;&lt;accession-num&gt;ISI:A1997XZ43600002&lt;/accession-num&gt;&lt;label&gt;John Wiley &amp;amp; Sons Ltd&lt;/label&gt;&lt;urls&gt;&lt;related-urls&gt;&lt;url&gt;&amp;lt;Go to ISI&amp;gt;://A1997XZ43600002&lt;/url&gt;&lt;/related-urls&gt;&lt;/urls&gt;&lt;/record&gt;&lt;/Cite&gt;&lt;/EndNote&gt;</w:instrText>
      </w:r>
      <w:r w:rsidR="006D2332">
        <w:rPr>
          <w:sz w:val="22"/>
          <w:szCs w:val="22"/>
        </w:rPr>
        <w:fldChar w:fldCharType="separate"/>
      </w:r>
      <w:r w:rsidR="006D2332">
        <w:rPr>
          <w:noProof/>
          <w:sz w:val="22"/>
          <w:szCs w:val="22"/>
        </w:rPr>
        <w:t>(Oliver 1997)</w:t>
      </w:r>
      <w:r w:rsidR="006D2332">
        <w:rPr>
          <w:sz w:val="22"/>
          <w:szCs w:val="22"/>
        </w:rPr>
        <w:fldChar w:fldCharType="end"/>
      </w:r>
      <w:r w:rsidR="00992E28">
        <w:rPr>
          <w:sz w:val="22"/>
          <w:szCs w:val="22"/>
        </w:rPr>
        <w:t xml:space="preserve">. </w:t>
      </w:r>
      <w:r w:rsidR="00E30205">
        <w:rPr>
          <w:sz w:val="22"/>
          <w:szCs w:val="22"/>
        </w:rPr>
        <w:t xml:space="preserve"> </w:t>
      </w:r>
      <w:r w:rsidRPr="00964339">
        <w:rPr>
          <w:sz w:val="22"/>
          <w:szCs w:val="22"/>
        </w:rPr>
        <w:t>Hence, the precedent for the anchorless metaphor approach</w:t>
      </w:r>
      <w:r w:rsidR="00832BA8">
        <w:rPr>
          <w:sz w:val="22"/>
          <w:szCs w:val="22"/>
        </w:rPr>
        <w:t xml:space="preserve"> </w:t>
      </w:r>
      <w:r w:rsidRPr="00964339">
        <w:rPr>
          <w:sz w:val="22"/>
          <w:szCs w:val="22"/>
        </w:rPr>
        <w:t>that shows up so clearly in Type 2 and 3 problem conceptions, seems to have originated, in part, in Ostrom’s own lab.</w:t>
      </w:r>
    </w:p>
    <w:p w14:paraId="5A676120" w14:textId="3DD56CA0" w:rsidR="003371D1" w:rsidRPr="00964339" w:rsidRDefault="00832BA8" w:rsidP="00340563">
      <w:pPr>
        <w:spacing w:line="360" w:lineRule="auto"/>
        <w:ind w:firstLine="720"/>
        <w:rPr>
          <w:sz w:val="22"/>
          <w:szCs w:val="22"/>
        </w:rPr>
      </w:pPr>
      <w:r>
        <w:rPr>
          <w:sz w:val="22"/>
          <w:szCs w:val="22"/>
        </w:rPr>
        <w:t xml:space="preserve">This is just one example of how </w:t>
      </w:r>
      <w:r w:rsidR="00977BF0" w:rsidRPr="00964339">
        <w:rPr>
          <w:sz w:val="22"/>
          <w:szCs w:val="22"/>
        </w:rPr>
        <w:t>Ostrom’s mean</w:t>
      </w:r>
      <w:r w:rsidR="005A7084" w:rsidRPr="00964339">
        <w:rPr>
          <w:sz w:val="22"/>
          <w:szCs w:val="22"/>
        </w:rPr>
        <w:t>s</w:t>
      </w:r>
      <w:r w:rsidR="00977BF0" w:rsidRPr="00964339">
        <w:rPr>
          <w:sz w:val="22"/>
          <w:szCs w:val="22"/>
        </w:rPr>
        <w:t>-oriented framework has also influence</w:t>
      </w:r>
      <w:r w:rsidR="005A7084" w:rsidRPr="00964339">
        <w:rPr>
          <w:sz w:val="22"/>
          <w:szCs w:val="22"/>
        </w:rPr>
        <w:t>d</w:t>
      </w:r>
      <w:r w:rsidR="00977BF0" w:rsidRPr="00964339">
        <w:rPr>
          <w:sz w:val="22"/>
          <w:szCs w:val="22"/>
        </w:rPr>
        <w:t>, and reinforce</w:t>
      </w:r>
      <w:r w:rsidR="005A7084" w:rsidRPr="00964339">
        <w:rPr>
          <w:sz w:val="22"/>
          <w:szCs w:val="22"/>
        </w:rPr>
        <w:t>d</w:t>
      </w:r>
      <w:r w:rsidR="00977BF0" w:rsidRPr="00964339">
        <w:rPr>
          <w:sz w:val="22"/>
          <w:szCs w:val="22"/>
        </w:rPr>
        <w:t>, means-or</w:t>
      </w:r>
      <w:r w:rsidR="005A7084" w:rsidRPr="00964339">
        <w:rPr>
          <w:sz w:val="22"/>
          <w:szCs w:val="22"/>
        </w:rPr>
        <w:t>i</w:t>
      </w:r>
      <w:r w:rsidR="00977BF0" w:rsidRPr="00964339">
        <w:rPr>
          <w:sz w:val="22"/>
          <w:szCs w:val="22"/>
        </w:rPr>
        <w:t xml:space="preserve">ented Type 2 and 3 universalist conceptions which are applied to all types of resource and environmental challenges, regardless of their features. </w:t>
      </w:r>
      <w:r w:rsidR="00DC7364" w:rsidRPr="00964339">
        <w:rPr>
          <w:sz w:val="22"/>
          <w:szCs w:val="22"/>
        </w:rPr>
        <w:t xml:space="preserve">This shift from inductively derived institutional designs to deductively </w:t>
      </w:r>
      <w:r w:rsidR="00D623DB">
        <w:rPr>
          <w:sz w:val="22"/>
          <w:szCs w:val="22"/>
        </w:rPr>
        <w:t>derived</w:t>
      </w:r>
      <w:r w:rsidR="00DC7364" w:rsidRPr="00964339">
        <w:rPr>
          <w:sz w:val="22"/>
          <w:szCs w:val="22"/>
        </w:rPr>
        <w:t xml:space="preserve"> prescriptions </w:t>
      </w:r>
      <w:r w:rsidR="00D623DB">
        <w:rPr>
          <w:sz w:val="22"/>
          <w:szCs w:val="22"/>
        </w:rPr>
        <w:t>typical of Type 2 and 3 problem conceptions</w:t>
      </w:r>
      <w:r w:rsidR="00DC7364" w:rsidRPr="00964339">
        <w:rPr>
          <w:sz w:val="22"/>
          <w:szCs w:val="22"/>
        </w:rPr>
        <w:t xml:space="preserve"> represent, as we discuss below, their own type of tragedy.</w:t>
      </w:r>
      <w:r w:rsidR="000948E4" w:rsidRPr="00964339">
        <w:rPr>
          <w:sz w:val="22"/>
          <w:szCs w:val="22"/>
        </w:rPr>
        <w:t xml:space="preserve"> </w:t>
      </w:r>
    </w:p>
    <w:p w14:paraId="30B66DD2" w14:textId="77777777" w:rsidR="000D2A48" w:rsidRPr="00964339" w:rsidRDefault="000D2A48" w:rsidP="005A1C7B">
      <w:pPr>
        <w:spacing w:line="360" w:lineRule="auto"/>
        <w:rPr>
          <w:b/>
          <w:sz w:val="22"/>
          <w:szCs w:val="22"/>
        </w:rPr>
      </w:pPr>
    </w:p>
    <w:p w14:paraId="6A477878" w14:textId="4BF96F91" w:rsidR="00CF49E6" w:rsidRPr="00964339" w:rsidRDefault="00CF49E6" w:rsidP="00CF49E6">
      <w:pPr>
        <w:jc w:val="center"/>
        <w:rPr>
          <w:b/>
          <w:sz w:val="22"/>
          <w:szCs w:val="22"/>
        </w:rPr>
      </w:pPr>
      <w:r w:rsidRPr="00964339">
        <w:rPr>
          <w:b/>
          <w:sz w:val="22"/>
          <w:szCs w:val="22"/>
        </w:rPr>
        <w:t>Type 2: ‘win/lose’ optimization</w:t>
      </w:r>
    </w:p>
    <w:p w14:paraId="1A75249D" w14:textId="77777777" w:rsidR="00666F67" w:rsidRPr="00964339" w:rsidRDefault="00666F67" w:rsidP="00340563">
      <w:pPr>
        <w:spacing w:line="360" w:lineRule="auto"/>
        <w:rPr>
          <w:sz w:val="22"/>
          <w:szCs w:val="22"/>
          <w:lang w:val="en-GB"/>
        </w:rPr>
      </w:pPr>
    </w:p>
    <w:p w14:paraId="7C9E273F" w14:textId="5938C4D1" w:rsidR="007F49F2" w:rsidRPr="00964339" w:rsidRDefault="000D2A48" w:rsidP="00E70488">
      <w:pPr>
        <w:spacing w:line="360" w:lineRule="auto"/>
        <w:ind w:firstLine="720"/>
        <w:rPr>
          <w:sz w:val="22"/>
          <w:szCs w:val="22"/>
          <w:lang w:val="en-GB"/>
        </w:rPr>
      </w:pPr>
      <w:r w:rsidRPr="00964339">
        <w:rPr>
          <w:sz w:val="22"/>
          <w:szCs w:val="22"/>
          <w:lang w:val="en-GB"/>
        </w:rPr>
        <w:t xml:space="preserve">Type 2 problems </w:t>
      </w:r>
      <w:r w:rsidR="00B627A4" w:rsidRPr="00964339">
        <w:rPr>
          <w:sz w:val="22"/>
          <w:szCs w:val="22"/>
          <w:lang w:val="en-GB"/>
        </w:rPr>
        <w:t xml:space="preserve">are consistent with Ostrom’s utility enhancing rationale but are developed </w:t>
      </w:r>
      <w:r w:rsidR="003F3528" w:rsidRPr="00964339">
        <w:rPr>
          <w:sz w:val="22"/>
          <w:szCs w:val="22"/>
          <w:lang w:val="en-GB"/>
        </w:rPr>
        <w:t>deductively</w:t>
      </w:r>
      <w:r w:rsidR="00B627A4" w:rsidRPr="00964339">
        <w:rPr>
          <w:sz w:val="22"/>
          <w:szCs w:val="22"/>
          <w:lang w:val="en-GB"/>
        </w:rPr>
        <w:t xml:space="preserve"> as universalist approaches for helping society deliberate </w:t>
      </w:r>
      <w:r w:rsidR="003F3528" w:rsidRPr="00964339">
        <w:rPr>
          <w:sz w:val="22"/>
          <w:szCs w:val="22"/>
          <w:lang w:val="en-GB"/>
        </w:rPr>
        <w:t xml:space="preserve">on </w:t>
      </w:r>
      <w:r w:rsidR="00B627A4" w:rsidRPr="00964339">
        <w:rPr>
          <w:sz w:val="22"/>
          <w:szCs w:val="22"/>
          <w:lang w:val="en-GB"/>
        </w:rPr>
        <w:t xml:space="preserve">how to address trade-offs between different problems. </w:t>
      </w:r>
      <w:r w:rsidR="00832BA8">
        <w:rPr>
          <w:sz w:val="22"/>
          <w:szCs w:val="22"/>
          <w:lang w:val="en-GB"/>
        </w:rPr>
        <w:t>The challenge</w:t>
      </w:r>
      <w:r w:rsidR="0083418E">
        <w:rPr>
          <w:sz w:val="22"/>
          <w:szCs w:val="22"/>
          <w:lang w:val="en-GB"/>
        </w:rPr>
        <w:t xml:space="preserve"> Type 2 problems orientations address </w:t>
      </w:r>
      <w:r w:rsidR="00832BA8">
        <w:rPr>
          <w:sz w:val="22"/>
          <w:szCs w:val="22"/>
          <w:lang w:val="en-GB"/>
        </w:rPr>
        <w:t xml:space="preserve">is </w:t>
      </w:r>
      <w:r w:rsidR="00340563" w:rsidRPr="00964339">
        <w:rPr>
          <w:sz w:val="22"/>
          <w:szCs w:val="22"/>
          <w:lang w:val="en-GB"/>
        </w:rPr>
        <w:t>social welfare or P</w:t>
      </w:r>
      <w:r w:rsidR="00B627A4" w:rsidRPr="00964339">
        <w:rPr>
          <w:sz w:val="22"/>
          <w:szCs w:val="22"/>
          <w:lang w:val="en-GB"/>
        </w:rPr>
        <w:t xml:space="preserve">areto optimality inspired </w:t>
      </w:r>
      <w:r w:rsidR="003F3528" w:rsidRPr="00964339">
        <w:rPr>
          <w:sz w:val="22"/>
          <w:szCs w:val="22"/>
          <w:lang w:val="en-GB"/>
        </w:rPr>
        <w:t>by</w:t>
      </w:r>
      <w:r w:rsidR="00B627A4" w:rsidRPr="00964339">
        <w:rPr>
          <w:sz w:val="22"/>
          <w:szCs w:val="22"/>
          <w:lang w:val="en-GB"/>
        </w:rPr>
        <w:t xml:space="preserve"> neo-classical economics and cost-benefit analysis </w:t>
      </w:r>
      <w:r w:rsidR="002B424E" w:rsidRPr="00964339">
        <w:rPr>
          <w:sz w:val="22"/>
          <w:szCs w:val="22"/>
          <w:lang w:val="en-GB"/>
        </w:rPr>
        <w:fldChar w:fldCharType="begin"/>
      </w:r>
      <w:r w:rsidR="002B424E" w:rsidRPr="00964339">
        <w:rPr>
          <w:sz w:val="22"/>
          <w:szCs w:val="22"/>
          <w:lang w:val="en-GB"/>
        </w:rPr>
        <w:instrText xml:space="preserve"> ADDIN EN.CITE &lt;EndNote&gt;&lt;Cite&gt;&lt;Author&gt;Adler&lt;/Author&gt;&lt;Year&gt;2009&lt;/Year&gt;&lt;RecNum&gt;27982&lt;/RecNum&gt;&lt;DisplayText&gt;(Adler and Posner 2009)&lt;/DisplayText&gt;&lt;record&gt;&lt;rec-number&gt;27982&lt;/rec-number&gt;&lt;foreign-keys&gt;&lt;key app="EN" db-id="zd99pwsezrwdx5ep05ixvswmttr9paate0sd" timestamp="1492188171"&gt;27982&lt;/key&gt;&lt;/foreign-keys&gt;&lt;ref-type name="Journal Article"&gt;17&lt;/ref-type&gt;&lt;contributors&gt;&lt;authors&gt;&lt;author&gt;Adler, Matthew&lt;/author&gt;&lt;author&gt;Posner, Eric A.&lt;/author&gt;&lt;/authors&gt;&lt;/contributors&gt;&lt;auth-address&gt;[Posner, Eric A.] Univ Chicago, Sch Law, Chicago, IL 60637 USA. [Adler, Matthew] Univ Penn, Sch Law, Philadelphia, PA 19104 USA.&amp;#xD;Adler, M, Univ Chicago, Sch Law, 1111 E 60th St, Chicago, IL 60637 USA.&amp;#xD;eposner@uchicago.edu&lt;/auth-address&gt;&lt;titles&gt;&lt;title&gt;New foundations of cost-benefit analysis&lt;/title&gt;&lt;secondary-title&gt;Regulation &amp;amp; Governance&lt;/secondary-title&gt;&lt;alt-title&gt;Regul. Gov.&lt;/alt-title&gt;&lt;/titles&gt;&lt;periodical&gt;&lt;full-title&gt;Regulation &amp;amp; Governance&lt;/full-title&gt;&lt;/periodical&gt;&lt;alt-periodical&gt;&lt;full-title&gt;Regulation &amp;amp; Governance&lt;/full-title&gt;&lt;abbr-1&gt;Regul. Gov.&lt;/abbr-1&gt;&lt;/alt-periodical&gt;&lt;pages&gt;72-83&lt;/pages&gt;&lt;volume&gt;3&lt;/volume&gt;&lt;number&gt;1&lt;/number&gt;&lt;keywords&gt;&lt;keyword&gt;cost-benefit analysis&lt;/keyword&gt;&lt;keyword&gt;regulation&lt;/keyword&gt;&lt;keyword&gt;welfarism&lt;/keyword&gt;&lt;/keywords&gt;&lt;dates&gt;&lt;year&gt;2009&lt;/year&gt;&lt;pub-dates&gt;&lt;date&gt;Mar&lt;/date&gt;&lt;/pub-dates&gt;&lt;/dates&gt;&lt;isbn&gt;17485983&amp;#xD;17485991&lt;/isbn&gt;&lt;accession-num&gt;ISI:000265015400004&lt;/accession-num&gt;&lt;work-type&gt;Article&lt;/work-type&gt;&lt;urls&gt;&lt;related-urls&gt;&lt;url&gt;&amp;lt;Go to ISI&amp;gt;://000265015400004&lt;/url&gt;&lt;/related-urls&gt;&lt;/urls&gt;&lt;electronic-resource-num&gt;10.1111/j.1748-5991.2009.01045.x&lt;/electronic-resource-num&gt;&lt;language&gt;English&lt;/language&gt;&lt;/record&gt;&lt;/Cite&gt;&lt;/EndNote&gt;</w:instrText>
      </w:r>
      <w:r w:rsidR="002B424E" w:rsidRPr="00964339">
        <w:rPr>
          <w:sz w:val="22"/>
          <w:szCs w:val="22"/>
          <w:lang w:val="en-GB"/>
        </w:rPr>
        <w:fldChar w:fldCharType="separate"/>
      </w:r>
      <w:r w:rsidR="002B424E" w:rsidRPr="00964339">
        <w:rPr>
          <w:noProof/>
          <w:sz w:val="22"/>
          <w:szCs w:val="22"/>
          <w:lang w:val="en-GB"/>
        </w:rPr>
        <w:t>(Adler and Posner 2009)</w:t>
      </w:r>
      <w:r w:rsidR="002B424E" w:rsidRPr="00964339">
        <w:rPr>
          <w:sz w:val="22"/>
          <w:szCs w:val="22"/>
          <w:lang w:val="en-GB"/>
        </w:rPr>
        <w:fldChar w:fldCharType="end"/>
      </w:r>
      <w:r w:rsidR="0083418E">
        <w:rPr>
          <w:sz w:val="22"/>
          <w:szCs w:val="22"/>
          <w:lang w:val="en-GB"/>
        </w:rPr>
        <w:t xml:space="preserve">. In such analyses, </w:t>
      </w:r>
      <w:r w:rsidR="00B627A4" w:rsidRPr="00964339">
        <w:rPr>
          <w:sz w:val="22"/>
          <w:szCs w:val="22"/>
          <w:lang w:val="en-GB"/>
        </w:rPr>
        <w:t xml:space="preserve">economic values are assigned to different outcomes, and, following modelling and </w:t>
      </w:r>
      <w:r w:rsidR="003F3528" w:rsidRPr="00964339">
        <w:rPr>
          <w:sz w:val="22"/>
          <w:szCs w:val="22"/>
          <w:lang w:val="en-GB"/>
        </w:rPr>
        <w:t xml:space="preserve">the application of </w:t>
      </w:r>
      <w:r w:rsidR="00B627A4" w:rsidRPr="00964339">
        <w:rPr>
          <w:sz w:val="22"/>
          <w:szCs w:val="22"/>
          <w:lang w:val="en-GB"/>
        </w:rPr>
        <w:t>discount rate</w:t>
      </w:r>
      <w:r w:rsidR="003F3528" w:rsidRPr="00964339">
        <w:rPr>
          <w:sz w:val="22"/>
          <w:szCs w:val="22"/>
          <w:lang w:val="en-GB"/>
        </w:rPr>
        <w:t>s</w:t>
      </w:r>
      <w:r w:rsidR="00B627A4" w:rsidRPr="00964339">
        <w:rPr>
          <w:sz w:val="22"/>
          <w:szCs w:val="22"/>
          <w:lang w:val="en-GB"/>
        </w:rPr>
        <w:t xml:space="preserve">, </w:t>
      </w:r>
      <w:r w:rsidR="00832BA8">
        <w:rPr>
          <w:sz w:val="22"/>
          <w:szCs w:val="22"/>
          <w:lang w:val="en-GB"/>
        </w:rPr>
        <w:t xml:space="preserve">analysis </w:t>
      </w:r>
      <w:r w:rsidR="00B627A4" w:rsidRPr="00964339">
        <w:rPr>
          <w:sz w:val="22"/>
          <w:szCs w:val="22"/>
          <w:lang w:val="en-GB"/>
        </w:rPr>
        <w:t>identif</w:t>
      </w:r>
      <w:r w:rsidR="00832BA8">
        <w:rPr>
          <w:sz w:val="22"/>
          <w:szCs w:val="22"/>
          <w:lang w:val="en-GB"/>
        </w:rPr>
        <w:t>ies</w:t>
      </w:r>
      <w:r w:rsidR="00B627A4" w:rsidRPr="00964339">
        <w:rPr>
          <w:sz w:val="22"/>
          <w:szCs w:val="22"/>
          <w:lang w:val="en-GB"/>
        </w:rPr>
        <w:t xml:space="preserve"> the most efficient and effect</w:t>
      </w:r>
      <w:r w:rsidR="003F3528" w:rsidRPr="00964339">
        <w:rPr>
          <w:sz w:val="22"/>
          <w:szCs w:val="22"/>
          <w:lang w:val="en-GB"/>
        </w:rPr>
        <w:t>ive</w:t>
      </w:r>
      <w:r w:rsidR="00B627A4" w:rsidRPr="00964339">
        <w:rPr>
          <w:sz w:val="22"/>
          <w:szCs w:val="22"/>
          <w:lang w:val="en-GB"/>
        </w:rPr>
        <w:t xml:space="preserve"> trade</w:t>
      </w:r>
      <w:r w:rsidR="003F3528" w:rsidRPr="00964339">
        <w:rPr>
          <w:sz w:val="22"/>
          <w:szCs w:val="22"/>
          <w:lang w:val="en-GB"/>
        </w:rPr>
        <w:t>-</w:t>
      </w:r>
      <w:r w:rsidR="00B627A4" w:rsidRPr="00964339">
        <w:rPr>
          <w:sz w:val="22"/>
          <w:szCs w:val="22"/>
          <w:lang w:val="en-GB"/>
        </w:rPr>
        <w:t>offs for enhancing welfare. Hence, th</w:t>
      </w:r>
      <w:r w:rsidR="00832BA8">
        <w:rPr>
          <w:sz w:val="22"/>
          <w:szCs w:val="22"/>
          <w:lang w:val="en-GB"/>
        </w:rPr>
        <w:t xml:space="preserve">is problem conception </w:t>
      </w:r>
      <w:r w:rsidR="00B627A4" w:rsidRPr="00964339">
        <w:rPr>
          <w:sz w:val="22"/>
          <w:szCs w:val="22"/>
          <w:lang w:val="en-GB"/>
        </w:rPr>
        <w:t>accept</w:t>
      </w:r>
      <w:r w:rsidR="00832BA8">
        <w:rPr>
          <w:sz w:val="22"/>
          <w:szCs w:val="22"/>
          <w:lang w:val="en-GB"/>
        </w:rPr>
        <w:t>s</w:t>
      </w:r>
      <w:r w:rsidR="00B627A4" w:rsidRPr="00964339">
        <w:rPr>
          <w:sz w:val="22"/>
          <w:szCs w:val="22"/>
          <w:lang w:val="en-GB"/>
        </w:rPr>
        <w:t xml:space="preserve"> </w:t>
      </w:r>
      <w:r w:rsidR="00B627A4" w:rsidRPr="00964339">
        <w:rPr>
          <w:sz w:val="22"/>
          <w:szCs w:val="22"/>
          <w:lang w:val="en-GB"/>
        </w:rPr>
        <w:lastRenderedPageBreak/>
        <w:t xml:space="preserve">that there will be winners and losers (or, in the Pareto optimal scenario winners and no losers) but based on a transparent model in which social welfare is advanced. </w:t>
      </w:r>
      <w:r w:rsidR="00AA28B0" w:rsidRPr="00964339">
        <w:rPr>
          <w:sz w:val="22"/>
          <w:szCs w:val="22"/>
          <w:lang w:val="en-GB"/>
        </w:rPr>
        <w:t xml:space="preserve">These approaches </w:t>
      </w:r>
      <w:r w:rsidR="009A66F7">
        <w:rPr>
          <w:sz w:val="22"/>
          <w:szCs w:val="22"/>
          <w:lang w:val="en-GB"/>
        </w:rPr>
        <w:t xml:space="preserve">underpin the core approach </w:t>
      </w:r>
      <w:r w:rsidR="00AA28B0" w:rsidRPr="00964339">
        <w:rPr>
          <w:sz w:val="22"/>
          <w:szCs w:val="22"/>
          <w:lang w:val="en-GB"/>
        </w:rPr>
        <w:t>of many agriculture, resource, and forestry schools</w:t>
      </w:r>
      <w:r w:rsidR="0083418E">
        <w:rPr>
          <w:sz w:val="22"/>
          <w:szCs w:val="22"/>
          <w:lang w:val="en-GB"/>
        </w:rPr>
        <w:t xml:space="preserve">. An iconic example is </w:t>
      </w:r>
      <w:r w:rsidR="00AA28B0" w:rsidRPr="00964339">
        <w:rPr>
          <w:sz w:val="22"/>
          <w:szCs w:val="22"/>
          <w:lang w:val="en-GB"/>
        </w:rPr>
        <w:t>Yale</w:t>
      </w:r>
      <w:r w:rsidR="0083418E">
        <w:rPr>
          <w:sz w:val="22"/>
          <w:szCs w:val="22"/>
          <w:lang w:val="en-GB"/>
        </w:rPr>
        <w:t>’s</w:t>
      </w:r>
      <w:r w:rsidR="00AA28B0" w:rsidRPr="00964339">
        <w:rPr>
          <w:sz w:val="22"/>
          <w:szCs w:val="22"/>
          <w:lang w:val="en-GB"/>
        </w:rPr>
        <w:t xml:space="preserve"> Forestry School, founded by Gifford Pinchot to advance </w:t>
      </w:r>
      <w:r w:rsidR="00E70488">
        <w:rPr>
          <w:sz w:val="22"/>
          <w:szCs w:val="22"/>
          <w:lang w:val="en-GB"/>
        </w:rPr>
        <w:t xml:space="preserve">a utilitarian conception of </w:t>
      </w:r>
      <w:r w:rsidR="00AA28B0" w:rsidRPr="00964339">
        <w:rPr>
          <w:sz w:val="22"/>
          <w:szCs w:val="22"/>
          <w:lang w:val="en-GB"/>
        </w:rPr>
        <w:t xml:space="preserve">forestry </w:t>
      </w:r>
      <w:r w:rsidR="00E70488">
        <w:rPr>
          <w:sz w:val="22"/>
          <w:szCs w:val="22"/>
          <w:lang w:val="en-GB"/>
        </w:rPr>
        <w:t xml:space="preserve">as </w:t>
      </w:r>
      <w:r w:rsidR="008E2DE5">
        <w:rPr>
          <w:sz w:val="22"/>
          <w:szCs w:val="22"/>
          <w:lang w:val="en-GB"/>
        </w:rPr>
        <w:t xml:space="preserve">promoting </w:t>
      </w:r>
      <w:r w:rsidR="00AA28B0" w:rsidRPr="00964339">
        <w:rPr>
          <w:sz w:val="22"/>
          <w:szCs w:val="22"/>
          <w:lang w:val="en-GB"/>
        </w:rPr>
        <w:t>“the greatest number for the greatest good in the long run”</w:t>
      </w:r>
      <w:r w:rsidR="00E70488">
        <w:rPr>
          <w:sz w:val="22"/>
          <w:szCs w:val="22"/>
          <w:lang w:val="en-GB"/>
        </w:rPr>
        <w:t xml:space="preserve"> </w:t>
      </w:r>
      <w:r w:rsidR="007F2987">
        <w:rPr>
          <w:sz w:val="22"/>
          <w:szCs w:val="22"/>
          <w:lang w:val="en-GB"/>
        </w:rPr>
        <w:fldChar w:fldCharType="begin"/>
      </w:r>
      <w:r w:rsidR="007F2987">
        <w:rPr>
          <w:sz w:val="22"/>
          <w:szCs w:val="22"/>
          <w:lang w:val="en-GB"/>
        </w:rPr>
        <w:instrText xml:space="preserve"> ADDIN EN.CITE &lt;EndNote&gt;&lt;Cite&gt;&lt;Author&gt;USDA Forest Service&lt;/Author&gt;&lt;Year&gt;2006&lt;/Year&gt;&lt;RecNum&gt;82200&lt;/RecNum&gt;&lt;DisplayText&gt;(USDA Forest Service 2006)&lt;/DisplayText&gt;&lt;record&gt;&lt;rec-number&gt;82200&lt;/rec-number&gt;&lt;foreign-keys&gt;&lt;key app="EN" db-id="zd99pwsezrwdx5ep05ixvswmttr9paate0sd" timestamp="1529058057"&gt;82200&lt;/key&gt;&lt;/foreign-keys&gt;&lt;ref-type name="Book"&gt;6&lt;/ref-type&gt;&lt;contributors&gt;&lt;authors&gt;&lt;author&gt;USDA Forest Service,&lt;/author&gt;&lt;/authors&gt;&lt;/contributors&gt;&lt;titles&gt;&lt;title&gt;The Greatest Good: A Forest Service Centential Film (Pinchot and Utilitarianism)&lt;/title&gt;&lt;/titles&gt;&lt;dates&gt;&lt;year&gt;2006&lt;/year&gt;&lt;/dates&gt;&lt;pub-location&gt;Washington, D.C.&lt;/pub-location&gt;&lt;publisher&gt;Island Press&lt;/publisher&gt;&lt;urls&gt;&lt;/urls&gt;&lt;/record&gt;&lt;/Cite&gt;&lt;/EndNote&gt;</w:instrText>
      </w:r>
      <w:r w:rsidR="007F2987">
        <w:rPr>
          <w:sz w:val="22"/>
          <w:szCs w:val="22"/>
          <w:lang w:val="en-GB"/>
        </w:rPr>
        <w:fldChar w:fldCharType="separate"/>
      </w:r>
      <w:r w:rsidR="007F2987">
        <w:rPr>
          <w:noProof/>
          <w:sz w:val="22"/>
          <w:szCs w:val="22"/>
          <w:lang w:val="en-GB"/>
        </w:rPr>
        <w:t>(USDA Forest Service 2006)</w:t>
      </w:r>
      <w:r w:rsidR="007F2987">
        <w:rPr>
          <w:sz w:val="22"/>
          <w:szCs w:val="22"/>
          <w:lang w:val="en-GB"/>
        </w:rPr>
        <w:fldChar w:fldCharType="end"/>
      </w:r>
      <w:r w:rsidR="00AA28B0" w:rsidRPr="00964339">
        <w:rPr>
          <w:sz w:val="22"/>
          <w:szCs w:val="22"/>
          <w:lang w:val="en-GB"/>
        </w:rPr>
        <w:t xml:space="preserve">. </w:t>
      </w:r>
      <w:r w:rsidR="00844807">
        <w:rPr>
          <w:sz w:val="22"/>
          <w:szCs w:val="22"/>
          <w:lang w:val="en-GB"/>
        </w:rPr>
        <w:t>D</w:t>
      </w:r>
      <w:r w:rsidR="00BE7F6F">
        <w:rPr>
          <w:sz w:val="22"/>
          <w:szCs w:val="22"/>
          <w:lang w:val="en-GB"/>
        </w:rPr>
        <w:t xml:space="preserve">rawing on </w:t>
      </w:r>
      <w:r w:rsidR="00C4023A" w:rsidRPr="00964339">
        <w:rPr>
          <w:sz w:val="22"/>
          <w:szCs w:val="22"/>
          <w:lang w:val="en-GB"/>
        </w:rPr>
        <w:t xml:space="preserve">utilitarian </w:t>
      </w:r>
      <w:r w:rsidR="00554EAA">
        <w:rPr>
          <w:sz w:val="22"/>
          <w:szCs w:val="22"/>
          <w:lang w:val="en-GB"/>
        </w:rPr>
        <w:t>philosophical norms</w:t>
      </w:r>
      <w:r w:rsidR="00844807">
        <w:rPr>
          <w:sz w:val="22"/>
          <w:szCs w:val="22"/>
          <w:lang w:val="en-GB"/>
        </w:rPr>
        <w:t xml:space="preserve"> for its conceptual justification </w:t>
      </w:r>
      <w:r w:rsidR="002B424E" w:rsidRPr="00964339">
        <w:rPr>
          <w:sz w:val="22"/>
          <w:szCs w:val="22"/>
          <w:lang w:val="en-GB"/>
        </w:rPr>
        <w:fldChar w:fldCharType="begin">
          <w:fldData xml:space="preserve">PEVuZE5vdGU+PENpdGU+PEF1dGhvcj5TaW5kZW48L0F1dGhvcj48WWVhcj4yMDA5PC9ZZWFyPjxS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==
</w:fldData>
        </w:fldChar>
      </w:r>
      <w:r w:rsidR="002B424E" w:rsidRPr="00964339">
        <w:rPr>
          <w:sz w:val="22"/>
          <w:szCs w:val="22"/>
          <w:lang w:val="en-GB"/>
        </w:rPr>
        <w:instrText xml:space="preserve"> ADDIN EN.CITE </w:instrText>
      </w:r>
      <w:r w:rsidR="002B424E" w:rsidRPr="00964339">
        <w:rPr>
          <w:sz w:val="22"/>
          <w:szCs w:val="22"/>
          <w:lang w:val="en-GB"/>
        </w:rPr>
        <w:fldChar w:fldCharType="begin">
          <w:fldData xml:space="preserve">PEVuZE5vdGU+PENpdGU+PEF1dGhvcj5TaW5kZW48L0F1dGhvcj48WWVhcj4yMDA5PC9ZZWFyPjxS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==
</w:fldData>
        </w:fldChar>
      </w:r>
      <w:r w:rsidR="002B424E" w:rsidRPr="00964339">
        <w:rPr>
          <w:sz w:val="22"/>
          <w:szCs w:val="22"/>
          <w:lang w:val="en-GB"/>
        </w:rPr>
        <w:instrText xml:space="preserve"> ADDIN EN.CITE.DATA </w:instrText>
      </w:r>
      <w:r w:rsidR="002B424E" w:rsidRPr="00964339">
        <w:rPr>
          <w:sz w:val="22"/>
          <w:szCs w:val="22"/>
          <w:lang w:val="en-GB"/>
        </w:rPr>
      </w:r>
      <w:r w:rsidR="002B424E" w:rsidRPr="00964339">
        <w:rPr>
          <w:sz w:val="22"/>
          <w:szCs w:val="22"/>
          <w:lang w:val="en-GB"/>
        </w:rPr>
        <w:fldChar w:fldCharType="end"/>
      </w:r>
      <w:r w:rsidR="002B424E" w:rsidRPr="00964339">
        <w:rPr>
          <w:sz w:val="22"/>
          <w:szCs w:val="22"/>
          <w:lang w:val="en-GB"/>
        </w:rPr>
      </w:r>
      <w:r w:rsidR="002B424E" w:rsidRPr="00964339">
        <w:rPr>
          <w:sz w:val="22"/>
          <w:szCs w:val="22"/>
          <w:lang w:val="en-GB"/>
        </w:rPr>
        <w:fldChar w:fldCharType="separate"/>
      </w:r>
      <w:r w:rsidR="002B424E" w:rsidRPr="00964339">
        <w:rPr>
          <w:noProof/>
          <w:sz w:val="22"/>
          <w:szCs w:val="22"/>
          <w:lang w:val="en-GB"/>
        </w:rPr>
        <w:t>(Sinden, Kysar, and Driesen 2009, Kelman 1981)</w:t>
      </w:r>
      <w:r w:rsidR="002B424E" w:rsidRPr="00964339">
        <w:rPr>
          <w:sz w:val="22"/>
          <w:szCs w:val="22"/>
          <w:lang w:val="en-GB"/>
        </w:rPr>
        <w:fldChar w:fldCharType="end"/>
      </w:r>
      <w:r w:rsidR="003F3528" w:rsidRPr="00964339">
        <w:rPr>
          <w:sz w:val="22"/>
          <w:szCs w:val="22"/>
          <w:lang w:val="en-GB"/>
        </w:rPr>
        <w:t>,</w:t>
      </w:r>
      <w:r w:rsidR="00DF6CE1" w:rsidRPr="00964339">
        <w:rPr>
          <w:sz w:val="22"/>
          <w:szCs w:val="22"/>
          <w:lang w:val="en-GB"/>
        </w:rPr>
        <w:t xml:space="preserve"> Type 2 is universalistic</w:t>
      </w:r>
      <w:r w:rsidR="003F3528" w:rsidRPr="00964339">
        <w:rPr>
          <w:sz w:val="22"/>
          <w:szCs w:val="22"/>
          <w:lang w:val="en-GB"/>
        </w:rPr>
        <w:t xml:space="preserve"> in the sense of seeking generalizable institutional models that respond optimally to the problem structure</w:t>
      </w:r>
      <w:r w:rsidR="00EA0466">
        <w:rPr>
          <w:sz w:val="22"/>
          <w:szCs w:val="22"/>
          <w:lang w:val="en-GB"/>
        </w:rPr>
        <w:t xml:space="preserve">. This in turns, </w:t>
      </w:r>
      <w:r w:rsidR="00DF6CE1" w:rsidRPr="00964339">
        <w:rPr>
          <w:sz w:val="22"/>
          <w:szCs w:val="22"/>
          <w:lang w:val="en-GB"/>
        </w:rPr>
        <w:t>requires training in large-N statistical techniques, modelling, and other type of data analysis such as “willingness to pay”</w:t>
      </w:r>
      <w:r w:rsidR="009A66F7">
        <w:rPr>
          <w:sz w:val="22"/>
          <w:szCs w:val="22"/>
          <w:lang w:val="en-GB"/>
        </w:rPr>
        <w:t xml:space="preserve"> </w:t>
      </w:r>
      <w:r w:rsidR="002B424E" w:rsidRPr="00964339">
        <w:rPr>
          <w:sz w:val="22"/>
          <w:szCs w:val="22"/>
          <w:lang w:val="en-GB"/>
        </w:rPr>
        <w:fldChar w:fldCharType="begin">
          <w:fldData xml:space="preserve">PEVuZE5vdGU+PENpdGU+PEF1dGhvcj5UdXJuZXI8L0F1dGhvcj48WWVhcj4yMDAzPC9ZZWFyPjxS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</w:fldData>
        </w:fldChar>
      </w:r>
      <w:r w:rsidR="002B424E" w:rsidRPr="00964339">
        <w:rPr>
          <w:sz w:val="22"/>
          <w:szCs w:val="22"/>
          <w:lang w:val="en-GB"/>
        </w:rPr>
        <w:instrText xml:space="preserve"> ADDIN EN.CITE </w:instrText>
      </w:r>
      <w:r w:rsidR="002B424E" w:rsidRPr="00964339">
        <w:rPr>
          <w:sz w:val="22"/>
          <w:szCs w:val="22"/>
          <w:lang w:val="en-GB"/>
        </w:rPr>
        <w:fldChar w:fldCharType="begin">
          <w:fldData xml:space="preserve">PEVuZE5vdGU+PENpdGU+PEF1dGhvcj5UdXJuZXI8L0F1dGhvcj48WWVhcj4yMDAzPC9ZZWFyPjxS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</w:fldData>
        </w:fldChar>
      </w:r>
      <w:r w:rsidR="002B424E" w:rsidRPr="00964339">
        <w:rPr>
          <w:sz w:val="22"/>
          <w:szCs w:val="22"/>
          <w:lang w:val="en-GB"/>
        </w:rPr>
        <w:instrText xml:space="preserve"> ADDIN EN.CITE.DATA </w:instrText>
      </w:r>
      <w:r w:rsidR="002B424E" w:rsidRPr="00964339">
        <w:rPr>
          <w:sz w:val="22"/>
          <w:szCs w:val="22"/>
          <w:lang w:val="en-GB"/>
        </w:rPr>
      </w:r>
      <w:r w:rsidR="002B424E" w:rsidRPr="00964339">
        <w:rPr>
          <w:sz w:val="22"/>
          <w:szCs w:val="22"/>
          <w:lang w:val="en-GB"/>
        </w:rPr>
        <w:fldChar w:fldCharType="end"/>
      </w:r>
      <w:r w:rsidR="002B424E" w:rsidRPr="00964339">
        <w:rPr>
          <w:sz w:val="22"/>
          <w:szCs w:val="22"/>
          <w:lang w:val="en-GB"/>
        </w:rPr>
      </w:r>
      <w:r w:rsidR="002B424E" w:rsidRPr="00964339">
        <w:rPr>
          <w:sz w:val="22"/>
          <w:szCs w:val="22"/>
          <w:lang w:val="en-GB"/>
        </w:rPr>
        <w:fldChar w:fldCharType="separate"/>
      </w:r>
      <w:r w:rsidR="002B424E" w:rsidRPr="00964339">
        <w:rPr>
          <w:noProof/>
          <w:sz w:val="22"/>
          <w:szCs w:val="22"/>
          <w:lang w:val="en-GB"/>
        </w:rPr>
        <w:t>(Turner et al. 2003, Ozanne and Vlosky 1997)</w:t>
      </w:r>
      <w:r w:rsidR="002B424E" w:rsidRPr="00964339">
        <w:rPr>
          <w:sz w:val="22"/>
          <w:szCs w:val="22"/>
          <w:lang w:val="en-GB"/>
        </w:rPr>
        <w:fldChar w:fldCharType="end"/>
      </w:r>
      <w:r w:rsidR="0096247F">
        <w:rPr>
          <w:sz w:val="22"/>
          <w:szCs w:val="22"/>
          <w:lang w:val="en-GB"/>
        </w:rPr>
        <w:t xml:space="preserve">, that explicitly </w:t>
      </w:r>
      <w:r w:rsidR="006E4E69">
        <w:rPr>
          <w:sz w:val="22"/>
          <w:szCs w:val="22"/>
          <w:lang w:val="en-GB"/>
        </w:rPr>
        <w:t xml:space="preserve">treat </w:t>
      </w:r>
      <w:r w:rsidR="0096247F">
        <w:rPr>
          <w:sz w:val="22"/>
          <w:szCs w:val="22"/>
          <w:lang w:val="en-GB"/>
        </w:rPr>
        <w:t xml:space="preserve">environmental </w:t>
      </w:r>
      <w:r w:rsidR="008720C1">
        <w:rPr>
          <w:sz w:val="22"/>
          <w:szCs w:val="22"/>
          <w:lang w:val="en-GB"/>
        </w:rPr>
        <w:t>challenges as actionable if they can be converted into economic, utility enhancing, benefits</w:t>
      </w:r>
      <w:r w:rsidR="004529BE" w:rsidRPr="00964339">
        <w:rPr>
          <w:sz w:val="22"/>
          <w:szCs w:val="22"/>
          <w:lang w:val="en-GB"/>
        </w:rPr>
        <w:t>.</w:t>
      </w:r>
    </w:p>
    <w:p w14:paraId="154E8C18" w14:textId="18ECA726" w:rsidR="00F70493" w:rsidRPr="00964339" w:rsidRDefault="00F70493" w:rsidP="00510AB5">
      <w:pPr>
        <w:spacing w:line="360" w:lineRule="auto"/>
        <w:ind w:firstLine="720"/>
        <w:rPr>
          <w:sz w:val="22"/>
          <w:szCs w:val="22"/>
        </w:rPr>
      </w:pPr>
      <w:r w:rsidRPr="00964339">
        <w:rPr>
          <w:sz w:val="22"/>
          <w:szCs w:val="22"/>
        </w:rPr>
        <w:t>The challenges with the means-oriented nature of Type 2 approaches</w:t>
      </w:r>
      <w:r w:rsidR="00D30548" w:rsidRPr="00964339">
        <w:rPr>
          <w:sz w:val="22"/>
          <w:szCs w:val="22"/>
        </w:rPr>
        <w:t xml:space="preserve"> is that </w:t>
      </w:r>
      <w:r w:rsidRPr="00964339">
        <w:rPr>
          <w:sz w:val="22"/>
          <w:szCs w:val="22"/>
        </w:rPr>
        <w:t xml:space="preserve">utility maximizing frameworks </w:t>
      </w:r>
      <w:r w:rsidR="00D30548" w:rsidRPr="00964339">
        <w:rPr>
          <w:sz w:val="22"/>
          <w:szCs w:val="22"/>
        </w:rPr>
        <w:t xml:space="preserve">are set up to </w:t>
      </w:r>
      <w:r w:rsidRPr="00964339">
        <w:rPr>
          <w:sz w:val="22"/>
          <w:szCs w:val="22"/>
        </w:rPr>
        <w:t xml:space="preserve">provide the </w:t>
      </w:r>
      <w:r w:rsidRPr="00964339">
        <w:rPr>
          <w:b/>
          <w:bCs/>
          <w:sz w:val="22"/>
          <w:szCs w:val="22"/>
        </w:rPr>
        <w:t>‘</w:t>
      </w:r>
      <w:r w:rsidRPr="00964339">
        <w:rPr>
          <w:sz w:val="22"/>
          <w:szCs w:val="22"/>
        </w:rPr>
        <w:t xml:space="preserve">rigorous’ ‘data </w:t>
      </w:r>
      <w:r w:rsidRPr="00964339">
        <w:rPr>
          <w:color w:val="000000" w:themeColor="text1"/>
          <w:sz w:val="22"/>
          <w:szCs w:val="22"/>
        </w:rPr>
        <w:t xml:space="preserve">driven’ scientific </w:t>
      </w:r>
      <w:r w:rsidRPr="00964339">
        <w:rPr>
          <w:i/>
          <w:iCs/>
          <w:color w:val="000000" w:themeColor="text1"/>
          <w:sz w:val="22"/>
          <w:szCs w:val="22"/>
        </w:rPr>
        <w:t>answer</w:t>
      </w:r>
      <w:r w:rsidRPr="00964339">
        <w:rPr>
          <w:color w:val="000000" w:themeColor="text1"/>
          <w:sz w:val="22"/>
          <w:szCs w:val="22"/>
        </w:rPr>
        <w:t xml:space="preserve"> </w:t>
      </w:r>
      <w:r w:rsidR="00FD3E50" w:rsidRPr="00964339">
        <w:rPr>
          <w:color w:val="000000" w:themeColor="text1"/>
          <w:sz w:val="22"/>
          <w:szCs w:val="22"/>
        </w:rPr>
        <w:fldChar w:fldCharType="begin"/>
      </w:r>
      <w:r w:rsidR="00FD3E50" w:rsidRPr="00964339">
        <w:rPr>
          <w:color w:val="000000" w:themeColor="text1"/>
          <w:sz w:val="22"/>
          <w:szCs w:val="22"/>
        </w:rPr>
        <w:instrText xml:space="preserve"> ADDIN EN.CITE &lt;EndNote&gt;&lt;Cite&gt;&lt;Author&gt;Carpenter&lt;/Author&gt;&lt;Year&gt;2009&lt;/Year&gt;&lt;RecNum&gt;27884&lt;/RecNum&gt;&lt;DisplayText&gt;(Carpenter et al. 2009)&lt;/DisplayText&gt;&lt;record&gt;&lt;rec-number&gt;27884&lt;/rec-number&gt;&lt;foreign-keys&gt;&lt;key app="EN" db-id="zd99pwsezrwdx5ep05ixvswmttr9paate0sd" timestamp="1492188171"&gt;27884&lt;/key&gt;&lt;/foreign-keys&gt;&lt;ref-type name="Journal Article"&gt;17&lt;/ref-type&gt;&lt;contributors&gt;&lt;authors&gt;&lt;author&gt;Carpenter, Stephen R.&lt;/author&gt;&lt;author&gt;Mooney, Harold A.&lt;/author&gt;&lt;author&gt;Agard, John&lt;/author&gt;&lt;author&gt;Capistrano, Doris&lt;/author&gt;&lt;author&gt;DeFries, Ruth S.&lt;/author&gt;&lt;author&gt;DÃ­az, Sandra&lt;/author&gt;&lt;author&gt;Dietz, Thomas&lt;/author&gt;&lt;author&gt;Duraiappah, Anantha K.&lt;/author&gt;&lt;author&gt;Oteng-Yeboah, Alfred&lt;/author&gt;&lt;author&gt;Pereira, Henrique Miguel&lt;/author&gt;&lt;author&gt;Perrings, Charles&lt;/author&gt;&lt;author&gt;Reid, Walter V.&lt;/author&gt;&lt;author&gt;Sarukhan, JosÃ©&lt;/author&gt;&lt;author&gt;Scholes, Robert J.&lt;/author&gt;&lt;author&gt;Whyte, Anne&lt;/author&gt;&lt;/authors&gt;&lt;/contributors&gt;&lt;titles&gt;&lt;title&gt;Science for managing ecosystem services: Beyond the Millennium Ecosystem Assessment&lt;/title&gt;&lt;secondary-title&gt;Proceedings of the National Academy of Sciences&lt;/secondary-title&gt;&lt;/titles&gt;&lt;periodical&gt;&lt;full-title&gt;Proceedings of the National Academy of Sciences&lt;/full-title&gt;&lt;/periodical&gt;&lt;pages&gt;1305-1312&lt;/pages&gt;&lt;volume&gt;106&lt;/volume&gt;&lt;number&gt;5&lt;/number&gt;&lt;dates&gt;&lt;year&gt;2009&lt;/year&gt;&lt;pub-dates&gt;&lt;date&gt;February 3, 2009&lt;/date&gt;&lt;/pub-dates&gt;&lt;/dates&gt;&lt;urls&gt;&lt;related-urls&gt;&lt;url&gt;http://www.pnas.org/content/106/5/1305.abstract&lt;/url&gt;&lt;/related-urls&gt;&lt;/urls&gt;&lt;electronic-resource-num&gt;10.1073/pnas.0808772106&lt;/electronic-resource-num&gt;&lt;/record&gt;&lt;/Cite&gt;&lt;/EndNote&gt;</w:instrText>
      </w:r>
      <w:r w:rsidR="00FD3E50" w:rsidRPr="00964339">
        <w:rPr>
          <w:color w:val="000000" w:themeColor="text1"/>
          <w:sz w:val="22"/>
          <w:szCs w:val="22"/>
        </w:rPr>
        <w:fldChar w:fldCharType="separate"/>
      </w:r>
      <w:r w:rsidR="00FD3E50" w:rsidRPr="00964339">
        <w:rPr>
          <w:noProof/>
          <w:color w:val="000000" w:themeColor="text1"/>
          <w:sz w:val="22"/>
          <w:szCs w:val="22"/>
        </w:rPr>
        <w:t>(Carpenter et al. 2009)</w:t>
      </w:r>
      <w:r w:rsidR="00FD3E50" w:rsidRPr="00964339">
        <w:rPr>
          <w:color w:val="000000" w:themeColor="text1"/>
          <w:sz w:val="22"/>
          <w:szCs w:val="22"/>
        </w:rPr>
        <w:fldChar w:fldCharType="end"/>
      </w:r>
      <w:r w:rsidR="00454F68" w:rsidRPr="00964339">
        <w:rPr>
          <w:color w:val="000000" w:themeColor="text1"/>
          <w:sz w:val="22"/>
          <w:szCs w:val="22"/>
        </w:rPr>
        <w:t xml:space="preserve"> </w:t>
      </w:r>
      <w:r w:rsidRPr="00964339">
        <w:rPr>
          <w:color w:val="000000" w:themeColor="text1"/>
          <w:sz w:val="22"/>
          <w:szCs w:val="22"/>
        </w:rPr>
        <w:t xml:space="preserve">about </w:t>
      </w:r>
      <w:r w:rsidRPr="00964339">
        <w:rPr>
          <w:i/>
          <w:iCs/>
          <w:color w:val="000000" w:themeColor="text1"/>
          <w:sz w:val="22"/>
          <w:szCs w:val="22"/>
        </w:rPr>
        <w:t>whether</w:t>
      </w:r>
      <w:r w:rsidRPr="00964339">
        <w:rPr>
          <w:color w:val="000000" w:themeColor="text1"/>
          <w:sz w:val="22"/>
          <w:szCs w:val="22"/>
        </w:rPr>
        <w:t xml:space="preserve">, rather than </w:t>
      </w:r>
      <w:r w:rsidRPr="00964339">
        <w:rPr>
          <w:i/>
          <w:iCs/>
          <w:color w:val="000000" w:themeColor="text1"/>
          <w:sz w:val="22"/>
          <w:szCs w:val="22"/>
        </w:rPr>
        <w:t>how</w:t>
      </w:r>
      <w:r w:rsidRPr="00964339">
        <w:rPr>
          <w:color w:val="000000" w:themeColor="text1"/>
          <w:sz w:val="22"/>
          <w:szCs w:val="22"/>
        </w:rPr>
        <w:t xml:space="preserve">, society is able to address environmental problems.  </w:t>
      </w:r>
      <w:r w:rsidR="00D30548" w:rsidRPr="00964339">
        <w:rPr>
          <w:color w:val="000000" w:themeColor="text1"/>
          <w:sz w:val="22"/>
          <w:szCs w:val="22"/>
        </w:rPr>
        <w:t xml:space="preserve">For example </w:t>
      </w:r>
      <w:r w:rsidRPr="00964339">
        <w:rPr>
          <w:color w:val="000000" w:themeColor="text1"/>
          <w:sz w:val="22"/>
          <w:szCs w:val="22"/>
        </w:rPr>
        <w:t xml:space="preserve">Type 2 </w:t>
      </w:r>
      <w:r w:rsidR="00D30548" w:rsidRPr="00964339">
        <w:rPr>
          <w:color w:val="000000" w:themeColor="text1"/>
          <w:sz w:val="22"/>
          <w:szCs w:val="22"/>
        </w:rPr>
        <w:t xml:space="preserve">approaches seems to explain the emergence of </w:t>
      </w:r>
      <w:r w:rsidRPr="00964339">
        <w:rPr>
          <w:color w:val="000000" w:themeColor="text1"/>
          <w:sz w:val="22"/>
          <w:szCs w:val="22"/>
        </w:rPr>
        <w:t>‘</w:t>
      </w:r>
      <w:r w:rsidRPr="00964339">
        <w:rPr>
          <w:i/>
          <w:iCs/>
          <w:color w:val="000000" w:themeColor="text1"/>
          <w:sz w:val="22"/>
          <w:szCs w:val="22"/>
        </w:rPr>
        <w:t>ecosystem services</w:t>
      </w:r>
      <w:r w:rsidRPr="00964339">
        <w:rPr>
          <w:color w:val="000000" w:themeColor="text1"/>
          <w:sz w:val="22"/>
          <w:szCs w:val="22"/>
        </w:rPr>
        <w:t xml:space="preserve">’ </w:t>
      </w:r>
      <w:r w:rsidR="00FD3E50" w:rsidRPr="00964339">
        <w:rPr>
          <w:color w:val="000000" w:themeColor="text1"/>
          <w:sz w:val="22"/>
          <w:szCs w:val="22"/>
        </w:rPr>
        <w:fldChar w:fldCharType="begin">
          <w:fldData xml:space="preserve">PEVuZE5vdGU+PENpdGU+PEF1dGhvcj5TZWxsPC9BdXRob3I+PFllYXI+MjAwNzwvWWVhcj48UmVj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</w:fldData>
        </w:fldChar>
      </w:r>
      <w:r w:rsidR="00FD3E50" w:rsidRPr="00964339">
        <w:rPr>
          <w:color w:val="000000" w:themeColor="text1"/>
          <w:sz w:val="22"/>
          <w:szCs w:val="22"/>
        </w:rPr>
        <w:instrText xml:space="preserve"> ADDIN EN.CITE </w:instrText>
      </w:r>
      <w:r w:rsidR="00FD3E50" w:rsidRPr="00964339">
        <w:rPr>
          <w:color w:val="000000" w:themeColor="text1"/>
          <w:sz w:val="22"/>
          <w:szCs w:val="22"/>
        </w:rPr>
        <w:fldChar w:fldCharType="begin">
          <w:fldData xml:space="preserve">PEVuZE5vdGU+PENpdGU+PEF1dGhvcj5TZWxsPC9BdXRob3I+PFllYXI+MjAwNzwvWWVhcj48UmVj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</w:fldData>
        </w:fldChar>
      </w:r>
      <w:r w:rsidR="00FD3E50" w:rsidRPr="00964339">
        <w:rPr>
          <w:color w:val="000000" w:themeColor="text1"/>
          <w:sz w:val="22"/>
          <w:szCs w:val="22"/>
        </w:rPr>
        <w:instrText xml:space="preserve"> ADDIN EN.CITE.DATA </w:instrText>
      </w:r>
      <w:r w:rsidR="00FD3E50" w:rsidRPr="00964339">
        <w:rPr>
          <w:color w:val="000000" w:themeColor="text1"/>
          <w:sz w:val="22"/>
          <w:szCs w:val="22"/>
        </w:rPr>
      </w:r>
      <w:r w:rsidR="00FD3E50" w:rsidRPr="00964339">
        <w:rPr>
          <w:color w:val="000000" w:themeColor="text1"/>
          <w:sz w:val="22"/>
          <w:szCs w:val="22"/>
        </w:rPr>
        <w:fldChar w:fldCharType="end"/>
      </w:r>
      <w:r w:rsidR="00FD3E50" w:rsidRPr="00964339">
        <w:rPr>
          <w:color w:val="000000" w:themeColor="text1"/>
          <w:sz w:val="22"/>
          <w:szCs w:val="22"/>
        </w:rPr>
      </w:r>
      <w:r w:rsidR="00FD3E50" w:rsidRPr="00964339">
        <w:rPr>
          <w:color w:val="000000" w:themeColor="text1"/>
          <w:sz w:val="22"/>
          <w:szCs w:val="22"/>
        </w:rPr>
        <w:fldChar w:fldCharType="separate"/>
      </w:r>
      <w:r w:rsidR="00FD3E50" w:rsidRPr="00964339">
        <w:rPr>
          <w:noProof/>
          <w:color w:val="000000" w:themeColor="text1"/>
          <w:sz w:val="22"/>
          <w:szCs w:val="22"/>
        </w:rPr>
        <w:t>(Sell et al. 2007)</w:t>
      </w:r>
      <w:r w:rsidR="00FD3E50" w:rsidRPr="00964339">
        <w:rPr>
          <w:color w:val="000000" w:themeColor="text1"/>
          <w:sz w:val="22"/>
          <w:szCs w:val="22"/>
        </w:rPr>
        <w:fldChar w:fldCharType="end"/>
      </w:r>
      <w:r w:rsidR="007A4F5C" w:rsidRPr="00964339">
        <w:rPr>
          <w:color w:val="000000" w:themeColor="text1"/>
          <w:sz w:val="22"/>
          <w:szCs w:val="22"/>
        </w:rPr>
        <w:t xml:space="preserve"> </w:t>
      </w:r>
      <w:r w:rsidRPr="00964339">
        <w:rPr>
          <w:color w:val="000000" w:themeColor="text1"/>
          <w:sz w:val="22"/>
          <w:szCs w:val="22"/>
        </w:rPr>
        <w:t xml:space="preserve">approaches even when doing so is </w:t>
      </w:r>
      <w:r w:rsidRPr="00964339">
        <w:rPr>
          <w:i/>
          <w:iCs/>
          <w:color w:val="000000" w:themeColor="text1"/>
          <w:sz w:val="22"/>
          <w:szCs w:val="22"/>
        </w:rPr>
        <w:t>inconsistent with basic scientific research</w:t>
      </w:r>
      <w:r w:rsidRPr="00964339">
        <w:rPr>
          <w:color w:val="000000" w:themeColor="text1"/>
          <w:sz w:val="22"/>
          <w:szCs w:val="22"/>
        </w:rPr>
        <w:t xml:space="preserve"> and </w:t>
      </w:r>
      <w:r w:rsidRPr="00964339">
        <w:rPr>
          <w:i/>
          <w:iCs/>
          <w:color w:val="000000" w:themeColor="text1"/>
          <w:sz w:val="22"/>
          <w:szCs w:val="22"/>
        </w:rPr>
        <w:t>evidence</w:t>
      </w:r>
      <w:r w:rsidRPr="00964339">
        <w:rPr>
          <w:color w:val="000000" w:themeColor="text1"/>
          <w:sz w:val="22"/>
          <w:szCs w:val="22"/>
        </w:rPr>
        <w:t xml:space="preserve"> </w:t>
      </w:r>
      <w:r w:rsidR="00FD3E50" w:rsidRPr="00964339">
        <w:rPr>
          <w:color w:val="000000" w:themeColor="text1"/>
          <w:sz w:val="22"/>
          <w:szCs w:val="22"/>
        </w:rPr>
        <w:fldChar w:fldCharType="begin"/>
      </w:r>
      <w:r w:rsidR="00FD3E50" w:rsidRPr="00964339">
        <w:rPr>
          <w:color w:val="000000" w:themeColor="text1"/>
          <w:sz w:val="22"/>
          <w:szCs w:val="22"/>
        </w:rPr>
        <w:instrText xml:space="preserve"> ADDIN EN.CITE &lt;EndNote&gt;&lt;Cite&gt;&lt;Author&gt;Turner&lt;/Author&gt;&lt;Year&gt;2003&lt;/Year&gt;&lt;RecNum&gt;32922&lt;/RecNum&gt;&lt;DisplayText&gt;(Turner et al. 2003)&lt;/DisplayText&gt;&lt;record&gt;&lt;rec-number&gt;32922&lt;/rec-number&gt;&lt;foreign-keys&gt;&lt;key app="EN" db-id="zd99pwsezrwdx5ep05ixvswmttr9paate0sd" timestamp="1492188173"&gt;32922&lt;/key&gt;&lt;/foreign-keys&gt;&lt;ref-type name="Journal Article"&gt;17&lt;/ref-type&gt;&lt;contributors&gt;&lt;authors&gt;&lt;author&gt;Turner, R. K.&lt;/author&gt;&lt;author&gt;Paavola, J.&lt;/author&gt;&lt;author&gt;Cooper, P.&lt;/author&gt;&lt;author&gt;Farber, S.&lt;/author&gt;&lt;author&gt;Jessamy, V.&lt;/author&gt;&lt;author&gt;Georgiou, S.&lt;/author&gt;&lt;/authors&gt;&lt;/contributors&gt;&lt;auth-address&gt;Turner, R. K.&amp;#xD;Univ E Anglia, Ctr Social &amp;amp; Econ Res Global Environm, Norwich NR4 7TJ, Norfolk, England&amp;#xD;Univ E Anglia, Ctr Social &amp;amp; Econ Res Global Environm, Norwich NR4 7TJ, Norfolk, England&amp;#xD;Univ Pittsburgh, Grad Sch Publ &amp;amp; Int Affairs, Pittsburgh, PA 15260 USA&lt;/auth-address&gt;&lt;titles&gt;&lt;title&gt;Valuing nature: lessons learned and future research directions&lt;/title&gt;&lt;secondary-title&gt;Ecological Economics&lt;/secondary-title&gt;&lt;alt-title&gt;Ecol Econ&amp;#xD;Ecol Econ&lt;/alt-title&gt;&lt;/titles&gt;&lt;periodical&gt;&lt;full-title&gt;Ecological Economics&lt;/full-title&gt;&lt;/periodical&gt;&lt;pages&gt;493-510&lt;/pages&gt;&lt;volume&gt;46&lt;/volume&gt;&lt;number&gt;3&lt;/number&gt;&lt;keywords&gt;&lt;keyword&gt;environmental values&lt;/keyword&gt;&lt;keyword&gt;ecosystem services&lt;/keyword&gt;&lt;keyword&gt;cost-benefit analysis&lt;/keyword&gt;&lt;keyword&gt;cost-benefit-analysis&lt;/keyword&gt;&lt;keyword&gt;total economic value&lt;/keyword&gt;&lt;keyword&gt;forest conservation&lt;/keyword&gt;&lt;keyword&gt;ecosystem services&lt;/keyword&gt;&lt;keyword&gt;preservation&lt;/keyword&gt;&lt;keyword&gt;biodiversity&lt;/keyword&gt;&lt;keyword&gt;agriculture&lt;/keyword&gt;&lt;keyword&gt;valuation&lt;/keyword&gt;&lt;keyword&gt;drainage&lt;/keyword&gt;&lt;keyword&gt;values&lt;/keyword&gt;&lt;/keywords&gt;&lt;dates&gt;&lt;year&gt;2003&lt;/year&gt;&lt;pub-dates&gt;&lt;date&gt;OCT&lt;/date&gt;&lt;/pub-dates&gt;&lt;/dates&gt;&lt;accession-num&gt;ISI:000186161600012&lt;/accession-num&gt;&lt;label&gt;Elsevier Science Bv&lt;/label&gt;&lt;urls&gt;&lt;related-urls&gt;&lt;url&gt;&amp;lt;Go to ISI&amp;gt;://000186161600012&lt;/url&gt;&lt;/related-urls&gt;&lt;/urls&gt;&lt;/record&gt;&lt;/Cite&gt;&lt;/EndNote&gt;</w:instrText>
      </w:r>
      <w:r w:rsidR="00FD3E50" w:rsidRPr="00964339">
        <w:rPr>
          <w:color w:val="000000" w:themeColor="text1"/>
          <w:sz w:val="22"/>
          <w:szCs w:val="22"/>
        </w:rPr>
        <w:fldChar w:fldCharType="separate"/>
      </w:r>
      <w:r w:rsidR="00FD3E50" w:rsidRPr="00964339">
        <w:rPr>
          <w:noProof/>
          <w:color w:val="000000" w:themeColor="text1"/>
          <w:sz w:val="22"/>
          <w:szCs w:val="22"/>
        </w:rPr>
        <w:t>(Turner et al. 2003)</w:t>
      </w:r>
      <w:r w:rsidR="00FD3E50" w:rsidRPr="00964339">
        <w:rPr>
          <w:color w:val="000000" w:themeColor="text1"/>
          <w:sz w:val="22"/>
          <w:szCs w:val="22"/>
        </w:rPr>
        <w:fldChar w:fldCharType="end"/>
      </w:r>
      <w:r w:rsidR="007A4F5C" w:rsidRPr="00964339">
        <w:rPr>
          <w:color w:val="000000" w:themeColor="text1"/>
          <w:sz w:val="22"/>
          <w:szCs w:val="22"/>
        </w:rPr>
        <w:t xml:space="preserve"> </w:t>
      </w:r>
      <w:r w:rsidRPr="00964339">
        <w:rPr>
          <w:color w:val="000000" w:themeColor="text1"/>
          <w:sz w:val="22"/>
          <w:szCs w:val="22"/>
        </w:rPr>
        <w:t>about a particular environmental challenge</w:t>
      </w:r>
      <w:r w:rsidR="006668CA" w:rsidRPr="00964339">
        <w:rPr>
          <w:color w:val="000000" w:themeColor="text1"/>
          <w:sz w:val="22"/>
          <w:szCs w:val="22"/>
        </w:rPr>
        <w:t xml:space="preserve"> </w:t>
      </w:r>
      <w:r w:rsidR="00FD3E50" w:rsidRPr="00964339">
        <w:rPr>
          <w:color w:val="000000" w:themeColor="text1"/>
          <w:sz w:val="22"/>
          <w:szCs w:val="22"/>
        </w:rPr>
        <w:fldChar w:fldCharType="begin"/>
      </w:r>
      <w:r w:rsidR="00FD3E50" w:rsidRPr="00964339">
        <w:rPr>
          <w:color w:val="000000" w:themeColor="text1"/>
          <w:sz w:val="22"/>
          <w:szCs w:val="22"/>
        </w:rPr>
        <w:instrText xml:space="preserve"> ADDIN EN.CITE &lt;EndNote&gt;&lt;Cite&gt;&lt;Author&gt;Kosoy&lt;/Author&gt;&lt;Year&gt;2010&lt;/Year&gt;&lt;RecNum&gt;27142&lt;/RecNum&gt;&lt;DisplayText&gt;(Kosoy and Corbera 2010)&lt;/DisplayText&gt;&lt;record&gt;&lt;rec-number&gt;27142&lt;/rec-number&gt;&lt;foreign-keys&gt;&lt;key app="EN" db-id="zd99pwsezrwdx5ep05ixvswmttr9paate0sd" timestamp="1492188171"&gt;27142&lt;/key&gt;&lt;/foreign-keys&gt;&lt;ref-type name="Journal Article"&gt;17&lt;/ref-type&gt;&lt;contributors&gt;&lt;authors&gt;&lt;author&gt;Kosoy, Nicol &amp;apos;s&lt;/author&gt;&lt;author&gt;Corbera, Esteve&lt;/author&gt;&lt;/authors&gt;&lt;/contributors&gt;&lt;titles&gt;&lt;title&gt;Payments for ecosystem services as commodity fetishism&lt;/title&gt;&lt;secondary-title&gt;Ecological Economics&lt;/secondary-title&gt;&lt;/titles&gt;&lt;periodical&gt;&lt;full-title&gt;Ecological Economics&lt;/full-title&gt;&lt;/periodical&gt;&lt;pages&gt;1228--1236&lt;/pages&gt;&lt;volume&gt;69&lt;/volume&gt;&lt;number&gt;6&lt;/number&gt;&lt;dates&gt;&lt;year&gt;2010&lt;/year&gt;&lt;/dates&gt;&lt;isbn&gt;09218009&lt;/isbn&gt;&lt;accession-num&gt;Kosoy2010&lt;/accession-num&gt;&lt;urls&gt;&lt;related-urls&gt;&lt;url&gt;http://linkinghub.elsevier.com/retrieve/pii/S0921800909004510&lt;/url&gt;&lt;/related-urls&gt;&lt;/urls&gt;&lt;electronic-resource-num&gt;10.1016/j.ecolecon.2009.11.002&lt;/electronic-resource-num&gt;&lt;/record&gt;&lt;/Cite&gt;&lt;/EndNote&gt;</w:instrText>
      </w:r>
      <w:r w:rsidR="00FD3E50" w:rsidRPr="00964339">
        <w:rPr>
          <w:color w:val="000000" w:themeColor="text1"/>
          <w:sz w:val="22"/>
          <w:szCs w:val="22"/>
        </w:rPr>
        <w:fldChar w:fldCharType="separate"/>
      </w:r>
      <w:r w:rsidR="00FD3E50" w:rsidRPr="00964339">
        <w:rPr>
          <w:noProof/>
          <w:color w:val="000000" w:themeColor="text1"/>
          <w:sz w:val="22"/>
          <w:szCs w:val="22"/>
        </w:rPr>
        <w:t>(Kosoy and Corbera 2010)</w:t>
      </w:r>
      <w:r w:rsidR="00FD3E50" w:rsidRPr="00964339">
        <w:rPr>
          <w:color w:val="000000" w:themeColor="text1"/>
          <w:sz w:val="22"/>
          <w:szCs w:val="22"/>
        </w:rPr>
        <w:fldChar w:fldCharType="end"/>
      </w:r>
      <w:r w:rsidR="00D30548" w:rsidRPr="00964339">
        <w:rPr>
          <w:color w:val="000000" w:themeColor="text1"/>
          <w:sz w:val="22"/>
          <w:szCs w:val="22"/>
        </w:rPr>
        <w:t xml:space="preserve"> </w:t>
      </w:r>
      <w:r w:rsidR="00112302" w:rsidRPr="00964339">
        <w:rPr>
          <w:color w:val="000000" w:themeColor="text1"/>
          <w:sz w:val="22"/>
          <w:szCs w:val="22"/>
        </w:rPr>
        <w:fldChar w:fldCharType="begin"/>
      </w:r>
      <w:r w:rsidR="00F94D9D" w:rsidRPr="00964339">
        <w:rPr>
          <w:color w:val="000000" w:themeColor="text1"/>
          <w:sz w:val="22"/>
          <w:szCs w:val="22"/>
        </w:rPr>
        <w:instrText xml:space="preserve"> ADDIN EN.CITE &lt;EndNote&gt;&lt;Cite&gt;&lt;Author&gt;Cashore&lt;/Author&gt;&lt;Year&gt;2018&lt;/Year&gt;&lt;RecNum&gt;82186&lt;/RecNum&gt;&lt;DisplayText&gt;(Cashore 2018)&lt;/DisplayText&gt;&lt;record&gt;&lt;rec-number&gt;82186&lt;/rec-number&gt;&lt;foreign-keys&gt;&lt;key app="EN" db-id="zd99pwsezrwdx5ep05ixvswmttr9paate0sd" timestamp="1522704603"&gt;82186&lt;/key&gt;&lt;/foreign-keys&gt;&lt;ref-type name="Conference Paper"&gt;47&lt;/ref-type&gt;&lt;contributors&gt;&lt;authors&gt;&lt;author&gt;Benjamin Cashore&lt;/author&gt;&lt;/authors&gt;&lt;/contributors&gt;&lt;titles&gt;&lt;title&gt;Bringing Bio-Environmentalists and Social Greens Back In:  Reflections on Fostering Transformative Change within US-Based  Professional Environmental Management Programs&lt;/title&gt;&lt;secondary-title&gt;Paper Prepared in Anticipation of Delivery to the Yale Faculty Research Seminar Series&lt;/secondary-title&gt;&lt;/titles&gt;&lt;dates&gt;&lt;year&gt;2018&lt;/year&gt;&lt;pub-dates&gt;&lt;date&gt;March 7&lt;/date&gt;&lt;/pub-dates&gt;&lt;/dates&gt;&lt;pub-location&gt;New Haven CT&lt;/pub-location&gt;&lt;publisher&gt;School of Forestry and Environmental Studies&lt;/publisher&gt;&lt;urls&gt;&lt;/urls&gt;&lt;/record&gt;&lt;/Cite&gt;&lt;/EndNote&gt;</w:instrText>
      </w:r>
      <w:r w:rsidR="00112302" w:rsidRPr="00964339">
        <w:rPr>
          <w:color w:val="000000" w:themeColor="text1"/>
          <w:sz w:val="22"/>
          <w:szCs w:val="22"/>
        </w:rPr>
        <w:fldChar w:fldCharType="separate"/>
      </w:r>
      <w:r w:rsidR="00F94D9D" w:rsidRPr="00964339">
        <w:rPr>
          <w:noProof/>
          <w:color w:val="000000" w:themeColor="text1"/>
          <w:sz w:val="22"/>
          <w:szCs w:val="22"/>
        </w:rPr>
        <w:t>(Cashore 2018)</w:t>
      </w:r>
      <w:r w:rsidR="00112302" w:rsidRPr="00964339">
        <w:rPr>
          <w:color w:val="000000" w:themeColor="text1"/>
          <w:sz w:val="22"/>
          <w:szCs w:val="22"/>
        </w:rPr>
        <w:fldChar w:fldCharType="end"/>
      </w:r>
      <w:r w:rsidRPr="00964339">
        <w:rPr>
          <w:color w:val="000000" w:themeColor="text1"/>
          <w:sz w:val="22"/>
          <w:szCs w:val="22"/>
        </w:rPr>
        <w:t xml:space="preserve">. </w:t>
      </w:r>
      <w:r w:rsidR="00510AB5" w:rsidRPr="00964339">
        <w:rPr>
          <w:color w:val="000000" w:themeColor="text1"/>
          <w:sz w:val="22"/>
          <w:szCs w:val="22"/>
        </w:rPr>
        <w:t xml:space="preserve">In addition, as the focus on optimality usually involves some type of discount rate application, Type 2 conceptions, when applied through </w:t>
      </w:r>
      <w:r w:rsidR="009A66F7">
        <w:rPr>
          <w:color w:val="000000" w:themeColor="text1"/>
          <w:sz w:val="22"/>
          <w:szCs w:val="22"/>
        </w:rPr>
        <w:t>a</w:t>
      </w:r>
      <w:r w:rsidR="00510AB5" w:rsidRPr="00964339">
        <w:rPr>
          <w:color w:val="000000" w:themeColor="text1"/>
          <w:sz w:val="22"/>
          <w:szCs w:val="22"/>
        </w:rPr>
        <w:t xml:space="preserve"> neo-classical lens, not only undermine environmental problems by treating them as economic, they also, by definition, value the future less</w:t>
      </w:r>
      <w:r w:rsidR="005F111A" w:rsidRPr="00964339">
        <w:rPr>
          <w:color w:val="000000" w:themeColor="text1"/>
          <w:sz w:val="22"/>
          <w:szCs w:val="22"/>
        </w:rPr>
        <w:t xml:space="preserve"> </w:t>
      </w:r>
      <w:r w:rsidR="00FD3E50" w:rsidRPr="00964339">
        <w:rPr>
          <w:color w:val="000000" w:themeColor="text1"/>
          <w:sz w:val="22"/>
          <w:szCs w:val="22"/>
        </w:rPr>
        <w:fldChar w:fldCharType="begin">
          <w:fldData xml:space="preserve">PEVuZE5vdGU+PENpdGU+PEF1dGhvcj5XaW5rbGVyPC9BdXRob3I+PFllYXI+MjAwNjwvWWVhcj48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</w:fldData>
        </w:fldChar>
      </w:r>
      <w:r w:rsidR="00FD3E50" w:rsidRPr="00964339">
        <w:rPr>
          <w:color w:val="000000" w:themeColor="text1"/>
          <w:sz w:val="22"/>
          <w:szCs w:val="22"/>
        </w:rPr>
        <w:instrText xml:space="preserve"> ADDIN EN.CITE </w:instrText>
      </w:r>
      <w:r w:rsidR="00FD3E50" w:rsidRPr="00964339">
        <w:rPr>
          <w:color w:val="000000" w:themeColor="text1"/>
          <w:sz w:val="22"/>
          <w:szCs w:val="22"/>
        </w:rPr>
        <w:fldChar w:fldCharType="begin">
          <w:fldData xml:space="preserve">PEVuZE5vdGU+PENpdGU+PEF1dGhvcj5XaW5rbGVyPC9BdXRob3I+PFllYXI+MjAwNjwvWWVhcj48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</w:fldData>
        </w:fldChar>
      </w:r>
      <w:r w:rsidR="00FD3E50" w:rsidRPr="00964339">
        <w:rPr>
          <w:color w:val="000000" w:themeColor="text1"/>
          <w:sz w:val="22"/>
          <w:szCs w:val="22"/>
        </w:rPr>
        <w:instrText xml:space="preserve"> ADDIN EN.CITE.DATA </w:instrText>
      </w:r>
      <w:r w:rsidR="00FD3E50" w:rsidRPr="00964339">
        <w:rPr>
          <w:color w:val="000000" w:themeColor="text1"/>
          <w:sz w:val="22"/>
          <w:szCs w:val="22"/>
        </w:rPr>
      </w:r>
      <w:r w:rsidR="00FD3E50" w:rsidRPr="00964339">
        <w:rPr>
          <w:color w:val="000000" w:themeColor="text1"/>
          <w:sz w:val="22"/>
          <w:szCs w:val="22"/>
        </w:rPr>
        <w:fldChar w:fldCharType="end"/>
      </w:r>
      <w:r w:rsidR="00FD3E50" w:rsidRPr="00964339">
        <w:rPr>
          <w:color w:val="000000" w:themeColor="text1"/>
          <w:sz w:val="22"/>
          <w:szCs w:val="22"/>
        </w:rPr>
      </w:r>
      <w:r w:rsidR="00FD3E50" w:rsidRPr="00964339">
        <w:rPr>
          <w:color w:val="000000" w:themeColor="text1"/>
          <w:sz w:val="22"/>
          <w:szCs w:val="22"/>
        </w:rPr>
        <w:fldChar w:fldCharType="separate"/>
      </w:r>
      <w:r w:rsidR="00FD3E50" w:rsidRPr="00964339">
        <w:rPr>
          <w:noProof/>
          <w:color w:val="000000" w:themeColor="text1"/>
          <w:sz w:val="22"/>
          <w:szCs w:val="22"/>
        </w:rPr>
        <w:t>(Winkler 2006, Yang 2003)</w:t>
      </w:r>
      <w:r w:rsidR="00FD3E50" w:rsidRPr="00964339">
        <w:rPr>
          <w:color w:val="000000" w:themeColor="text1"/>
          <w:sz w:val="22"/>
          <w:szCs w:val="22"/>
        </w:rPr>
        <w:fldChar w:fldCharType="end"/>
      </w:r>
      <w:r w:rsidR="00510AB5" w:rsidRPr="00964339">
        <w:rPr>
          <w:color w:val="000000" w:themeColor="text1"/>
          <w:sz w:val="22"/>
          <w:szCs w:val="22"/>
        </w:rPr>
        <w:t xml:space="preserve">, serving to implicitly undermine institutional analysis for long-term problem solving </w:t>
      </w:r>
      <w:r w:rsidR="00FD3E50" w:rsidRPr="00964339">
        <w:rPr>
          <w:sz w:val="22"/>
          <w:szCs w:val="22"/>
        </w:rPr>
        <w:fldChar w:fldCharType="begin"/>
      </w:r>
      <w:r w:rsidR="00FD3E50" w:rsidRPr="00964339">
        <w:rPr>
          <w:sz w:val="22"/>
          <w:szCs w:val="22"/>
        </w:rPr>
        <w:instrText xml:space="preserve"> ADDIN EN.CITE &lt;EndNote&gt;&lt;Cite&gt;&lt;Author&gt;Sprinz&lt;/Author&gt;&lt;Year&gt;2009&lt;/Year&gt;&lt;RecNum&gt;82190&lt;/RecNum&gt;&lt;DisplayText&gt;(Sprinz 2009)&lt;/DisplayText&gt;&lt;record&gt;&lt;rec-number&gt;82190&lt;/rec-number&gt;&lt;foreign-keys&gt;&lt;key app="EN" db-id="zd99pwsezrwdx5ep05ixvswmttr9paate0sd" timestamp="1523718795"&gt;82190&lt;/key&gt;&lt;/foreign-keys&gt;&lt;ref-type name="Journal Article"&gt;17&lt;/ref-type&gt;&lt;contributors&gt;&lt;authors&gt;&lt;author&gt;Sprinz, Detlef F.&lt;/author&gt;&lt;/authors&gt;&lt;/contributors&gt;&lt;titles&gt;&lt;title&gt;Long-Term Environmental Policy: De nition, Knowledge, Future Research&lt;/title&gt;&lt;secondary-title&gt;Global Environmental Politics&lt;/secondary-title&gt;&lt;/titles&gt;&lt;periodical&gt;&lt;full-title&gt;Global Environmental Politics&lt;/full-title&gt;&lt;/periodical&gt;&lt;pages&gt;1-8&lt;/pages&gt;&lt;volume&gt;9&lt;/volume&gt;&lt;number&gt;3&lt;/number&gt;&lt;dates&gt;&lt;year&gt;2009&lt;/year&gt;&lt;/dates&gt;&lt;isbn&gt;1526-3800&lt;/isbn&gt;&lt;accession-num&gt;Hovi2003&lt;/accession-num&gt;&lt;urls&gt;&lt;/urls&gt;&lt;electronic-resource-num&gt;10.1162/152638003322469286&lt;/electronic-resource-num&gt;&lt;/record&gt;&lt;/Cite&gt;&lt;/EndNote&gt;</w:instrText>
      </w:r>
      <w:r w:rsidR="00FD3E50" w:rsidRPr="00964339">
        <w:rPr>
          <w:sz w:val="22"/>
          <w:szCs w:val="22"/>
        </w:rPr>
        <w:fldChar w:fldCharType="separate"/>
      </w:r>
      <w:r w:rsidR="00FD3E50" w:rsidRPr="00964339">
        <w:rPr>
          <w:noProof/>
          <w:sz w:val="22"/>
          <w:szCs w:val="22"/>
        </w:rPr>
        <w:t>(Sprinz 2009)</w:t>
      </w:r>
      <w:r w:rsidR="00FD3E50" w:rsidRPr="00964339">
        <w:rPr>
          <w:sz w:val="22"/>
          <w:szCs w:val="22"/>
        </w:rPr>
        <w:fldChar w:fldCharType="end"/>
      </w:r>
      <w:r w:rsidR="00510AB5" w:rsidRPr="00964339">
        <w:rPr>
          <w:sz w:val="22"/>
          <w:szCs w:val="22"/>
        </w:rPr>
        <w:t xml:space="preserve">. </w:t>
      </w:r>
      <w:r w:rsidR="005116A1" w:rsidRPr="00964339">
        <w:rPr>
          <w:sz w:val="22"/>
          <w:szCs w:val="22"/>
        </w:rPr>
        <w:t>Somewhat ironically, debates about where to set the discount rate</w:t>
      </w:r>
      <w:r w:rsidR="005F111A" w:rsidRPr="00964339">
        <w:rPr>
          <w:sz w:val="22"/>
          <w:szCs w:val="22"/>
        </w:rPr>
        <w:t xml:space="preserve"> </w:t>
      </w:r>
      <w:r w:rsidR="00FD3E50" w:rsidRPr="00964339">
        <w:rPr>
          <w:sz w:val="22"/>
          <w:szCs w:val="22"/>
        </w:rPr>
        <w:fldChar w:fldCharType="begin"/>
      </w:r>
      <w:r w:rsidR="00FD3E50" w:rsidRPr="00964339">
        <w:rPr>
          <w:sz w:val="22"/>
          <w:szCs w:val="22"/>
        </w:rPr>
        <w:instrText xml:space="preserve"> ADDIN EN.CITE &lt;EndNote&gt;&lt;Cite&gt;&lt;Author&gt;Hepburn&lt;/Author&gt;&lt;Year&gt;2008&lt;/Year&gt;&lt;RecNum&gt;28386&lt;/RecNum&gt;&lt;DisplayText&gt;(Hepburn and Stern 2008)&lt;/DisplayText&gt;&lt;record&gt;&lt;rec-number&gt;28386&lt;/rec-number&gt;&lt;foreign-keys&gt;&lt;key app="EN" db-id="zd99pwsezrwdx5ep05ixvswmttr9paate0sd" timestamp="1492188171"&gt;28386&lt;/key&gt;&lt;/foreign-keys&gt;&lt;ref-type name="Journal Article"&gt;17&lt;/ref-type&gt;&lt;contributors&gt;&lt;authors&gt;&lt;author&gt;Hepburn, Cameron&lt;/author&gt;&lt;author&gt;Stern, Nicholas&lt;/author&gt;&lt;/authors&gt;&lt;/contributors&gt;&lt;titles&gt;&lt;title&gt;A new global deal on climate change&lt;/title&gt;&lt;secondary-title&gt;Oxf Rev Econ Policy&lt;/secondary-title&gt;&lt;/titles&gt;&lt;periodical&gt;&lt;full-title&gt;Oxf Rev Econ Policy&lt;/full-title&gt;&lt;/periodical&gt;&lt;pages&gt;259-279&lt;/pages&gt;&lt;volume&gt;24&lt;/volume&gt;&lt;number&gt;2&lt;/number&gt;&lt;dates&gt;&lt;year&gt;2008&lt;/year&gt;&lt;pub-dates&gt;&lt;date&gt;June 1&lt;/date&gt;&lt;/pub-dates&gt;&lt;/dates&gt;&lt;urls&gt;&lt;related-urls&gt;&lt;url&gt;http://oxrep.oxfordjournals.org/cgi/content/abstract/24/2/259&lt;/url&gt;&lt;/related-urls&gt;&lt;/urls&gt;&lt;electronic-resource-num&gt;10.1093/oxrep/grn020&lt;/electronic-resource-num&gt;&lt;/record&gt;&lt;/Cite&gt;&lt;/EndNote&gt;</w:instrText>
      </w:r>
      <w:r w:rsidR="00FD3E50" w:rsidRPr="00964339">
        <w:rPr>
          <w:sz w:val="22"/>
          <w:szCs w:val="22"/>
        </w:rPr>
        <w:fldChar w:fldCharType="separate"/>
      </w:r>
      <w:r w:rsidR="00FD3E50" w:rsidRPr="00964339">
        <w:rPr>
          <w:noProof/>
          <w:sz w:val="22"/>
          <w:szCs w:val="22"/>
        </w:rPr>
        <w:t>(Hepburn and Stern 2008)</w:t>
      </w:r>
      <w:r w:rsidR="00FD3E50" w:rsidRPr="00964339">
        <w:rPr>
          <w:sz w:val="22"/>
          <w:szCs w:val="22"/>
        </w:rPr>
        <w:fldChar w:fldCharType="end"/>
      </w:r>
      <w:r w:rsidR="005116A1" w:rsidRPr="00964339">
        <w:rPr>
          <w:sz w:val="22"/>
          <w:szCs w:val="22"/>
        </w:rPr>
        <w:t>, have reinforced the legitimacy of Type 2 solutions, which has served to undermine, however well intended, long-term environmental problems solving</w:t>
      </w:r>
      <w:r w:rsidR="00304293">
        <w:rPr>
          <w:sz w:val="22"/>
          <w:szCs w:val="22"/>
        </w:rPr>
        <w:t xml:space="preserve"> </w:t>
      </w:r>
      <w:r w:rsidR="00F6407F">
        <w:rPr>
          <w:sz w:val="22"/>
          <w:szCs w:val="22"/>
        </w:rPr>
        <w:fldChar w:fldCharType="begin"/>
      </w:r>
      <w:r w:rsidR="00F6407F">
        <w:rPr>
          <w:sz w:val="22"/>
          <w:szCs w:val="22"/>
        </w:rPr>
        <w:instrText xml:space="preserve"> ADDIN EN.CITE &lt;EndNote&gt;&lt;Cite&gt;&lt;Author&gt;Barkin&lt;/Author&gt;&lt;Year&gt;2006&lt;/Year&gt;&lt;RecNum&gt;30354&lt;/RecNum&gt;&lt;DisplayText&gt;(Barkin 2006)&lt;/DisplayText&gt;&lt;record&gt;&lt;rec-number&gt;30354&lt;/rec-number&gt;&lt;foreign-keys&gt;&lt;key app="EN" db-id="zd99pwsezrwdx5ep05ixvswmttr9paate0sd" timestamp="1492188172"&gt;30354&lt;/key&gt;&lt;/foreign-keys&gt;&lt;ref-type name="Journal Article"&gt;17&lt;/ref-type&gt;&lt;contributors&gt;&lt;authors&gt;&lt;author&gt;J. Samuel Barkin&lt;/author&gt;&lt;/authors&gt;&lt;/contributors&gt;&lt;titles&gt;&lt;title&gt;Discounting the Discount Rate: Ecocentrism and Environmental Economics &lt;/title&gt;&lt;secondary-title&gt;Global Environmental Politics&lt;/secondary-title&gt;&lt;/titles&gt;&lt;periodical&gt;&lt;full-title&gt;Global Environmental Politics&lt;/full-title&gt;&lt;/periodical&gt;&lt;pages&gt;56-72&lt;/pages&gt;&lt;volume&gt;6&lt;/volume&gt;&lt;number&gt;4&lt;/number&gt;&lt;dates&gt;&lt;year&gt;2006&lt;/year&gt;&lt;/dates&gt;&lt;urls&gt;&lt;pdf-urls&gt;&lt;url&gt;file:///C:/Documents%20and%20Settings/Graeme%20Auld/My%20Documents/Yale%20-%20PhD/Articles/Barkin%20GEP%202006%206(4).pdf&lt;/url&gt;&lt;/pdf-urls&gt;&lt;/urls&gt;&lt;/record&gt;&lt;/Cite&gt;&lt;/EndNote&gt;</w:instrText>
      </w:r>
      <w:r w:rsidR="00F6407F">
        <w:rPr>
          <w:sz w:val="22"/>
          <w:szCs w:val="22"/>
        </w:rPr>
        <w:fldChar w:fldCharType="separate"/>
      </w:r>
      <w:r w:rsidR="00F6407F">
        <w:rPr>
          <w:noProof/>
          <w:sz w:val="22"/>
          <w:szCs w:val="22"/>
        </w:rPr>
        <w:t>(Barkin 2006)</w:t>
      </w:r>
      <w:r w:rsidR="00F6407F">
        <w:rPr>
          <w:sz w:val="22"/>
          <w:szCs w:val="22"/>
        </w:rPr>
        <w:fldChar w:fldCharType="end"/>
      </w:r>
      <w:r w:rsidR="005116A1" w:rsidRPr="00964339">
        <w:rPr>
          <w:sz w:val="22"/>
          <w:szCs w:val="22"/>
        </w:rPr>
        <w:t xml:space="preserve">. </w:t>
      </w:r>
    </w:p>
    <w:p w14:paraId="4D782730" w14:textId="05A56FFE" w:rsidR="00CE6F3B" w:rsidRDefault="00EE08E3" w:rsidP="00510AB5">
      <w:pPr>
        <w:spacing w:line="360" w:lineRule="auto"/>
        <w:ind w:firstLine="720"/>
        <w:rPr>
          <w:color w:val="000000" w:themeColor="text1"/>
          <w:sz w:val="22"/>
          <w:szCs w:val="22"/>
          <w:lang w:val="en-GB"/>
        </w:rPr>
      </w:pPr>
      <w:r>
        <w:rPr>
          <w:color w:val="000000" w:themeColor="text1"/>
          <w:sz w:val="22"/>
          <w:szCs w:val="22"/>
          <w:lang w:val="en-GB"/>
        </w:rPr>
        <w:t xml:space="preserve">A contemporary example of this type of problem orientation is at play in many policy discussions of pricing carbon. </w:t>
      </w:r>
      <w:r w:rsidR="001C6524">
        <w:rPr>
          <w:color w:val="000000" w:themeColor="text1"/>
          <w:sz w:val="22"/>
          <w:szCs w:val="22"/>
          <w:lang w:val="en-GB"/>
        </w:rPr>
        <w:t>Economists tend to favour pricing carbon as a policy solution to climate change because it is economically efficient and, if priced at the “soc</w:t>
      </w:r>
      <w:r w:rsidR="002400C5">
        <w:rPr>
          <w:color w:val="000000" w:themeColor="text1"/>
          <w:sz w:val="22"/>
          <w:szCs w:val="22"/>
          <w:lang w:val="en-GB"/>
        </w:rPr>
        <w:t>ial cost of carbon”, should be P</w:t>
      </w:r>
      <w:r w:rsidR="001C6524">
        <w:rPr>
          <w:color w:val="000000" w:themeColor="text1"/>
          <w:sz w:val="22"/>
          <w:szCs w:val="22"/>
          <w:lang w:val="en-GB"/>
        </w:rPr>
        <w:t xml:space="preserve">areto optimal. However, the logic of carbon pricing is not to decarbonize, it is </w:t>
      </w:r>
      <w:r w:rsidR="00CE6F3B">
        <w:rPr>
          <w:color w:val="000000" w:themeColor="text1"/>
          <w:sz w:val="22"/>
          <w:szCs w:val="22"/>
          <w:lang w:val="en-GB"/>
        </w:rPr>
        <w:t xml:space="preserve">to </w:t>
      </w:r>
      <w:r w:rsidR="001C6524">
        <w:rPr>
          <w:color w:val="000000" w:themeColor="text1"/>
          <w:sz w:val="22"/>
          <w:szCs w:val="22"/>
          <w:lang w:val="en-GB"/>
        </w:rPr>
        <w:t>internalize costs</w:t>
      </w:r>
      <w:r w:rsidR="00CE6F3B">
        <w:rPr>
          <w:color w:val="000000" w:themeColor="text1"/>
          <w:sz w:val="22"/>
          <w:szCs w:val="22"/>
          <w:lang w:val="en-GB"/>
        </w:rPr>
        <w:t xml:space="preserve"> and allocate them efficiently</w:t>
      </w:r>
      <w:r w:rsidR="001C6524">
        <w:rPr>
          <w:color w:val="000000" w:themeColor="text1"/>
          <w:sz w:val="22"/>
          <w:szCs w:val="22"/>
          <w:lang w:val="en-GB"/>
        </w:rPr>
        <w:t>, whether that means a decarbonized world that prevents dangerous climate change or one in which the choice to live in such a world is “paid for”. Even leaving aside the practical and political problems with sufficiently pricing carbon at a level to internalize the “social cost”</w:t>
      </w:r>
      <w:r w:rsidR="00CE6F3B">
        <w:rPr>
          <w:color w:val="000000" w:themeColor="text1"/>
          <w:sz w:val="22"/>
          <w:szCs w:val="22"/>
          <w:lang w:val="en-GB"/>
        </w:rPr>
        <w:t xml:space="preserve"> and debates about discount rates</w:t>
      </w:r>
      <w:r w:rsidR="001C6524">
        <w:rPr>
          <w:color w:val="000000" w:themeColor="text1"/>
          <w:sz w:val="22"/>
          <w:szCs w:val="22"/>
          <w:lang w:val="en-GB"/>
        </w:rPr>
        <w:t xml:space="preserve">, the very logic, as many </w:t>
      </w:r>
      <w:r w:rsidR="001C6524">
        <w:rPr>
          <w:color w:val="000000" w:themeColor="text1"/>
          <w:sz w:val="22"/>
          <w:szCs w:val="22"/>
          <w:lang w:val="en-GB"/>
        </w:rPr>
        <w:lastRenderedPageBreak/>
        <w:t xml:space="preserve">economists readily admit, is that </w:t>
      </w:r>
      <w:r w:rsidR="001C6524" w:rsidRPr="001C6524">
        <w:rPr>
          <w:color w:val="000000" w:themeColor="text1"/>
          <w:sz w:val="22"/>
          <w:szCs w:val="22"/>
          <w:lang w:val="en-GB"/>
        </w:rPr>
        <w:t xml:space="preserve">it makes no difference whether </w:t>
      </w:r>
      <w:r w:rsidR="001C6524">
        <w:rPr>
          <w:color w:val="000000" w:themeColor="text1"/>
          <w:sz w:val="22"/>
          <w:szCs w:val="22"/>
          <w:lang w:val="en-GB"/>
        </w:rPr>
        <w:t xml:space="preserve">the result is a reduction in </w:t>
      </w:r>
      <w:r w:rsidR="001C6524" w:rsidRPr="001C6524">
        <w:rPr>
          <w:color w:val="000000" w:themeColor="text1"/>
          <w:sz w:val="22"/>
          <w:szCs w:val="22"/>
          <w:lang w:val="en-GB"/>
        </w:rPr>
        <w:t>emissions</w:t>
      </w:r>
      <w:r w:rsidR="001C6524">
        <w:rPr>
          <w:color w:val="000000" w:themeColor="text1"/>
          <w:sz w:val="22"/>
          <w:szCs w:val="22"/>
          <w:lang w:val="en-GB"/>
        </w:rPr>
        <w:t xml:space="preserve"> or other forms of decarbonization. To quote one policy brief on the importance of carbon pricing in Ontario, Canada, “</w:t>
      </w:r>
      <w:r w:rsidR="00CE6F3B" w:rsidRPr="00CE6F3B">
        <w:rPr>
          <w:color w:val="000000" w:themeColor="text1"/>
          <w:sz w:val="22"/>
          <w:szCs w:val="22"/>
          <w:lang w:val="en-GB"/>
        </w:rPr>
        <w:t xml:space="preserve">Price </w:t>
      </w:r>
      <w:r w:rsidR="00CE6F3B">
        <w:rPr>
          <w:color w:val="000000" w:themeColor="text1"/>
          <w:sz w:val="22"/>
          <w:szCs w:val="22"/>
          <w:lang w:val="en-GB"/>
        </w:rPr>
        <w:t>[is]</w:t>
      </w:r>
      <w:r w:rsidR="00CE6F3B" w:rsidRPr="00CE6F3B">
        <w:rPr>
          <w:color w:val="000000" w:themeColor="text1"/>
          <w:sz w:val="22"/>
          <w:szCs w:val="22"/>
          <w:lang w:val="en-GB"/>
        </w:rPr>
        <w:t xml:space="preserve"> the primary goal</w:t>
      </w:r>
      <w:r w:rsidR="00CE6F3B">
        <w:rPr>
          <w:color w:val="000000" w:themeColor="text1"/>
          <w:sz w:val="22"/>
          <w:szCs w:val="22"/>
          <w:lang w:val="en-GB"/>
        </w:rPr>
        <w:t>” (Tombe 2018</w:t>
      </w:r>
      <w:r w:rsidR="00C3195D">
        <w:rPr>
          <w:color w:val="000000" w:themeColor="text1"/>
          <w:sz w:val="22"/>
          <w:szCs w:val="22"/>
          <w:lang w:val="en-GB"/>
        </w:rPr>
        <w:t>: 12</w:t>
      </w:r>
      <w:r w:rsidR="00CE6F3B">
        <w:rPr>
          <w:color w:val="000000" w:themeColor="text1"/>
          <w:sz w:val="22"/>
          <w:szCs w:val="22"/>
          <w:lang w:val="en-GB"/>
        </w:rPr>
        <w:t>).</w:t>
      </w:r>
    </w:p>
    <w:p w14:paraId="4E3FF947" w14:textId="51B9517E" w:rsidR="00626E9D" w:rsidRPr="00964339" w:rsidRDefault="001C6524" w:rsidP="00510AB5">
      <w:pPr>
        <w:spacing w:line="360" w:lineRule="auto"/>
        <w:ind w:firstLine="720"/>
        <w:rPr>
          <w:color w:val="000000" w:themeColor="text1"/>
          <w:sz w:val="22"/>
          <w:szCs w:val="22"/>
          <w:lang w:val="en-GB"/>
        </w:rPr>
      </w:pPr>
      <w:r w:rsidRPr="001C6524">
        <w:rPr>
          <w:color w:val="000000" w:themeColor="text1"/>
          <w:sz w:val="22"/>
          <w:szCs w:val="22"/>
          <w:lang w:val="en-GB"/>
        </w:rPr>
        <w:t xml:space="preserve"> </w:t>
      </w:r>
    </w:p>
    <w:p w14:paraId="5AE5D058" w14:textId="381D42FC" w:rsidR="00DF6CE1" w:rsidRPr="00964339" w:rsidRDefault="00CF49E6" w:rsidP="00CF49E6">
      <w:pPr>
        <w:jc w:val="center"/>
        <w:rPr>
          <w:b/>
          <w:sz w:val="22"/>
          <w:szCs w:val="22"/>
        </w:rPr>
      </w:pPr>
      <w:r w:rsidRPr="00964339">
        <w:rPr>
          <w:b/>
          <w:sz w:val="22"/>
          <w:szCs w:val="22"/>
        </w:rPr>
        <w:t>Type 3: ‘win/lose compromise’</w:t>
      </w:r>
    </w:p>
    <w:p w14:paraId="386E1631" w14:textId="77777777" w:rsidR="00DF6CE1" w:rsidRPr="00964339" w:rsidRDefault="00DF6CE1" w:rsidP="005A1C7B">
      <w:pPr>
        <w:spacing w:line="360" w:lineRule="auto"/>
        <w:rPr>
          <w:b/>
          <w:sz w:val="22"/>
          <w:szCs w:val="22"/>
        </w:rPr>
      </w:pPr>
    </w:p>
    <w:p w14:paraId="417CB423" w14:textId="635B9F4E" w:rsidR="002075A4" w:rsidRPr="00964339" w:rsidRDefault="00DF6CE1" w:rsidP="005A1C7B">
      <w:pPr>
        <w:spacing w:line="360" w:lineRule="auto"/>
        <w:ind w:firstLine="720"/>
        <w:rPr>
          <w:sz w:val="22"/>
          <w:szCs w:val="22"/>
          <w:lang w:val="en-GB"/>
        </w:rPr>
      </w:pPr>
      <w:r w:rsidRPr="00964339">
        <w:rPr>
          <w:sz w:val="22"/>
          <w:szCs w:val="22"/>
          <w:lang w:val="en-GB"/>
        </w:rPr>
        <w:t>Type 3 conceptions, like type 2, are derived top down</w:t>
      </w:r>
      <w:r w:rsidR="00A927B2" w:rsidRPr="00964339">
        <w:rPr>
          <w:sz w:val="22"/>
          <w:szCs w:val="22"/>
          <w:lang w:val="en-GB"/>
        </w:rPr>
        <w:t xml:space="preserve"> or deductively</w:t>
      </w:r>
      <w:r w:rsidRPr="00964339">
        <w:rPr>
          <w:sz w:val="22"/>
          <w:szCs w:val="22"/>
          <w:lang w:val="en-GB"/>
        </w:rPr>
        <w:t>, rather than inductively, on the belie</w:t>
      </w:r>
      <w:r w:rsidR="00A927B2" w:rsidRPr="00964339">
        <w:rPr>
          <w:sz w:val="22"/>
          <w:szCs w:val="22"/>
          <w:lang w:val="en-GB"/>
        </w:rPr>
        <w:t>f</w:t>
      </w:r>
      <w:r w:rsidRPr="00964339">
        <w:rPr>
          <w:sz w:val="22"/>
          <w:szCs w:val="22"/>
          <w:lang w:val="en-GB"/>
        </w:rPr>
        <w:t xml:space="preserve"> that ‘balance’ and ‘compromise’ </w:t>
      </w:r>
      <w:r w:rsidR="00066E4E" w:rsidRPr="00964339">
        <w:rPr>
          <w:sz w:val="22"/>
          <w:szCs w:val="22"/>
          <w:lang w:val="en-GB"/>
        </w:rPr>
        <w:t xml:space="preserve">can be guided by science and rationality. Inspired by the discourse of sustainable development popularized by the Brundtland </w:t>
      </w:r>
      <w:r w:rsidR="00C3195D">
        <w:rPr>
          <w:sz w:val="22"/>
          <w:szCs w:val="22"/>
          <w:lang w:val="en-GB"/>
        </w:rPr>
        <w:t xml:space="preserve">Commission </w:t>
      </w:r>
      <w:r w:rsidR="00066E4E" w:rsidRPr="00964339">
        <w:rPr>
          <w:sz w:val="22"/>
          <w:szCs w:val="22"/>
          <w:lang w:val="en-GB"/>
        </w:rPr>
        <w:t>Report (</w:t>
      </w:r>
      <w:r w:rsidR="001E7E88" w:rsidRPr="00964339">
        <w:rPr>
          <w:sz w:val="22"/>
          <w:szCs w:val="22"/>
          <w:lang w:val="en-GB"/>
        </w:rPr>
        <w:t xml:space="preserve">WCED </w:t>
      </w:r>
      <w:r w:rsidR="00066E4E" w:rsidRPr="00964339">
        <w:rPr>
          <w:sz w:val="22"/>
          <w:szCs w:val="22"/>
          <w:lang w:val="en-GB"/>
        </w:rPr>
        <w:t xml:space="preserve">1987), this conceptualization </w:t>
      </w:r>
      <w:r w:rsidR="001E7E88" w:rsidRPr="00964339">
        <w:rPr>
          <w:sz w:val="22"/>
          <w:szCs w:val="22"/>
          <w:lang w:val="en-GB"/>
        </w:rPr>
        <w:t>suggests hard trade</w:t>
      </w:r>
      <w:r w:rsidR="002513F9" w:rsidRPr="00964339">
        <w:rPr>
          <w:sz w:val="22"/>
          <w:szCs w:val="22"/>
          <w:lang w:val="en-GB"/>
        </w:rPr>
        <w:t>-</w:t>
      </w:r>
      <w:r w:rsidR="001E7E88" w:rsidRPr="00964339">
        <w:rPr>
          <w:sz w:val="22"/>
          <w:szCs w:val="22"/>
          <w:lang w:val="en-GB"/>
        </w:rPr>
        <w:t xml:space="preserve">offs between </w:t>
      </w:r>
      <w:r w:rsidRPr="00964339">
        <w:rPr>
          <w:sz w:val="22"/>
          <w:szCs w:val="22"/>
          <w:lang w:val="en-GB"/>
        </w:rPr>
        <w:t>environmental, economic and social values</w:t>
      </w:r>
      <w:r w:rsidR="001E7E88" w:rsidRPr="00964339">
        <w:rPr>
          <w:sz w:val="22"/>
          <w:szCs w:val="22"/>
          <w:lang w:val="en-GB"/>
        </w:rPr>
        <w:t xml:space="preserve"> can be avoided if science can develop integrative solutions</w:t>
      </w:r>
      <w:r w:rsidR="00F56447" w:rsidRPr="00964339">
        <w:rPr>
          <w:sz w:val="22"/>
          <w:szCs w:val="22"/>
          <w:lang w:val="en-GB"/>
        </w:rPr>
        <w:t xml:space="preserve"> </w:t>
      </w:r>
      <w:r w:rsidR="002B424E" w:rsidRPr="00964339">
        <w:rPr>
          <w:sz w:val="22"/>
          <w:szCs w:val="22"/>
          <w:lang w:val="en-GB"/>
        </w:rPr>
        <w:fldChar w:fldCharType="begin"/>
      </w:r>
      <w:r w:rsidR="002B424E" w:rsidRPr="00964339">
        <w:rPr>
          <w:sz w:val="22"/>
          <w:szCs w:val="22"/>
          <w:lang w:val="en-GB"/>
        </w:rPr>
        <w:instrText xml:space="preserve"> ADDIN EN.CITE &lt;EndNote&gt;&lt;Cite&gt;&lt;Author&gt;Saez&lt;/Author&gt;&lt;Year&gt;2007&lt;/Year&gt;&lt;RecNum&gt;28832&lt;/RecNum&gt;&lt;DisplayText&gt;(Saez and Requena 2007)&lt;/DisplayText&gt;&lt;record&gt;&lt;rec-number&gt;28832&lt;/rec-number&gt;&lt;foreign-keys&gt;&lt;key app="EN" db-id="zd99pwsezrwdx5ep05ixvswmttr9paate0sd" timestamp="1492188172"&gt;28832&lt;/key&gt;&lt;/foreign-keys&gt;&lt;ref-type name="Journal Article"&gt;17&lt;/ref-type&gt;&lt;contributors&gt;&lt;authors&gt;&lt;author&gt;Saez, C. A.&lt;/author&gt;&lt;author&gt;Requena, J. C.&lt;/author&gt;&lt;/authors&gt;&lt;/contributors&gt;&lt;titles&gt;&lt;title&gt;Reconciling sustainability and discounting in Cost-Benefit Analysis: A methodological proposal&lt;/title&gt;&lt;secondary-title&gt;Ecological Economics&lt;/secondary-title&gt;&lt;/titles&gt;&lt;periodical&gt;&lt;full-title&gt;Ecological Economics&lt;/full-title&gt;&lt;/periodical&gt;&lt;pages&gt;712-725&lt;/pages&gt;&lt;volume&gt;60&lt;/volume&gt;&lt;number&gt;4&lt;/number&gt;&lt;keywords&gt;&lt;keyword&gt;intergenerational equity&lt;/keyword&gt;&lt;keyword&gt;sustainability&lt;/keyword&gt;&lt;keyword&gt;Social Discount Rate&lt;/keyword&gt;&lt;keyword&gt;environmental discounting&lt;/keyword&gt;&lt;keyword&gt;Cost-Benefit Analysis&lt;/keyword&gt;&lt;keyword&gt;TIME PREFERENCE&lt;/keyword&gt;&lt;keyword&gt;CLIMATE-CHANGE&lt;/keyword&gt;&lt;keyword&gt;ECOLOGICAL ECONOMICS&lt;/keyword&gt;&lt;keyword&gt;DECISION-ANALYSIS&lt;/keyword&gt;&lt;keyword&gt;RATES&lt;/keyword&gt;&lt;keyword&gt;EFFICIENCY&lt;/keyword&gt;&lt;keyword&gt;WATER&lt;/keyword&gt;&lt;keyword&gt;UNCERTAINTY&lt;/keyword&gt;&lt;keyword&gt;PROGRAMS&lt;/keyword&gt;&lt;keyword&gt;CHOICE&lt;/keyword&gt;&lt;/keywords&gt;&lt;dates&gt;&lt;year&gt;2007&lt;/year&gt;&lt;pub-dates&gt;&lt;date&gt;Feb&lt;/date&gt;&lt;/pub-dates&gt;&lt;/dates&gt;&lt;isbn&gt;0921-8009&lt;/isbn&gt;&lt;accession-num&gt;ISI:000244595100005&lt;/accession-num&gt;&lt;urls&gt;&lt;related-urls&gt;&lt;url&gt;&amp;lt;Go to ISI&amp;gt;://000244595100005&lt;/url&gt;&lt;/related-urls&gt;&lt;/urls&gt;&lt;electronic-resource-num&gt;10.1016/j.ecolecon.2006.05.002&lt;/electronic-resource-num&gt;&lt;/record&gt;&lt;/Cite&gt;&lt;/EndNote&gt;</w:instrText>
      </w:r>
      <w:r w:rsidR="002B424E" w:rsidRPr="00964339">
        <w:rPr>
          <w:sz w:val="22"/>
          <w:szCs w:val="22"/>
          <w:lang w:val="en-GB"/>
        </w:rPr>
        <w:fldChar w:fldCharType="separate"/>
      </w:r>
      <w:r w:rsidR="002B424E" w:rsidRPr="00964339">
        <w:rPr>
          <w:noProof/>
          <w:sz w:val="22"/>
          <w:szCs w:val="22"/>
          <w:lang w:val="en-GB"/>
        </w:rPr>
        <w:t>(Saez and Requena 2007)</w:t>
      </w:r>
      <w:r w:rsidR="002B424E" w:rsidRPr="00964339">
        <w:rPr>
          <w:sz w:val="22"/>
          <w:szCs w:val="22"/>
          <w:lang w:val="en-GB"/>
        </w:rPr>
        <w:fldChar w:fldCharType="end"/>
      </w:r>
      <w:r w:rsidRPr="00964339">
        <w:rPr>
          <w:sz w:val="22"/>
          <w:szCs w:val="22"/>
          <w:lang w:val="en-GB"/>
        </w:rPr>
        <w:t xml:space="preserve">. Type 3 </w:t>
      </w:r>
      <w:r w:rsidR="001E7E88" w:rsidRPr="00964339">
        <w:rPr>
          <w:sz w:val="22"/>
          <w:szCs w:val="22"/>
          <w:lang w:val="en-GB"/>
        </w:rPr>
        <w:t xml:space="preserve">problem conceptualization </w:t>
      </w:r>
      <w:r w:rsidR="007222D7" w:rsidRPr="00964339">
        <w:rPr>
          <w:sz w:val="22"/>
          <w:szCs w:val="22"/>
          <w:lang w:val="en-GB"/>
        </w:rPr>
        <w:t xml:space="preserve">certainly fits a ‘distributional’ orientation to politics </w:t>
      </w:r>
      <w:r w:rsidR="00112302" w:rsidRPr="00964339">
        <w:rPr>
          <w:sz w:val="22"/>
          <w:szCs w:val="22"/>
          <w:lang w:val="en-GB"/>
        </w:rPr>
        <w:fldChar w:fldCharType="begin"/>
      </w:r>
      <w:r w:rsidR="00F94D9D" w:rsidRPr="00964339">
        <w:rPr>
          <w:sz w:val="22"/>
          <w:szCs w:val="22"/>
          <w:lang w:val="en-GB"/>
        </w:rPr>
        <w:instrText xml:space="preserve"> ADDIN EN.CITE &lt;EndNote&gt;&lt;Cite&gt;&lt;Author&gt;Aklin&lt;/Author&gt;&lt;Year&gt;2017&lt;/Year&gt;&lt;RecNum&gt;82187&lt;/RecNum&gt;&lt;DisplayText&gt;(Aklin and Mildenberger 2017)&lt;/DisplayText&gt;&lt;record&gt;&lt;rec-number&gt;82187&lt;/rec-number&gt;&lt;foreign-keys&gt;&lt;key app="EN" db-id="zd99pwsezrwdx5ep05ixvswmttr9paate0sd" timestamp="1522707366"&gt;82187&lt;/key&gt;&lt;/foreign-keys&gt;&lt;ref-type name="Conference Paper"&gt;47&lt;/ref-type&gt;&lt;contributors&gt;&lt;authors&gt;&lt;author&gt;Michaël Aklin&lt;/author&gt;&lt;author&gt;Matto Mildenberger&lt;/author&gt;&lt;/authors&gt;&lt;/contributors&gt;&lt;titles&gt;&lt;title&gt;Prisoners of the wrong dilemma: Why distributive conflict, not collective action, characterizes the politics of climate change&lt;/title&gt;&lt;/titles&gt;&lt;dates&gt;&lt;year&gt;2017&lt;/year&gt;&lt;/dates&gt;&lt;urls&gt;&lt;/urls&gt;&lt;/record&gt;&lt;/Cite&gt;&lt;/EndNote&gt;</w:instrText>
      </w:r>
      <w:r w:rsidR="00112302" w:rsidRPr="00964339">
        <w:rPr>
          <w:sz w:val="22"/>
          <w:szCs w:val="22"/>
          <w:lang w:val="en-GB"/>
        </w:rPr>
        <w:fldChar w:fldCharType="separate"/>
      </w:r>
      <w:r w:rsidR="00F94D9D" w:rsidRPr="00964339">
        <w:rPr>
          <w:noProof/>
          <w:sz w:val="22"/>
          <w:szCs w:val="22"/>
          <w:lang w:val="en-GB"/>
        </w:rPr>
        <w:t>(Aklin and Mildenberger 2017)</w:t>
      </w:r>
      <w:r w:rsidR="00112302" w:rsidRPr="00964339">
        <w:rPr>
          <w:sz w:val="22"/>
          <w:szCs w:val="22"/>
          <w:lang w:val="en-GB"/>
        </w:rPr>
        <w:fldChar w:fldCharType="end"/>
      </w:r>
      <w:r w:rsidR="007222D7" w:rsidRPr="00964339">
        <w:rPr>
          <w:sz w:val="22"/>
          <w:szCs w:val="22"/>
          <w:lang w:val="en-GB"/>
        </w:rPr>
        <w:t xml:space="preserve"> that has long been the focus of political science </w:t>
      </w:r>
      <w:r w:rsidR="00112302" w:rsidRPr="00964339">
        <w:rPr>
          <w:sz w:val="22"/>
          <w:szCs w:val="22"/>
          <w:lang w:val="en-GB"/>
        </w:rPr>
        <w:fldChar w:fldCharType="begin"/>
      </w:r>
      <w:r w:rsidR="00F94D9D" w:rsidRPr="00964339">
        <w:rPr>
          <w:sz w:val="22"/>
          <w:szCs w:val="22"/>
          <w:lang w:val="en-GB"/>
        </w:rPr>
        <w:instrText xml:space="preserve"> ADDIN EN.CITE &lt;EndNote&gt;&lt;Cite&gt;&lt;Author&gt;Lowi&lt;/Author&gt;&lt;Year&gt;1964&lt;/Year&gt;&lt;RecNum&gt;45712&lt;/RecNum&gt;&lt;DisplayText&gt;(Lowi 1964)&lt;/DisplayText&gt;&lt;record&gt;&lt;rec-number&gt;45712&lt;/rec-number&gt;&lt;foreign-keys&gt;&lt;key app="EN" db-id="zd99pwsezrwdx5ep05ixvswmttr9paate0sd" timestamp="1492188179"&gt;45712&lt;/key&gt;&lt;/foreign-keys&gt;&lt;ref-type name="Journal Article"&gt;17&lt;/ref-type&gt;&lt;contributors&gt;&lt;authors&gt;&lt;author&gt;Lowi, Theodore J.&lt;/author&gt;&lt;/authors&gt;&lt;/contributors&gt;&lt;titles&gt;&lt;title&gt;Review: American Business, Public Policy, Case-Studies, and Political Theory&lt;/title&gt;&lt;secondary-title&gt;World Politics&lt;/secondary-title&gt;&lt;/titles&gt;&lt;periodical&gt;&lt;full-title&gt;World Politics&lt;/full-title&gt;&lt;/periodical&gt;&lt;pages&gt;677-715&lt;/pages&gt;&lt;volume&gt;16&lt;/volume&gt;&lt;number&gt;4&lt;/number&gt;&lt;dates&gt;&lt;year&gt;1964&lt;/year&gt;&lt;/dates&gt;&lt;publisher&gt;Cambridge University Press&lt;/publisher&gt;&lt;isbn&gt;00438871&lt;/isbn&gt;&lt;urls&gt;&lt;related-urls&gt;&lt;url&gt;http://www.jstor.org/stable/2009452&lt;/url&gt;&lt;/related-urls&gt;&lt;/urls&gt;&lt;/record&gt;&lt;/Cite&gt;&lt;/EndNote&gt;</w:instrText>
      </w:r>
      <w:r w:rsidR="00112302" w:rsidRPr="00964339">
        <w:rPr>
          <w:sz w:val="22"/>
          <w:szCs w:val="22"/>
          <w:lang w:val="en-GB"/>
        </w:rPr>
        <w:fldChar w:fldCharType="separate"/>
      </w:r>
      <w:r w:rsidR="00F94D9D" w:rsidRPr="00964339">
        <w:rPr>
          <w:noProof/>
          <w:sz w:val="22"/>
          <w:szCs w:val="22"/>
          <w:lang w:val="en-GB"/>
        </w:rPr>
        <w:t>(Lowi 1964)</w:t>
      </w:r>
      <w:r w:rsidR="00112302" w:rsidRPr="00964339">
        <w:rPr>
          <w:sz w:val="22"/>
          <w:szCs w:val="22"/>
          <w:lang w:val="en-GB"/>
        </w:rPr>
        <w:fldChar w:fldCharType="end"/>
      </w:r>
      <w:r w:rsidR="00C3195D">
        <w:rPr>
          <w:sz w:val="22"/>
          <w:szCs w:val="22"/>
          <w:lang w:val="en-GB"/>
        </w:rPr>
        <w:t xml:space="preserve">. It may also </w:t>
      </w:r>
      <w:r w:rsidR="007222D7" w:rsidRPr="00964339">
        <w:rPr>
          <w:sz w:val="22"/>
          <w:szCs w:val="22"/>
          <w:lang w:val="en-GB"/>
        </w:rPr>
        <w:t>help focus efforts on understanding domestic political struggles that are key to address climate change</w:t>
      </w:r>
      <w:r w:rsidR="00C3195D">
        <w:rPr>
          <w:sz w:val="22"/>
          <w:szCs w:val="22"/>
          <w:lang w:val="en-GB"/>
        </w:rPr>
        <w:t xml:space="preserve"> and other large-scale societal problems</w:t>
      </w:r>
      <w:r w:rsidR="007222D7" w:rsidRPr="00964339">
        <w:rPr>
          <w:sz w:val="22"/>
          <w:szCs w:val="22"/>
          <w:lang w:val="en-GB"/>
        </w:rPr>
        <w:t>. However, the danger of staying within a Type 3 paradigm is that researche</w:t>
      </w:r>
      <w:r w:rsidR="00741B3E">
        <w:rPr>
          <w:sz w:val="22"/>
          <w:szCs w:val="22"/>
          <w:lang w:val="en-GB"/>
        </w:rPr>
        <w:t>r</w:t>
      </w:r>
      <w:r w:rsidR="007222D7" w:rsidRPr="00964339">
        <w:rPr>
          <w:sz w:val="22"/>
          <w:szCs w:val="22"/>
          <w:lang w:val="en-GB"/>
        </w:rPr>
        <w:t xml:space="preserve">s often undertake their questions in ways that are disconnected from the problem at hand. In other words, most political studies say very little about whether distributional politics that favour a green agenda will have any chance of </w:t>
      </w:r>
      <w:r w:rsidR="00E14A3A">
        <w:rPr>
          <w:sz w:val="22"/>
          <w:szCs w:val="22"/>
          <w:lang w:val="en-GB"/>
        </w:rPr>
        <w:t>limiting warming to below two</w:t>
      </w:r>
      <w:r w:rsidR="007222D7" w:rsidRPr="00964339">
        <w:rPr>
          <w:sz w:val="22"/>
          <w:szCs w:val="22"/>
          <w:lang w:val="en-GB"/>
        </w:rPr>
        <w:t xml:space="preserve"> degree</w:t>
      </w:r>
      <w:r w:rsidR="00864AAF">
        <w:rPr>
          <w:sz w:val="22"/>
          <w:szCs w:val="22"/>
          <w:lang w:val="en-GB"/>
        </w:rPr>
        <w:t>s</w:t>
      </w:r>
      <w:r w:rsidR="000A0246">
        <w:rPr>
          <w:sz w:val="22"/>
          <w:szCs w:val="22"/>
          <w:lang w:val="en-GB"/>
        </w:rPr>
        <w:t xml:space="preserve"> Centigrade</w:t>
      </w:r>
      <w:r w:rsidR="007222D7" w:rsidRPr="00964339">
        <w:rPr>
          <w:sz w:val="22"/>
          <w:szCs w:val="22"/>
          <w:lang w:val="en-GB"/>
        </w:rPr>
        <w:t xml:space="preserve"> </w:t>
      </w:r>
      <w:r w:rsidR="00C3195D">
        <w:rPr>
          <w:sz w:val="22"/>
          <w:szCs w:val="22"/>
          <w:lang w:val="en-GB"/>
        </w:rPr>
        <w:t>(above pre-industrial levels)</w:t>
      </w:r>
      <w:r w:rsidR="00E14A3A">
        <w:rPr>
          <w:sz w:val="22"/>
          <w:szCs w:val="22"/>
          <w:lang w:val="en-GB"/>
        </w:rPr>
        <w:t>. This is important since scientist argue that warming above two degrees risks catastrophic ecological effects</w:t>
      </w:r>
      <w:r w:rsidR="007222D7" w:rsidRPr="00964339">
        <w:rPr>
          <w:sz w:val="22"/>
          <w:szCs w:val="22"/>
          <w:lang w:val="en-GB"/>
        </w:rPr>
        <w:t xml:space="preserve">. In addition, the compromise approach inherent in these efforts seems </w:t>
      </w:r>
      <w:r w:rsidRPr="00964339">
        <w:rPr>
          <w:sz w:val="22"/>
          <w:szCs w:val="22"/>
          <w:lang w:val="en-GB"/>
        </w:rPr>
        <w:t>reinforced by sustainability science</w:t>
      </w:r>
      <w:r w:rsidR="001E7E88" w:rsidRPr="00964339">
        <w:rPr>
          <w:sz w:val="22"/>
          <w:szCs w:val="22"/>
          <w:lang w:val="en-GB"/>
        </w:rPr>
        <w:t xml:space="preserve"> and norms associated with sustainable development that have ascended again in the international community, most notably with the adoption of the 2015 Sustainable Development Goals</w:t>
      </w:r>
      <w:r w:rsidR="002075A4" w:rsidRPr="00964339">
        <w:rPr>
          <w:sz w:val="22"/>
          <w:szCs w:val="22"/>
          <w:lang w:val="en-GB"/>
        </w:rPr>
        <w:t xml:space="preserve"> (United Nations 2015; Kanie and Biermann 2017)</w:t>
      </w:r>
      <w:r w:rsidR="001E7E88" w:rsidRPr="00964339">
        <w:rPr>
          <w:sz w:val="22"/>
          <w:szCs w:val="22"/>
          <w:lang w:val="en-GB"/>
        </w:rPr>
        <w:t>.</w:t>
      </w:r>
      <w:r w:rsidRPr="00964339">
        <w:rPr>
          <w:sz w:val="22"/>
          <w:szCs w:val="22"/>
          <w:lang w:val="en-GB"/>
        </w:rPr>
        <w:t xml:space="preserve"> </w:t>
      </w:r>
    </w:p>
    <w:p w14:paraId="3E38FD1B" w14:textId="10FA31BB" w:rsidR="00FA29D6" w:rsidRPr="00964339" w:rsidRDefault="00DF6CE1" w:rsidP="005A1C7B">
      <w:pPr>
        <w:spacing w:line="360" w:lineRule="auto"/>
        <w:ind w:firstLine="720"/>
        <w:rPr>
          <w:sz w:val="22"/>
          <w:szCs w:val="22"/>
          <w:lang w:val="en-GB"/>
        </w:rPr>
      </w:pPr>
      <w:r w:rsidRPr="00964339">
        <w:rPr>
          <w:sz w:val="22"/>
          <w:szCs w:val="22"/>
          <w:lang w:val="en-GB"/>
        </w:rPr>
        <w:t xml:space="preserve">Arguably Type </w:t>
      </w:r>
      <w:r w:rsidR="000D2A48" w:rsidRPr="00964339">
        <w:rPr>
          <w:sz w:val="22"/>
          <w:szCs w:val="22"/>
          <w:lang w:val="en-GB"/>
        </w:rPr>
        <w:t xml:space="preserve">3 </w:t>
      </w:r>
      <w:r w:rsidR="00F56447" w:rsidRPr="00964339">
        <w:rPr>
          <w:sz w:val="22"/>
          <w:szCs w:val="22"/>
          <w:lang w:val="en-GB"/>
        </w:rPr>
        <w:t xml:space="preserve">conceptions apply to </w:t>
      </w:r>
      <w:r w:rsidR="00C3195D">
        <w:rPr>
          <w:sz w:val="22"/>
          <w:szCs w:val="22"/>
          <w:lang w:val="en-GB"/>
        </w:rPr>
        <w:t>many</w:t>
      </w:r>
      <w:r w:rsidRPr="00964339">
        <w:rPr>
          <w:sz w:val="22"/>
          <w:szCs w:val="22"/>
          <w:lang w:val="en-GB"/>
        </w:rPr>
        <w:t xml:space="preserve"> resource challenges. </w:t>
      </w:r>
      <w:r w:rsidR="005423A9" w:rsidRPr="00964339">
        <w:rPr>
          <w:sz w:val="22"/>
          <w:szCs w:val="22"/>
          <w:lang w:val="en-GB"/>
        </w:rPr>
        <w:t xml:space="preserve">Type 3 conceptions occur </w:t>
      </w:r>
      <w:r w:rsidR="002075A4" w:rsidRPr="00964339">
        <w:rPr>
          <w:sz w:val="22"/>
          <w:szCs w:val="22"/>
          <w:lang w:val="en-GB"/>
        </w:rPr>
        <w:t xml:space="preserve">when </w:t>
      </w:r>
      <w:r w:rsidR="000D2A48" w:rsidRPr="00964339">
        <w:rPr>
          <w:sz w:val="22"/>
          <w:szCs w:val="22"/>
          <w:lang w:val="en-GB"/>
        </w:rPr>
        <w:t xml:space="preserve">stakeholders decide that winning and losing should be shared among different interests. The classic example in environment and resource studies are those governing “land use” in which the landscape is divided up according to different functions, from biodiversity to forestry management to mining to community forestry to agriculture. </w:t>
      </w:r>
      <w:r w:rsidR="0054034E" w:rsidRPr="00964339">
        <w:rPr>
          <w:sz w:val="22"/>
          <w:szCs w:val="22"/>
          <w:lang w:val="en-GB"/>
        </w:rPr>
        <w:t xml:space="preserve">In fact, </w:t>
      </w:r>
      <w:r w:rsidR="001820BA" w:rsidRPr="00964339">
        <w:rPr>
          <w:sz w:val="22"/>
          <w:szCs w:val="22"/>
          <w:lang w:val="en-GB"/>
        </w:rPr>
        <w:t>Type 3 land use processes were often advanced by forest industry and logger interests</w:t>
      </w:r>
      <w:r w:rsidR="00D7072B" w:rsidRPr="00964339">
        <w:rPr>
          <w:sz w:val="22"/>
          <w:szCs w:val="22"/>
          <w:lang w:val="en-GB"/>
        </w:rPr>
        <w:t xml:space="preserve"> </w:t>
      </w:r>
      <w:r w:rsidR="002B424E" w:rsidRPr="00964339">
        <w:rPr>
          <w:sz w:val="22"/>
          <w:szCs w:val="22"/>
          <w:lang w:val="en-GB"/>
        </w:rPr>
        <w:fldChar w:fldCharType="begin">
          <w:fldData xml:space="preserve">PEVuZE5vdGU+PENpdGU+PEF1dGhvcj5LZWxseTwvQXV0aG9yPjxZZWFyPjE5OTU8L1llYXI+PFJl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==
</w:fldData>
        </w:fldChar>
      </w:r>
      <w:r w:rsidR="00D51747">
        <w:rPr>
          <w:sz w:val="22"/>
          <w:szCs w:val="22"/>
          <w:lang w:val="en-GB"/>
        </w:rPr>
        <w:instrText xml:space="preserve"> ADDIN EN.CITE </w:instrText>
      </w:r>
      <w:r w:rsidR="00D51747">
        <w:rPr>
          <w:sz w:val="22"/>
          <w:szCs w:val="22"/>
          <w:lang w:val="en-GB"/>
        </w:rPr>
        <w:fldChar w:fldCharType="begin">
          <w:fldData xml:space="preserve">PEVuZE5vdGU+PENpdGU+PEF1dGhvcj5LZWxseTwvQXV0aG9yPjxZZWFyPjE5OTU8L1llYXI+PFJl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==
</w:fldData>
        </w:fldChar>
      </w:r>
      <w:r w:rsidR="00D51747">
        <w:rPr>
          <w:sz w:val="22"/>
          <w:szCs w:val="22"/>
          <w:lang w:val="en-GB"/>
        </w:rPr>
        <w:instrText xml:space="preserve"> ADDIN EN.CITE.DATA </w:instrText>
      </w:r>
      <w:r w:rsidR="00D51747">
        <w:rPr>
          <w:sz w:val="22"/>
          <w:szCs w:val="22"/>
          <w:lang w:val="en-GB"/>
        </w:rPr>
      </w:r>
      <w:r w:rsidR="00D51747">
        <w:rPr>
          <w:sz w:val="22"/>
          <w:szCs w:val="22"/>
          <w:lang w:val="en-GB"/>
        </w:rPr>
        <w:fldChar w:fldCharType="end"/>
      </w:r>
      <w:r w:rsidR="002B424E" w:rsidRPr="00964339">
        <w:rPr>
          <w:sz w:val="22"/>
          <w:szCs w:val="22"/>
          <w:lang w:val="en-GB"/>
        </w:rPr>
      </w:r>
      <w:r w:rsidR="002B424E" w:rsidRPr="00964339">
        <w:rPr>
          <w:sz w:val="22"/>
          <w:szCs w:val="22"/>
          <w:lang w:val="en-GB"/>
        </w:rPr>
        <w:fldChar w:fldCharType="separate"/>
      </w:r>
      <w:r w:rsidR="00D51747">
        <w:rPr>
          <w:noProof/>
          <w:sz w:val="22"/>
          <w:szCs w:val="22"/>
          <w:lang w:val="en-GB"/>
        </w:rPr>
        <w:t>(Kelly and Alper 1995, Coglianese 1996, Beyers 2001, Brach et al. 2002, Halbert and Lee 1990)</w:t>
      </w:r>
      <w:r w:rsidR="002B424E" w:rsidRPr="00964339">
        <w:rPr>
          <w:sz w:val="22"/>
          <w:szCs w:val="22"/>
          <w:lang w:val="en-GB"/>
        </w:rPr>
        <w:fldChar w:fldCharType="end"/>
      </w:r>
      <w:r w:rsidR="001820BA" w:rsidRPr="00964339">
        <w:rPr>
          <w:sz w:val="22"/>
          <w:szCs w:val="22"/>
          <w:lang w:val="en-GB"/>
        </w:rPr>
        <w:t xml:space="preserve"> following the effects of Type 4 endangered species laws in the United States</w:t>
      </w:r>
      <w:r w:rsidR="00C3195D">
        <w:rPr>
          <w:sz w:val="22"/>
          <w:szCs w:val="22"/>
          <w:lang w:val="en-GB"/>
        </w:rPr>
        <w:t>,</w:t>
      </w:r>
      <w:r w:rsidR="001820BA" w:rsidRPr="00964339">
        <w:rPr>
          <w:sz w:val="22"/>
          <w:szCs w:val="22"/>
          <w:lang w:val="en-GB"/>
        </w:rPr>
        <w:t xml:space="preserve"> especially in the Pacific N</w:t>
      </w:r>
      <w:r w:rsidR="00D7072B" w:rsidRPr="00964339">
        <w:rPr>
          <w:sz w:val="22"/>
          <w:szCs w:val="22"/>
          <w:lang w:val="en-GB"/>
        </w:rPr>
        <w:t>o</w:t>
      </w:r>
      <w:r w:rsidR="001820BA" w:rsidRPr="00964339">
        <w:rPr>
          <w:sz w:val="22"/>
          <w:szCs w:val="22"/>
          <w:lang w:val="en-GB"/>
        </w:rPr>
        <w:t>rthwest</w:t>
      </w:r>
      <w:r w:rsidR="00D7072B" w:rsidRPr="00964339">
        <w:rPr>
          <w:sz w:val="22"/>
          <w:szCs w:val="22"/>
          <w:lang w:val="en-GB"/>
        </w:rPr>
        <w:t xml:space="preserve"> </w:t>
      </w:r>
      <w:r w:rsidR="002B424E" w:rsidRPr="00964339">
        <w:rPr>
          <w:sz w:val="22"/>
          <w:szCs w:val="22"/>
          <w:lang w:val="en-GB"/>
        </w:rPr>
        <w:fldChar w:fldCharType="begin"/>
      </w:r>
      <w:r w:rsidR="002B424E" w:rsidRPr="00964339">
        <w:rPr>
          <w:sz w:val="22"/>
          <w:szCs w:val="22"/>
          <w:lang w:val="en-GB"/>
        </w:rPr>
        <w:instrText xml:space="preserve"> ADDIN EN.CITE &lt;EndNote&gt;&lt;Cite&gt;&lt;Author&gt;Yaffee&lt;/Author&gt;&lt;Year&gt;1994&lt;/Year&gt;&lt;RecNum&gt;41862&lt;/RecNum&gt;&lt;DisplayText&gt;(Yaffee 1994)&lt;/DisplayText&gt;&lt;record&gt;&lt;rec-number&gt;41862&lt;/rec-number&gt;&lt;foreign-keys&gt;&lt;key app="EN" db-id="zd99pwsezrwdx5ep05ixvswmttr9paate0sd" timestamp="1492188177"&gt;41862&lt;/key&gt;&lt;/foreign-keys&gt;&lt;ref-type name="Book"&gt;6&lt;/ref-type&gt;&lt;contributors&gt;&lt;authors&gt;&lt;author&gt;&lt;style face="normal" font="default" charset="133" size="100%"&gt;Yaffee, Steven Lewis&lt;/style&gt;&lt;/author&gt;&lt;/authors&gt;&lt;/contributors&gt;&lt;titles&gt;&lt;title&gt;The Wisdom of the Spotted Owl: Policy Lessons for a New Century&lt;/title&gt;&lt;/titles&gt;&lt;num-vols&gt;1&lt;/num-vols&gt;&lt;keywords&gt;&lt;keyword&gt;Thesis&lt;/keyword&gt;&lt;keyword&gt;Endangered Species Act&lt;/keyword&gt;&lt;keyword&gt;Spotted Owl&lt;/keyword&gt;&lt;keyword&gt;Pacific Northwest&lt;/keyword&gt;&lt;keyword&gt;Forest policy&lt;/keyword&gt;&lt;keyword&gt;Spotted owl-Northwest, Pacific&lt;/keyword&gt;&lt;keyword&gt;Forest management-Environmental aspects-Northwest,Pacific&lt;/keyword&gt;&lt;keyword&gt;forest policy-united states&lt;/keyword&gt;&lt;keyword&gt;wildlife conservation-Government policy-united states&lt;/keyword&gt;&lt;/keywords&gt;&lt;dates&gt;&lt;year&gt;1994&lt;/year&gt;&lt;/dates&gt;&lt;pub-location&gt;Covelo, CA&lt;/pub-location&gt;&lt;publisher&gt;Island Press&lt;/publisher&gt;&lt;isbn&gt;1-55963-204-6&lt;/isbn&gt;&lt;accession-num&gt;93-48897&lt;/accession-num&gt;&lt;call-num&gt;QL696.S83Y34    1994&lt;/call-num&gt;&lt;label&gt;hongwen&amp;#xD;159&lt;/label&gt;&lt;urls&gt;&lt;/urls&gt;&lt;/record&gt;&lt;/Cite&gt;&lt;/EndNote&gt;</w:instrText>
      </w:r>
      <w:r w:rsidR="002B424E" w:rsidRPr="00964339">
        <w:rPr>
          <w:sz w:val="22"/>
          <w:szCs w:val="22"/>
          <w:lang w:val="en-GB"/>
        </w:rPr>
        <w:fldChar w:fldCharType="separate"/>
      </w:r>
      <w:r w:rsidR="002B424E" w:rsidRPr="00964339">
        <w:rPr>
          <w:noProof/>
          <w:sz w:val="22"/>
          <w:szCs w:val="22"/>
          <w:lang w:val="en-GB"/>
        </w:rPr>
        <w:t>(Yaffee 1994)</w:t>
      </w:r>
      <w:r w:rsidR="002B424E" w:rsidRPr="00964339">
        <w:rPr>
          <w:sz w:val="22"/>
          <w:szCs w:val="22"/>
          <w:lang w:val="en-GB"/>
        </w:rPr>
        <w:fldChar w:fldCharType="end"/>
      </w:r>
      <w:r w:rsidR="00504D26" w:rsidRPr="00964339">
        <w:rPr>
          <w:sz w:val="22"/>
          <w:szCs w:val="22"/>
          <w:lang w:val="en-GB"/>
        </w:rPr>
        <w:t>.</w:t>
      </w:r>
    </w:p>
    <w:p w14:paraId="0BAF83B2" w14:textId="1B832BB0" w:rsidR="00C957F5" w:rsidRPr="00964339" w:rsidRDefault="001820BA" w:rsidP="00C957F5">
      <w:pPr>
        <w:spacing w:line="360" w:lineRule="auto"/>
        <w:ind w:firstLine="720"/>
        <w:rPr>
          <w:sz w:val="22"/>
          <w:szCs w:val="22"/>
          <w:lang w:val="en-GB"/>
        </w:rPr>
      </w:pPr>
      <w:r w:rsidRPr="00964339">
        <w:rPr>
          <w:sz w:val="22"/>
          <w:szCs w:val="22"/>
          <w:lang w:val="en-GB"/>
        </w:rPr>
        <w:lastRenderedPageBreak/>
        <w:t xml:space="preserve"> </w:t>
      </w:r>
      <w:r w:rsidR="000D2A48" w:rsidRPr="00964339">
        <w:rPr>
          <w:sz w:val="22"/>
          <w:szCs w:val="22"/>
          <w:lang w:val="en-GB"/>
        </w:rPr>
        <w:t xml:space="preserve">During processes </w:t>
      </w:r>
      <w:r w:rsidR="002075A4" w:rsidRPr="00964339">
        <w:rPr>
          <w:sz w:val="22"/>
          <w:szCs w:val="22"/>
          <w:lang w:val="en-GB"/>
        </w:rPr>
        <w:t>that</w:t>
      </w:r>
      <w:r w:rsidR="000D2A48" w:rsidRPr="00964339">
        <w:rPr>
          <w:sz w:val="22"/>
          <w:szCs w:val="22"/>
          <w:lang w:val="en-GB"/>
        </w:rPr>
        <w:t xml:space="preserve"> deliberate </w:t>
      </w:r>
      <w:r w:rsidR="002075A4" w:rsidRPr="00964339">
        <w:rPr>
          <w:sz w:val="22"/>
          <w:szCs w:val="22"/>
          <w:lang w:val="en-GB"/>
        </w:rPr>
        <w:t xml:space="preserve">on </w:t>
      </w:r>
      <w:r w:rsidR="000D2A48" w:rsidRPr="00964339">
        <w:rPr>
          <w:sz w:val="22"/>
          <w:szCs w:val="22"/>
          <w:lang w:val="en-GB"/>
        </w:rPr>
        <w:t xml:space="preserve">how to accomplish </w:t>
      </w:r>
      <w:r w:rsidR="002075A4" w:rsidRPr="00964339">
        <w:rPr>
          <w:sz w:val="22"/>
          <w:szCs w:val="22"/>
          <w:lang w:val="en-GB"/>
        </w:rPr>
        <w:t xml:space="preserve">these multiple goals, </w:t>
      </w:r>
      <w:r w:rsidR="000D2A48" w:rsidRPr="00964339">
        <w:rPr>
          <w:sz w:val="22"/>
          <w:szCs w:val="22"/>
          <w:lang w:val="en-GB"/>
        </w:rPr>
        <w:t xml:space="preserve">each interest explains why they feel they should have so much land designated as such, and, in the end, some type of government </w:t>
      </w:r>
      <w:r w:rsidR="002075A4" w:rsidRPr="00964339">
        <w:rPr>
          <w:sz w:val="22"/>
          <w:szCs w:val="22"/>
          <w:lang w:val="en-GB"/>
        </w:rPr>
        <w:t xml:space="preserve">body or agency </w:t>
      </w:r>
      <w:r w:rsidR="000D2A48" w:rsidRPr="00964339">
        <w:rPr>
          <w:sz w:val="22"/>
          <w:szCs w:val="22"/>
          <w:lang w:val="en-GB"/>
        </w:rPr>
        <w:t xml:space="preserve">makes a policy decision (usually a state/province or national government). </w:t>
      </w:r>
      <w:r w:rsidR="00741B3E">
        <w:rPr>
          <w:sz w:val="22"/>
          <w:szCs w:val="22"/>
          <w:lang w:val="en-GB"/>
        </w:rPr>
        <w:t xml:space="preserve">In practice, </w:t>
      </w:r>
      <w:r w:rsidR="000D2A48" w:rsidRPr="00964339">
        <w:rPr>
          <w:sz w:val="22"/>
          <w:szCs w:val="22"/>
          <w:lang w:val="en-GB"/>
        </w:rPr>
        <w:t xml:space="preserve">these processes </w:t>
      </w:r>
      <w:r w:rsidR="0012371A">
        <w:rPr>
          <w:sz w:val="22"/>
          <w:szCs w:val="22"/>
          <w:lang w:val="en-GB"/>
        </w:rPr>
        <w:t xml:space="preserve">pose many implementation challenges but have also generated desirable outcomes for stakeholders. For example, they </w:t>
      </w:r>
      <w:r w:rsidR="000D2A48" w:rsidRPr="00964339">
        <w:rPr>
          <w:sz w:val="22"/>
          <w:szCs w:val="22"/>
          <w:lang w:val="en-GB"/>
        </w:rPr>
        <w:t>are often incremental in nature</w:t>
      </w:r>
      <w:r w:rsidR="006A5A68" w:rsidRPr="00964339">
        <w:rPr>
          <w:sz w:val="22"/>
          <w:szCs w:val="22"/>
          <w:lang w:val="en-GB"/>
        </w:rPr>
        <w:t xml:space="preserve"> and the institutional arrangements that result </w:t>
      </w:r>
      <w:r w:rsidR="00741B3E">
        <w:rPr>
          <w:sz w:val="22"/>
          <w:szCs w:val="22"/>
          <w:lang w:val="en-GB"/>
        </w:rPr>
        <w:t>can</w:t>
      </w:r>
      <w:r w:rsidR="00741B3E" w:rsidRPr="00964339">
        <w:rPr>
          <w:sz w:val="22"/>
          <w:szCs w:val="22"/>
          <w:lang w:val="en-GB"/>
        </w:rPr>
        <w:t xml:space="preserve"> </w:t>
      </w:r>
      <w:r w:rsidR="006A5A68" w:rsidRPr="00964339">
        <w:rPr>
          <w:sz w:val="22"/>
          <w:szCs w:val="22"/>
          <w:lang w:val="en-GB"/>
        </w:rPr>
        <w:t xml:space="preserve">reflect dominant discourses and institutional path dependencies that favour some interests and values over others </w:t>
      </w:r>
      <w:r w:rsidR="00F6407F">
        <w:rPr>
          <w:sz w:val="22"/>
          <w:szCs w:val="22"/>
          <w:lang w:val="en-GB"/>
        </w:rPr>
        <w:fldChar w:fldCharType="begin"/>
      </w:r>
      <w:r w:rsidR="006D2332">
        <w:rPr>
          <w:sz w:val="22"/>
          <w:szCs w:val="22"/>
          <w:lang w:val="en-GB"/>
        </w:rPr>
        <w:instrText xml:space="preserve"> ADDIN EN.CITE &lt;EndNote&gt;&lt;Cite&gt;&lt;Author&gt;Bernstein&lt;/Author&gt;&lt;Year&gt;2017&lt;/Year&gt;&lt;RecNum&gt;82194&lt;/RecNum&gt;&lt;DisplayText&gt;(Bernstein and Ven 2017)&lt;/DisplayText&gt;&lt;record&gt;&lt;rec-number&gt;82194&lt;/rec-number&gt;&lt;foreign-keys&gt;&lt;key app="EN" db-id="zd99pwsezrwdx5ep05ixvswmttr9paate0sd" timestamp="1523892115"&gt;82194&lt;/key&gt;&lt;/foreign-keys&gt;&lt;ref-type name="Book Section"&gt;5&lt;/ref-type&gt;&lt;contributors&gt;&lt;authors&gt;&lt;author&gt;Steven Bernstein&lt;/author&gt;&lt;author&gt;Hamish van der Ven&lt;/author&gt;&lt;/authors&gt;&lt;secondary-authors&gt;&lt;author&gt;Orfeo Fioretos&lt;/author&gt;&lt;/secondary-authors&gt;&lt;/contributors&gt;&lt;titles&gt;&lt;title&gt;Continuity and Change in Global Environmental Politics&lt;/title&gt;&lt;secondary-title&gt;International Politics and Institutions in Time,&lt;/secondary-title&gt;&lt;/titles&gt;&lt;pages&gt;293-317&lt;/pages&gt;&lt;dates&gt;&lt;year&gt;2017&lt;/year&gt;&lt;/dates&gt;&lt;pub-location&gt;Oxford and New York&lt;/pub-location&gt;&lt;publisher&gt;Oxford University Press&lt;/publisher&gt;&lt;urls&gt;&lt;/urls&gt;&lt;/record&gt;&lt;/Cite&gt;&lt;Cite&gt;&lt;Author&gt;Bernstein&lt;/Author&gt;&lt;Year&gt;2017&lt;/Year&gt;&lt;RecNum&gt;82194&lt;/RecNum&gt;&lt;record&gt;&lt;rec-number&gt;82194&lt;/rec-number&gt;&lt;foreign-keys&gt;&lt;key app="EN" db-id="zd99pwsezrwdx5ep05ixvswmttr9paate0sd" timestamp="1523892115"&gt;82194&lt;/key&gt;&lt;/foreign-keys&gt;&lt;ref-type name="Book Section"&gt;5&lt;/ref-type&gt;&lt;contributors&gt;&lt;authors&gt;&lt;author&gt;Steven Bernstein&lt;/author&gt;&lt;author&gt;Hamish van der Ven&lt;/author&gt;&lt;/authors&gt;&lt;secondary-authors&gt;&lt;author&gt;Orfeo Fioretos&lt;/author&gt;&lt;/secondary-authors&gt;&lt;/contributors&gt;&lt;titles&gt;&lt;title&gt;Continuity and Change in Global Environmental Politics&lt;/title&gt;&lt;secondary-title&gt;International Politics and Institutions in Time,&lt;/secondary-title&gt;&lt;/titles&gt;&lt;pages&gt;293-317&lt;/pages&gt;&lt;dates&gt;&lt;year&gt;2017&lt;/year&gt;&lt;/dates&gt;&lt;pub-location&gt;Oxford and New York&lt;/pub-location&gt;&lt;publisher&gt;Oxford University Press&lt;/publisher&gt;&lt;urls&gt;&lt;/urls&gt;&lt;/record&gt;&lt;/Cite&gt;&lt;/EndNote&gt;</w:instrText>
      </w:r>
      <w:r w:rsidR="00F6407F">
        <w:rPr>
          <w:sz w:val="22"/>
          <w:szCs w:val="22"/>
          <w:lang w:val="en-GB"/>
        </w:rPr>
        <w:fldChar w:fldCharType="separate"/>
      </w:r>
      <w:r w:rsidR="006D2332">
        <w:rPr>
          <w:noProof/>
          <w:sz w:val="22"/>
          <w:szCs w:val="22"/>
          <w:lang w:val="en-GB"/>
        </w:rPr>
        <w:t>(Bernstein and Ven 2017)</w:t>
      </w:r>
      <w:r w:rsidR="00F6407F">
        <w:rPr>
          <w:sz w:val="22"/>
          <w:szCs w:val="22"/>
          <w:lang w:val="en-GB"/>
        </w:rPr>
        <w:fldChar w:fldCharType="end"/>
      </w:r>
      <w:r w:rsidR="00C3195D">
        <w:rPr>
          <w:sz w:val="22"/>
          <w:szCs w:val="22"/>
          <w:lang w:val="en-GB"/>
        </w:rPr>
        <w:t>.</w:t>
      </w:r>
      <w:r w:rsidR="000D2A48" w:rsidRPr="00964339">
        <w:rPr>
          <w:sz w:val="22"/>
          <w:szCs w:val="22"/>
          <w:lang w:val="en-GB"/>
        </w:rPr>
        <w:t xml:space="preserve"> However, research on land use planning in British Columbia</w:t>
      </w:r>
      <w:r w:rsidR="00C3195D">
        <w:rPr>
          <w:sz w:val="22"/>
          <w:szCs w:val="22"/>
          <w:lang w:val="en-GB"/>
        </w:rPr>
        <w:t xml:space="preserve"> and Ontario</w:t>
      </w:r>
      <w:r w:rsidR="000D2A48" w:rsidRPr="00964339">
        <w:rPr>
          <w:sz w:val="22"/>
          <w:szCs w:val="22"/>
          <w:lang w:val="en-GB"/>
        </w:rPr>
        <w:t>, Canada, and New Zealand has found that proactive efforts that integrate key stakeholders, especially marginalized indigenous peoples, industrial interests and environmental groups, in ways that a range of stakeholders support, can yield surprising</w:t>
      </w:r>
      <w:r w:rsidR="002075A4" w:rsidRPr="00964339">
        <w:rPr>
          <w:sz w:val="22"/>
          <w:szCs w:val="22"/>
          <w:lang w:val="en-GB"/>
        </w:rPr>
        <w:t>ly</w:t>
      </w:r>
      <w:r w:rsidR="000D2A48" w:rsidRPr="00964339">
        <w:rPr>
          <w:sz w:val="22"/>
          <w:szCs w:val="22"/>
          <w:lang w:val="en-GB"/>
        </w:rPr>
        <w:t xml:space="preserve"> durable and legitimate policy decisions</w:t>
      </w:r>
      <w:r w:rsidR="006F3E87" w:rsidRPr="00964339">
        <w:rPr>
          <w:sz w:val="22"/>
          <w:szCs w:val="22"/>
          <w:lang w:val="en-GB"/>
        </w:rPr>
        <w:t xml:space="preserve"> </w:t>
      </w:r>
      <w:r w:rsidR="002B424E" w:rsidRPr="00964339">
        <w:rPr>
          <w:sz w:val="22"/>
          <w:szCs w:val="22"/>
          <w:lang w:val="en-GB"/>
        </w:rPr>
        <w:fldChar w:fldCharType="begin"/>
      </w:r>
      <w:r w:rsidR="002B424E" w:rsidRPr="00964339">
        <w:rPr>
          <w:sz w:val="22"/>
          <w:szCs w:val="22"/>
          <w:lang w:val="en-GB"/>
        </w:rPr>
        <w:instrText xml:space="preserve"> ADDIN EN.CITE &lt;EndNote&gt;&lt;Cite&gt;&lt;Author&gt;Cashore&lt;/Author&gt;&lt;Year&gt;2001&lt;/Year&gt;&lt;RecNum&gt;36308&lt;/RecNum&gt;&lt;DisplayText&gt;(Cashore et al. 2001)&lt;/DisplayText&gt;&lt;record&gt;&lt;rec-number&gt;36308&lt;/rec-number&gt;&lt;foreign-keys&gt;&lt;key app="EN" db-id="zd99pwsezrwdx5ep05ixvswmttr9paate0sd" timestamp="1492188175"&gt;36308&lt;/key&gt;&lt;/foreign-keys&gt;&lt;ref-type name="Book"&gt;6&lt;/ref-type&gt;&lt;contributors&gt;&lt;authors&gt;&lt;author&gt;Benjamin Cashore&lt;/author&gt;&lt;author&gt;George Hoberg&lt;/author&gt;&lt;author&gt;Michael Howlett&lt;/author&gt;&lt;author&gt;Jeremy Rayner&lt;/author&gt;&lt;author&gt;Jeremy Wilson&lt;/author&gt;&lt;/authors&gt;&lt;/contributors&gt;&lt;titles&gt;&lt;title&gt;In Search of Sustainability: British Columbia Forest Policy in the 1990s&lt;/title&gt;&lt;/titles&gt;&lt;pages&gt;x, 329 p.&lt;/pages&gt;&lt;keywords&gt;&lt;keyword&gt;Deanna&lt;/keyword&gt;&lt;keyword&gt;BC&lt;/keyword&gt;&lt;keyword&gt;Forestry&lt;/keyword&gt;&lt;keyword&gt;Ben&lt;/keyword&gt;&lt;keyword&gt;Cashore&lt;/keyword&gt;&lt;keyword&gt;Certification&lt;/keyword&gt;&lt;keyword&gt;forest  policy&lt;/keyword&gt;&lt;keyword&gt;sustainability&lt;/keyword&gt;&lt;keyword&gt;British Columbia&lt;/keyword&gt;&lt;keyword&gt;softwood lumber dispute&lt;/keyword&gt;&lt;keyword&gt;Sustainable forestry Government policy British Columbia.&lt;/keyword&gt;&lt;keyword&gt;Forest policy British Columbia.&lt;/keyword&gt;&lt;keyword&gt;Forest management British Columbia.&lt;/keyword&gt;&lt;/keywords&gt;&lt;dates&gt;&lt;year&gt;2001&lt;/year&gt;&lt;/dates&gt;&lt;pub-location&gt;Vancouver&lt;/pub-location&gt;&lt;publisher&gt;University of British Columbia Press&lt;/publisher&gt;&lt;isbn&gt;0774808306 (bound)&lt;/isbn&gt;&lt;call-num&gt;333.75/09711&amp;#xD;SD 146 .B7I55 2001 ESCI&amp;#xD;SD 146 .B7I55 2001 ERIN&lt;/call-num&gt;&lt;urls&gt;&lt;/urls&gt;&lt;/record&gt;&lt;/Cite&gt;&lt;/EndNote&gt;</w:instrText>
      </w:r>
      <w:r w:rsidR="002B424E" w:rsidRPr="00964339">
        <w:rPr>
          <w:sz w:val="22"/>
          <w:szCs w:val="22"/>
          <w:lang w:val="en-GB"/>
        </w:rPr>
        <w:fldChar w:fldCharType="separate"/>
      </w:r>
      <w:r w:rsidR="002B424E" w:rsidRPr="00964339">
        <w:rPr>
          <w:noProof/>
          <w:sz w:val="22"/>
          <w:szCs w:val="22"/>
          <w:lang w:val="en-GB"/>
        </w:rPr>
        <w:t>(Cashore et al. 2001)</w:t>
      </w:r>
      <w:r w:rsidR="002B424E" w:rsidRPr="00964339">
        <w:rPr>
          <w:sz w:val="22"/>
          <w:szCs w:val="22"/>
          <w:lang w:val="en-GB"/>
        </w:rPr>
        <w:fldChar w:fldCharType="end"/>
      </w:r>
      <w:r w:rsidR="000D2A48" w:rsidRPr="00964339">
        <w:rPr>
          <w:sz w:val="22"/>
          <w:szCs w:val="22"/>
          <w:lang w:val="en-GB"/>
        </w:rPr>
        <w:t>. In these cases</w:t>
      </w:r>
      <w:r w:rsidR="00741B3E">
        <w:rPr>
          <w:sz w:val="22"/>
          <w:szCs w:val="22"/>
          <w:lang w:val="en-GB"/>
        </w:rPr>
        <w:t>,</w:t>
      </w:r>
      <w:r w:rsidR="00434F70">
        <w:rPr>
          <w:sz w:val="22"/>
          <w:szCs w:val="22"/>
          <w:lang w:val="en-GB"/>
        </w:rPr>
        <w:t xml:space="preserve"> policy learning can </w:t>
      </w:r>
      <w:r w:rsidR="0015482E">
        <w:rPr>
          <w:sz w:val="22"/>
          <w:szCs w:val="22"/>
          <w:lang w:val="en-GB"/>
        </w:rPr>
        <w:t xml:space="preserve">be expected to </w:t>
      </w:r>
      <w:r w:rsidR="00434F70">
        <w:rPr>
          <w:sz w:val="22"/>
          <w:szCs w:val="22"/>
          <w:lang w:val="en-GB"/>
        </w:rPr>
        <w:t xml:space="preserve">foster </w:t>
      </w:r>
      <w:r w:rsidR="0015482E">
        <w:rPr>
          <w:sz w:val="22"/>
          <w:szCs w:val="22"/>
          <w:lang w:val="en-GB"/>
        </w:rPr>
        <w:t xml:space="preserve">transformative processes </w:t>
      </w:r>
      <w:r w:rsidR="000D2A48" w:rsidRPr="00964339">
        <w:rPr>
          <w:sz w:val="22"/>
          <w:szCs w:val="22"/>
          <w:lang w:val="en-GB"/>
        </w:rPr>
        <w:t>when it marries a focus on substance with knowledge on policy instruments and legitimatization processes</w:t>
      </w:r>
      <w:r w:rsidR="00707523">
        <w:rPr>
          <w:sz w:val="22"/>
          <w:szCs w:val="22"/>
          <w:lang w:val="en-GB"/>
        </w:rPr>
        <w:t xml:space="preserve"> including those that consider justice and inequality</w:t>
      </w:r>
      <w:r w:rsidR="004A4F0E">
        <w:rPr>
          <w:sz w:val="22"/>
          <w:szCs w:val="22"/>
          <w:lang w:val="en-GB"/>
        </w:rPr>
        <w:t xml:space="preserve"> </w:t>
      </w:r>
      <w:r w:rsidR="006D2332">
        <w:rPr>
          <w:sz w:val="22"/>
          <w:szCs w:val="22"/>
          <w:lang w:val="en-GB"/>
        </w:rPr>
        <w:fldChar w:fldCharType="begin"/>
      </w:r>
      <w:r w:rsidR="006D2332">
        <w:rPr>
          <w:sz w:val="22"/>
          <w:szCs w:val="22"/>
          <w:lang w:val="en-GB"/>
        </w:rPr>
        <w:instrText xml:space="preserve"> ADDIN EN.CITE &lt;EndNote&gt;&lt;Cite&gt;&lt;Author&gt;Banner&lt;/Author&gt;&lt;Year&gt;2015&lt;/Year&gt;&lt;RecNum&gt;82114&lt;/RecNum&gt;&lt;DisplayText&gt;(Banner 2015)&lt;/DisplayText&gt;&lt;record&gt;&lt;rec-number&gt;82114&lt;/rec-number&gt;&lt;foreign-keys&gt;&lt;key app="EN" db-id="zd99pwsezrwdx5ep05ixvswmttr9paate0sd" timestamp="1496583720"&gt;82114&lt;/key&gt;&lt;/foreign-keys&gt;&lt;ref-type name="Journal Article"&gt;17&lt;/ref-type&gt;&lt;contributors&gt;&lt;authors&gt;&lt;author&gt;David K. Banner&lt;/author&gt;&lt;/authors&gt;&lt;/contributors&gt;&lt;titles&gt;&lt;title&gt;Book Review Reinventing Organizations: A Guide to Creating Organizations Inspired by the Next Stage in Human Consciousness&lt;/title&gt;&lt;secondary-title&gt;Journal of Social Change&lt;/secondary-title&gt;&lt;/titles&gt;&lt;periodical&gt;&lt;full-title&gt;Journal of Social Change&lt;/full-title&gt;&lt;/periodical&gt;&lt;pages&gt;73-77&lt;/pages&gt;&lt;volume&gt;8&lt;/volume&gt;&lt;number&gt;1&lt;/number&gt;&lt;dates&gt;&lt;year&gt;2015&lt;/year&gt;&lt;/dates&gt;&lt;urls&gt;&lt;/urls&gt;&lt;/record&gt;&lt;/Cite&gt;&lt;/EndNote&gt;</w:instrText>
      </w:r>
      <w:r w:rsidR="006D2332">
        <w:rPr>
          <w:sz w:val="22"/>
          <w:szCs w:val="22"/>
          <w:lang w:val="en-GB"/>
        </w:rPr>
        <w:fldChar w:fldCharType="separate"/>
      </w:r>
      <w:r w:rsidR="006D2332">
        <w:rPr>
          <w:noProof/>
          <w:sz w:val="22"/>
          <w:szCs w:val="22"/>
          <w:lang w:val="en-GB"/>
        </w:rPr>
        <w:t>(Banner 2015)</w:t>
      </w:r>
      <w:r w:rsidR="006D2332">
        <w:rPr>
          <w:sz w:val="22"/>
          <w:szCs w:val="22"/>
          <w:lang w:val="en-GB"/>
        </w:rPr>
        <w:fldChar w:fldCharType="end"/>
      </w:r>
      <w:r w:rsidR="000D2A48" w:rsidRPr="00964339">
        <w:rPr>
          <w:sz w:val="22"/>
          <w:szCs w:val="22"/>
          <w:lang w:val="en-GB"/>
        </w:rPr>
        <w:t xml:space="preserve"> (discussed below).</w:t>
      </w:r>
    </w:p>
    <w:p w14:paraId="27C94328" w14:textId="1B4FF0FE" w:rsidR="007F7000" w:rsidRDefault="00C957F5" w:rsidP="007F7000">
      <w:pPr>
        <w:spacing w:line="360" w:lineRule="auto"/>
        <w:ind w:firstLine="720"/>
        <w:rPr>
          <w:color w:val="000000" w:themeColor="text1"/>
          <w:sz w:val="22"/>
          <w:szCs w:val="22"/>
        </w:rPr>
      </w:pPr>
      <w:r w:rsidRPr="00964339">
        <w:rPr>
          <w:color w:val="000000" w:themeColor="text1"/>
          <w:sz w:val="22"/>
          <w:szCs w:val="22"/>
        </w:rPr>
        <w:t xml:space="preserve">As Cashore </w:t>
      </w:r>
      <w:r w:rsidR="00112302" w:rsidRPr="00964339">
        <w:rPr>
          <w:color w:val="000000" w:themeColor="text1"/>
          <w:sz w:val="22"/>
          <w:szCs w:val="22"/>
        </w:rPr>
        <w:fldChar w:fldCharType="begin"/>
      </w:r>
      <w:r w:rsidR="00F94D9D" w:rsidRPr="00964339">
        <w:rPr>
          <w:color w:val="000000" w:themeColor="text1"/>
          <w:sz w:val="22"/>
          <w:szCs w:val="22"/>
        </w:rPr>
        <w:instrText xml:space="preserve"> ADDIN EN.CITE &lt;EndNote&gt;&lt;Cite ExcludeAuth="1"&gt;&lt;Author&gt;Cashore&lt;/Author&gt;&lt;Year&gt;2018&lt;/Year&gt;&lt;RecNum&gt;82186&lt;/RecNum&gt;&lt;DisplayText&gt;(2018)&lt;/DisplayText&gt;&lt;record&gt;&lt;rec-number&gt;82186&lt;/rec-number&gt;&lt;foreign-keys&gt;&lt;key app="EN" db-id="zd99pwsezrwdx5ep05ixvswmttr9paate0sd" timestamp="1522704603"&gt;82186&lt;/key&gt;&lt;/foreign-keys&gt;&lt;ref-type name="Conference Paper"&gt;47&lt;/ref-type&gt;&lt;contributors&gt;&lt;authors&gt;&lt;author&gt;Benjamin Cashore&lt;/author&gt;&lt;/authors&gt;&lt;/contributors&gt;&lt;titles&gt;&lt;title&gt;Bringing Bio-Environmentalists and Social Greens Back In:  Reflections on Fostering Transformative Change within US-Based  Professional Environmental Management Programs&lt;/title&gt;&lt;secondary-title&gt;Paper Prepared in Anticipation of Delivery to the Yale Faculty Research Seminar Series&lt;/secondary-title&gt;&lt;/titles&gt;&lt;dates&gt;&lt;year&gt;2018&lt;/year&gt;&lt;pub-dates&gt;&lt;date&gt;March 7&lt;/date&gt;&lt;/pub-dates&gt;&lt;/dates&gt;&lt;pub-location&gt;New Haven CT&lt;/pub-location&gt;&lt;publisher&gt;School of Forestry and Environmental Studies&lt;/publisher&gt;&lt;urls&gt;&lt;/urls&gt;&lt;/record&gt;&lt;/Cite&gt;&lt;/EndNote&gt;</w:instrText>
      </w:r>
      <w:r w:rsidR="00112302" w:rsidRPr="00964339">
        <w:rPr>
          <w:color w:val="000000" w:themeColor="text1"/>
          <w:sz w:val="22"/>
          <w:szCs w:val="22"/>
        </w:rPr>
        <w:fldChar w:fldCharType="separate"/>
      </w:r>
      <w:r w:rsidR="00F94D9D" w:rsidRPr="00964339">
        <w:rPr>
          <w:noProof/>
          <w:color w:val="000000" w:themeColor="text1"/>
          <w:sz w:val="22"/>
          <w:szCs w:val="22"/>
        </w:rPr>
        <w:t>(2018)</w:t>
      </w:r>
      <w:r w:rsidR="00112302" w:rsidRPr="00964339">
        <w:rPr>
          <w:color w:val="000000" w:themeColor="text1"/>
          <w:sz w:val="22"/>
          <w:szCs w:val="22"/>
        </w:rPr>
        <w:fldChar w:fldCharType="end"/>
      </w:r>
      <w:r w:rsidRPr="00964339">
        <w:rPr>
          <w:color w:val="000000" w:themeColor="text1"/>
          <w:sz w:val="22"/>
          <w:szCs w:val="22"/>
        </w:rPr>
        <w:t xml:space="preserve"> </w:t>
      </w:r>
      <w:r w:rsidR="001338FA" w:rsidRPr="00964339">
        <w:rPr>
          <w:color w:val="000000" w:themeColor="text1"/>
          <w:sz w:val="22"/>
          <w:szCs w:val="22"/>
        </w:rPr>
        <w:t>argues, t</w:t>
      </w:r>
      <w:r w:rsidR="00F70493" w:rsidRPr="00964339">
        <w:rPr>
          <w:color w:val="000000" w:themeColor="text1"/>
          <w:sz w:val="22"/>
          <w:szCs w:val="22"/>
        </w:rPr>
        <w:t xml:space="preserve">he challenge for Type 3 problem solving, given it derives from </w:t>
      </w:r>
      <w:r w:rsidR="001338FA" w:rsidRPr="00964339">
        <w:rPr>
          <w:color w:val="000000" w:themeColor="text1"/>
          <w:sz w:val="22"/>
          <w:szCs w:val="22"/>
        </w:rPr>
        <w:t xml:space="preserve">mean rather than ends, is that </w:t>
      </w:r>
      <w:r w:rsidR="00F70493" w:rsidRPr="00964339">
        <w:rPr>
          <w:color w:val="000000" w:themeColor="text1"/>
          <w:sz w:val="22"/>
          <w:szCs w:val="22"/>
        </w:rPr>
        <w:t xml:space="preserve">it </w:t>
      </w:r>
      <w:r w:rsidR="001338FA" w:rsidRPr="00964339">
        <w:rPr>
          <w:color w:val="000000" w:themeColor="text1"/>
          <w:sz w:val="22"/>
          <w:szCs w:val="22"/>
        </w:rPr>
        <w:t xml:space="preserve">often </w:t>
      </w:r>
      <w:r w:rsidR="00F70493" w:rsidRPr="00964339">
        <w:rPr>
          <w:color w:val="000000" w:themeColor="text1"/>
          <w:sz w:val="22"/>
          <w:szCs w:val="22"/>
        </w:rPr>
        <w:t xml:space="preserve">occurs alongside increasing </w:t>
      </w:r>
      <w:r w:rsidR="001338FA" w:rsidRPr="00964339">
        <w:rPr>
          <w:color w:val="000000" w:themeColor="text1"/>
          <w:sz w:val="22"/>
          <w:szCs w:val="22"/>
        </w:rPr>
        <w:t>“</w:t>
      </w:r>
      <w:r w:rsidR="00F70493" w:rsidRPr="00964339">
        <w:rPr>
          <w:color w:val="000000" w:themeColor="text1"/>
          <w:sz w:val="22"/>
          <w:szCs w:val="22"/>
        </w:rPr>
        <w:t>engagement with powerful ‘stakeholders’ – often with those whose businesses practices caused the environmental degradation in question –</w:t>
      </w:r>
      <w:r w:rsidR="0012371A">
        <w:rPr>
          <w:color w:val="000000" w:themeColor="text1"/>
          <w:sz w:val="22"/>
          <w:szCs w:val="22"/>
        </w:rPr>
        <w:t xml:space="preserve"> </w:t>
      </w:r>
      <w:r w:rsidR="00F70493" w:rsidRPr="00964339">
        <w:rPr>
          <w:color w:val="000000" w:themeColor="text1"/>
          <w:sz w:val="22"/>
          <w:szCs w:val="22"/>
        </w:rPr>
        <w:t>and whose motivations for engaging, and providing resources for teaching, internship opportunities, and training, is to promote compromise that undermines</w:t>
      </w:r>
      <w:r w:rsidR="001338FA" w:rsidRPr="00964339">
        <w:rPr>
          <w:color w:val="000000" w:themeColor="text1"/>
          <w:sz w:val="22"/>
          <w:szCs w:val="22"/>
        </w:rPr>
        <w:t>”</w:t>
      </w:r>
      <w:r w:rsidR="00F70493" w:rsidRPr="00964339">
        <w:rPr>
          <w:color w:val="000000" w:themeColor="text1"/>
          <w:sz w:val="22"/>
          <w:szCs w:val="22"/>
        </w:rPr>
        <w:t xml:space="preserve"> Type 4 environmental priorities</w:t>
      </w:r>
      <w:r w:rsidRPr="00964339">
        <w:rPr>
          <w:color w:val="000000" w:themeColor="text1"/>
          <w:sz w:val="22"/>
          <w:szCs w:val="22"/>
        </w:rPr>
        <w:t xml:space="preserve"> </w:t>
      </w:r>
      <w:r w:rsidR="00112302" w:rsidRPr="00964339">
        <w:rPr>
          <w:color w:val="000000" w:themeColor="text1"/>
          <w:sz w:val="22"/>
          <w:szCs w:val="22"/>
        </w:rPr>
        <w:fldChar w:fldCharType="begin"/>
      </w:r>
      <w:r w:rsidR="00F94D9D" w:rsidRPr="00964339">
        <w:rPr>
          <w:color w:val="000000" w:themeColor="text1"/>
          <w:sz w:val="22"/>
          <w:szCs w:val="22"/>
        </w:rPr>
        <w:instrText xml:space="preserve"> ADDIN EN.CITE &lt;EndNote&gt;&lt;Cite&gt;&lt;Author&gt;Cashore&lt;/Author&gt;&lt;Year&gt;2018&lt;/Year&gt;&lt;RecNum&gt;82186&lt;/RecNum&gt;&lt;DisplayText&gt;(Cashore 2018)&lt;/DisplayText&gt;&lt;record&gt;&lt;rec-number&gt;82186&lt;/rec-number&gt;&lt;foreign-keys&gt;&lt;key app="EN" db-id="zd99pwsezrwdx5ep05ixvswmttr9paate0sd" timestamp="1522704603"&gt;82186&lt;/key&gt;&lt;/foreign-keys&gt;&lt;ref-type name="Conference Paper"&gt;47&lt;/ref-type&gt;&lt;contributors&gt;&lt;authors&gt;&lt;author&gt;Benjamin Cashore&lt;/author&gt;&lt;/authors&gt;&lt;/contributors&gt;&lt;titles&gt;&lt;title&gt;Bringing Bio-Environmentalists and Social Greens Back In:  Reflections on Fostering Transformative Change within US-Based  Professional Environmental Management Programs&lt;/title&gt;&lt;secondary-title&gt;Paper Prepared in Anticipation of Delivery to the Yale Faculty Research Seminar Series&lt;/secondary-title&gt;&lt;/titles&gt;&lt;dates&gt;&lt;year&gt;2018&lt;/year&gt;&lt;pub-dates&gt;&lt;date&gt;March 7&lt;/date&gt;&lt;/pub-dates&gt;&lt;/dates&gt;&lt;pub-location&gt;New Haven CT&lt;/pub-location&gt;&lt;publisher&gt;School of Forestry and Environmental Studies&lt;/publisher&gt;&lt;urls&gt;&lt;/urls&gt;&lt;/record&gt;&lt;/Cite&gt;&lt;/EndNote&gt;</w:instrText>
      </w:r>
      <w:r w:rsidR="00112302" w:rsidRPr="00964339">
        <w:rPr>
          <w:color w:val="000000" w:themeColor="text1"/>
          <w:sz w:val="22"/>
          <w:szCs w:val="22"/>
        </w:rPr>
        <w:fldChar w:fldCharType="separate"/>
      </w:r>
      <w:r w:rsidR="00F94D9D" w:rsidRPr="00964339">
        <w:rPr>
          <w:noProof/>
          <w:color w:val="000000" w:themeColor="text1"/>
          <w:sz w:val="22"/>
          <w:szCs w:val="22"/>
        </w:rPr>
        <w:t>(Cashore 2018)</w:t>
      </w:r>
      <w:r w:rsidR="00112302" w:rsidRPr="00964339">
        <w:rPr>
          <w:color w:val="000000" w:themeColor="text1"/>
          <w:sz w:val="22"/>
          <w:szCs w:val="22"/>
        </w:rPr>
        <w:fldChar w:fldCharType="end"/>
      </w:r>
      <w:r w:rsidR="00F70493" w:rsidRPr="00964339">
        <w:rPr>
          <w:color w:val="000000" w:themeColor="text1"/>
          <w:sz w:val="22"/>
          <w:szCs w:val="22"/>
        </w:rPr>
        <w:t>. The result</w:t>
      </w:r>
      <w:r w:rsidR="00741B3E">
        <w:rPr>
          <w:color w:val="000000" w:themeColor="text1"/>
          <w:sz w:val="22"/>
          <w:szCs w:val="22"/>
        </w:rPr>
        <w:t xml:space="preserve"> can be </w:t>
      </w:r>
      <w:r w:rsidR="00F70493" w:rsidRPr="00964339">
        <w:rPr>
          <w:color w:val="000000" w:themeColor="text1"/>
          <w:sz w:val="22"/>
          <w:szCs w:val="22"/>
        </w:rPr>
        <w:t xml:space="preserve">a subtle but powerful shift </w:t>
      </w:r>
      <w:r w:rsidR="00741B3E">
        <w:rPr>
          <w:color w:val="000000" w:themeColor="text1"/>
          <w:sz w:val="22"/>
          <w:szCs w:val="22"/>
        </w:rPr>
        <w:t xml:space="preserve">away </w:t>
      </w:r>
      <w:r w:rsidR="00F70493" w:rsidRPr="00964339">
        <w:rPr>
          <w:color w:val="000000" w:themeColor="text1"/>
          <w:sz w:val="22"/>
          <w:szCs w:val="22"/>
        </w:rPr>
        <w:t>from the championing of ‘science’ a source of knowledge for under</w:t>
      </w:r>
      <w:r w:rsidR="001338FA" w:rsidRPr="00964339">
        <w:rPr>
          <w:color w:val="000000" w:themeColor="text1"/>
          <w:sz w:val="22"/>
          <w:szCs w:val="22"/>
        </w:rPr>
        <w:t>standing and addressing Type 4</w:t>
      </w:r>
      <w:r w:rsidR="00F70493" w:rsidRPr="00964339">
        <w:rPr>
          <w:color w:val="000000" w:themeColor="text1"/>
          <w:sz w:val="22"/>
          <w:szCs w:val="22"/>
        </w:rPr>
        <w:t xml:space="preserve"> environmental tragedies</w:t>
      </w:r>
      <w:r w:rsidR="002D2275">
        <w:rPr>
          <w:color w:val="000000" w:themeColor="text1"/>
          <w:sz w:val="22"/>
          <w:szCs w:val="22"/>
        </w:rPr>
        <w:t xml:space="preserve"> to</w:t>
      </w:r>
      <w:r w:rsidR="005E5157">
        <w:rPr>
          <w:color w:val="000000" w:themeColor="text1"/>
          <w:sz w:val="22"/>
          <w:szCs w:val="22"/>
        </w:rPr>
        <w:t xml:space="preserve"> </w:t>
      </w:r>
      <w:r w:rsidR="00F70493" w:rsidRPr="007E517B">
        <w:rPr>
          <w:bCs/>
          <w:i/>
          <w:color w:val="000000" w:themeColor="text1"/>
          <w:sz w:val="22"/>
          <w:szCs w:val="22"/>
        </w:rPr>
        <w:t>subjective belief system</w:t>
      </w:r>
      <w:r w:rsidR="00F70493" w:rsidRPr="00964339">
        <w:rPr>
          <w:color w:val="000000" w:themeColor="text1"/>
          <w:sz w:val="22"/>
          <w:szCs w:val="22"/>
        </w:rPr>
        <w:t xml:space="preserve"> </w:t>
      </w:r>
      <w:r w:rsidR="005E5157">
        <w:rPr>
          <w:color w:val="000000" w:themeColor="text1"/>
          <w:sz w:val="22"/>
          <w:szCs w:val="22"/>
        </w:rPr>
        <w:t>in which “</w:t>
      </w:r>
      <w:r w:rsidR="00F70493" w:rsidRPr="00964339">
        <w:rPr>
          <w:color w:val="000000" w:themeColor="text1"/>
          <w:sz w:val="22"/>
          <w:szCs w:val="22"/>
        </w:rPr>
        <w:t>scien</w:t>
      </w:r>
      <w:r w:rsidR="005E5157">
        <w:rPr>
          <w:color w:val="000000" w:themeColor="text1"/>
          <w:sz w:val="22"/>
          <w:szCs w:val="22"/>
        </w:rPr>
        <w:t xml:space="preserve">ce-based” efforts have become synonymous with the </w:t>
      </w:r>
      <w:r w:rsidR="00F70493" w:rsidRPr="00964339">
        <w:rPr>
          <w:color w:val="000000" w:themeColor="text1"/>
          <w:sz w:val="22"/>
          <w:szCs w:val="22"/>
        </w:rPr>
        <w:t xml:space="preserve">balancing </w:t>
      </w:r>
      <w:r w:rsidR="00E220E1">
        <w:rPr>
          <w:color w:val="000000" w:themeColor="text1"/>
          <w:sz w:val="22"/>
          <w:szCs w:val="22"/>
        </w:rPr>
        <w:t xml:space="preserve">of </w:t>
      </w:r>
      <w:r w:rsidR="00F70493" w:rsidRPr="00964339">
        <w:rPr>
          <w:color w:val="000000" w:themeColor="text1"/>
          <w:sz w:val="22"/>
          <w:szCs w:val="22"/>
        </w:rPr>
        <w:t>environmental, social and economic goals, reinforced by the twin concepts of ‘sustainable development’ and ‘sustainability science’</w:t>
      </w:r>
      <w:r w:rsidR="007F7000">
        <w:rPr>
          <w:color w:val="000000" w:themeColor="text1"/>
          <w:sz w:val="22"/>
          <w:szCs w:val="22"/>
        </w:rPr>
        <w:t xml:space="preserve"> </w:t>
      </w:r>
      <w:r w:rsidR="00642B7D">
        <w:rPr>
          <w:color w:val="000000" w:themeColor="text1"/>
          <w:sz w:val="22"/>
          <w:szCs w:val="22"/>
        </w:rPr>
        <w:fldChar w:fldCharType="begin"/>
      </w:r>
      <w:r w:rsidR="00642B7D">
        <w:rPr>
          <w:color w:val="000000" w:themeColor="text1"/>
          <w:sz w:val="22"/>
          <w:szCs w:val="22"/>
        </w:rPr>
        <w:instrText xml:space="preserve"> ADDIN EN.CITE &lt;EndNote&gt;&lt;Cite&gt;&lt;Author&gt;Glaser&lt;/Author&gt;&lt;Year&gt;2011&lt;/Year&gt;&lt;RecNum&gt;26727&lt;/RecNum&gt;&lt;DisplayText&gt;(Glaser and Bates 2011)&lt;/DisplayText&gt;&lt;record&gt;&lt;rec-number&gt;26727&lt;/rec-number&gt;&lt;foreign-keys&gt;&lt;key app="EN" db-id="zd99pwsezrwdx5ep05ixvswmttr9paate0sd" timestamp="1492188171"&gt;26727&lt;/key&gt;&lt;/foreign-keys&gt;&lt;ref-type name="Journal Article"&gt;17&lt;/ref-type&gt;&lt;contributors&gt;&lt;authors&gt;&lt;author&gt;Glaser, Gisbert&lt;/author&gt;&lt;author&gt;Bates, Peter&lt;/author&gt;&lt;/authors&gt;&lt;/contributors&gt;&lt;titles&gt;&lt;title&gt;Enhancing Science-Policy Links for Global Sustainability&lt;/title&gt;&lt;/titles&gt;&lt;number&gt;February&lt;/number&gt;&lt;dates&gt;&lt;year&gt;2011&lt;/year&gt;&lt;/dates&gt;&lt;urls&gt;&lt;/urls&gt;&lt;/record&gt;&lt;/Cite&gt;&lt;/EndNote&gt;</w:instrText>
      </w:r>
      <w:r w:rsidR="00642B7D">
        <w:rPr>
          <w:color w:val="000000" w:themeColor="text1"/>
          <w:sz w:val="22"/>
          <w:szCs w:val="22"/>
        </w:rPr>
        <w:fldChar w:fldCharType="separate"/>
      </w:r>
      <w:r w:rsidR="00642B7D">
        <w:rPr>
          <w:noProof/>
          <w:color w:val="000000" w:themeColor="text1"/>
          <w:sz w:val="22"/>
          <w:szCs w:val="22"/>
        </w:rPr>
        <w:t>(Glaser and Bates 2011)</w:t>
      </w:r>
      <w:r w:rsidR="00642B7D">
        <w:rPr>
          <w:color w:val="000000" w:themeColor="text1"/>
          <w:sz w:val="22"/>
          <w:szCs w:val="22"/>
        </w:rPr>
        <w:fldChar w:fldCharType="end"/>
      </w:r>
      <w:r w:rsidR="00F70493" w:rsidRPr="00964339">
        <w:rPr>
          <w:color w:val="000000" w:themeColor="text1"/>
          <w:sz w:val="22"/>
          <w:szCs w:val="22"/>
        </w:rPr>
        <w:t xml:space="preserve">. </w:t>
      </w:r>
      <w:r w:rsidR="007F7000">
        <w:rPr>
          <w:color w:val="000000" w:themeColor="text1"/>
          <w:sz w:val="22"/>
          <w:szCs w:val="22"/>
        </w:rPr>
        <w:t xml:space="preserve">As Kates </w:t>
      </w:r>
      <w:r w:rsidR="00642B7D">
        <w:rPr>
          <w:color w:val="000000" w:themeColor="text1"/>
          <w:sz w:val="22"/>
          <w:szCs w:val="22"/>
        </w:rPr>
        <w:fldChar w:fldCharType="begin"/>
      </w:r>
      <w:r w:rsidR="00642B7D">
        <w:rPr>
          <w:color w:val="000000" w:themeColor="text1"/>
          <w:sz w:val="22"/>
          <w:szCs w:val="22"/>
        </w:rPr>
        <w:instrText xml:space="preserve"> ADDIN EN.CITE &lt;EndNote&gt;&lt;Cite ExcludeAuth="1"&gt;&lt;Author&gt;Kates&lt;/Author&gt;&lt;Year&gt;2011&lt;/Year&gt;&lt;RecNum&gt;82191&lt;/RecNum&gt;&lt;DisplayText&gt;(2011)&lt;/DisplayText&gt;&lt;record&gt;&lt;rec-number&gt;82191&lt;/rec-number&gt;&lt;foreign-keys&gt;&lt;key app="EN" db-id="zd99pwsezrwdx5ep05ixvswmttr9paate0sd" timestamp="1523723349"&gt;82191&lt;/key&gt;&lt;/foreign-keys&gt;&lt;ref-type name="Journal Article"&gt;17&lt;/ref-type&gt;&lt;contributors&gt;&lt;authors&gt;&lt;author&gt;Robert W. Kates&lt;/author&gt;&lt;/authors&gt;&lt;/contributors&gt;&lt;auth-address&gt;Souza, CM&amp;#xD;Inst Homem &amp;amp; Meio Ambiente Amazonia, Caixa Postal 5101, BR-66613397 Belem, Para, Brazil&amp;#xD;Inst Homem &amp;amp; Meio Ambiente Amazonia, BR-66613397 Belem, Para, Brazil&lt;/auth-address&gt;&lt;titles&gt;&lt;title&gt;What kind of a science is sustainability science?&lt;/title&gt;&lt;secondary-title&gt;Science&lt;/secondary-title&gt;&lt;/titles&gt;&lt;periodical&gt;&lt;full-title&gt;Science&lt;/full-title&gt;&lt;/periodical&gt;&lt;pages&gt;19449–19450&lt;/pages&gt;&lt;volume&gt;108&lt;/volume&gt;&lt;number&gt;49&lt;/number&gt;&lt;keywords&gt;&lt;keyword&gt;ustainability science, as described&lt;/keyword&gt;&lt;keyword&gt;by the PNAS website, is “...an&lt;/keyword&gt;&lt;keyword&gt;emerging field of research dealing&lt;/keyword&gt;&lt;keyword&gt;with the interactions between natural&lt;/keyword&gt;&lt;keyword&gt;and social systems, and with how&lt;/keyword&gt;&lt;keyword&gt;those interactions affect the challenge of&lt;/keyword&gt;&lt;keyword&gt;sustainability: meeting the needs of present&lt;/keyword&gt;&lt;keyword&gt;and future generations while substantially&lt;/keyword&gt;&lt;keyword&gt;reducing poverty and conserving the planet’s&lt;/keyword&gt;&lt;keyword&gt;life support systems.” O&lt;/keyword&gt;&lt;/keywords&gt;&lt;dates&gt;&lt;year&gt;2011&lt;/year&gt;&lt;/dates&gt;&lt;urls&gt;&lt;/urls&gt;&lt;language&gt;English&lt;/language&gt;&lt;/record&gt;&lt;/Cite&gt;&lt;/EndNote&gt;</w:instrText>
      </w:r>
      <w:r w:rsidR="00642B7D">
        <w:rPr>
          <w:color w:val="000000" w:themeColor="text1"/>
          <w:sz w:val="22"/>
          <w:szCs w:val="22"/>
        </w:rPr>
        <w:fldChar w:fldCharType="separate"/>
      </w:r>
      <w:r w:rsidR="00642B7D">
        <w:rPr>
          <w:noProof/>
          <w:color w:val="000000" w:themeColor="text1"/>
          <w:sz w:val="22"/>
          <w:szCs w:val="22"/>
        </w:rPr>
        <w:t>(2011)</w:t>
      </w:r>
      <w:r w:rsidR="00642B7D">
        <w:rPr>
          <w:color w:val="000000" w:themeColor="text1"/>
          <w:sz w:val="22"/>
          <w:szCs w:val="22"/>
        </w:rPr>
        <w:fldChar w:fldCharType="end"/>
      </w:r>
      <w:r w:rsidR="007F7000">
        <w:rPr>
          <w:color w:val="000000" w:themeColor="text1"/>
          <w:sz w:val="22"/>
          <w:szCs w:val="22"/>
        </w:rPr>
        <w:t xml:space="preserve"> notes, the </w:t>
      </w:r>
      <w:r w:rsidR="007F7000" w:rsidRPr="007E517B">
        <w:rPr>
          <w:bCs/>
          <w:i/>
          <w:iCs/>
          <w:color w:val="000000" w:themeColor="text1"/>
          <w:sz w:val="22"/>
          <w:szCs w:val="22"/>
        </w:rPr>
        <w:t>Proceedings of the National Academy of Sciences</w:t>
      </w:r>
      <w:r w:rsidR="007F7000">
        <w:rPr>
          <w:color w:val="000000" w:themeColor="text1"/>
          <w:sz w:val="22"/>
          <w:szCs w:val="22"/>
        </w:rPr>
        <w:t>, “defines ‘sustainability s</w:t>
      </w:r>
      <w:r w:rsidR="007F7000" w:rsidRPr="005E5157">
        <w:rPr>
          <w:i/>
          <w:iCs/>
          <w:color w:val="000000" w:themeColor="text1"/>
          <w:sz w:val="22"/>
          <w:szCs w:val="22"/>
        </w:rPr>
        <w:t>cience</w:t>
      </w:r>
      <w:r w:rsidR="007F7000">
        <w:rPr>
          <w:color w:val="000000" w:themeColor="text1"/>
          <w:sz w:val="22"/>
          <w:szCs w:val="22"/>
        </w:rPr>
        <w:t>’ as</w:t>
      </w:r>
      <w:r w:rsidR="005E5157">
        <w:rPr>
          <w:color w:val="000000" w:themeColor="text1"/>
          <w:sz w:val="22"/>
          <w:szCs w:val="22"/>
        </w:rPr>
        <w:t xml:space="preserve"> a </w:t>
      </w:r>
      <w:r w:rsidR="005E5157" w:rsidRPr="00864AAF">
        <w:rPr>
          <w:b/>
          <w:bCs/>
          <w:color w:val="000000" w:themeColor="text1"/>
          <w:sz w:val="22"/>
          <w:szCs w:val="22"/>
        </w:rPr>
        <w:t>balancing</w:t>
      </w:r>
      <w:r w:rsidR="005E5157">
        <w:rPr>
          <w:color w:val="000000" w:themeColor="text1"/>
          <w:sz w:val="22"/>
          <w:szCs w:val="22"/>
        </w:rPr>
        <w:t xml:space="preserve"> act among problem definitions as well as current and future needs of human beings:</w:t>
      </w:r>
      <w:r w:rsidR="007F7000">
        <w:rPr>
          <w:color w:val="000000" w:themeColor="text1"/>
          <w:sz w:val="22"/>
          <w:szCs w:val="22"/>
        </w:rPr>
        <w:t xml:space="preserve"> </w:t>
      </w:r>
      <w:r w:rsidR="007F7000" w:rsidRPr="007F7000">
        <w:rPr>
          <w:color w:val="000000" w:themeColor="text1"/>
          <w:sz w:val="22"/>
          <w:szCs w:val="22"/>
        </w:rPr>
        <w:t>“...an</w:t>
      </w:r>
      <w:r w:rsidR="007F7000">
        <w:rPr>
          <w:color w:val="000000" w:themeColor="text1"/>
          <w:sz w:val="22"/>
          <w:szCs w:val="22"/>
        </w:rPr>
        <w:t xml:space="preserve"> </w:t>
      </w:r>
      <w:r w:rsidR="007F7000" w:rsidRPr="007F7000">
        <w:rPr>
          <w:color w:val="000000" w:themeColor="text1"/>
          <w:sz w:val="22"/>
          <w:szCs w:val="22"/>
        </w:rPr>
        <w:t>emerging field of research dealing</w:t>
      </w:r>
      <w:r w:rsidR="007F7000">
        <w:rPr>
          <w:color w:val="000000" w:themeColor="text1"/>
          <w:sz w:val="22"/>
          <w:szCs w:val="22"/>
        </w:rPr>
        <w:t xml:space="preserve"> </w:t>
      </w:r>
      <w:r w:rsidR="007F7000" w:rsidRPr="007F7000">
        <w:rPr>
          <w:color w:val="000000" w:themeColor="text1"/>
          <w:sz w:val="22"/>
          <w:szCs w:val="22"/>
        </w:rPr>
        <w:t>with the interactions between natural</w:t>
      </w:r>
      <w:r w:rsidR="007F7000">
        <w:rPr>
          <w:color w:val="000000" w:themeColor="text1"/>
          <w:sz w:val="22"/>
          <w:szCs w:val="22"/>
        </w:rPr>
        <w:t xml:space="preserve"> </w:t>
      </w:r>
      <w:r w:rsidR="007F7000" w:rsidRPr="007F7000">
        <w:rPr>
          <w:color w:val="000000" w:themeColor="text1"/>
          <w:sz w:val="22"/>
          <w:szCs w:val="22"/>
        </w:rPr>
        <w:t>and social systems, and with how</w:t>
      </w:r>
      <w:r w:rsidR="007F7000">
        <w:rPr>
          <w:color w:val="000000" w:themeColor="text1"/>
          <w:sz w:val="22"/>
          <w:szCs w:val="22"/>
        </w:rPr>
        <w:t xml:space="preserve"> </w:t>
      </w:r>
      <w:r w:rsidR="007F7000" w:rsidRPr="007F7000">
        <w:rPr>
          <w:color w:val="000000" w:themeColor="text1"/>
          <w:sz w:val="22"/>
          <w:szCs w:val="22"/>
        </w:rPr>
        <w:t>those interactions affect the challenge of</w:t>
      </w:r>
      <w:r w:rsidR="007F7000">
        <w:rPr>
          <w:color w:val="000000" w:themeColor="text1"/>
          <w:sz w:val="22"/>
          <w:szCs w:val="22"/>
        </w:rPr>
        <w:t xml:space="preserve"> </w:t>
      </w:r>
      <w:r w:rsidR="007F7000" w:rsidRPr="007F7000">
        <w:rPr>
          <w:color w:val="000000" w:themeColor="text1"/>
          <w:sz w:val="22"/>
          <w:szCs w:val="22"/>
        </w:rPr>
        <w:t xml:space="preserve">sustainability: </w:t>
      </w:r>
      <w:r w:rsidR="007F7000" w:rsidRPr="005E5157">
        <w:rPr>
          <w:bCs/>
          <w:iCs/>
          <w:color w:val="000000" w:themeColor="text1"/>
          <w:sz w:val="22"/>
          <w:szCs w:val="22"/>
        </w:rPr>
        <w:t>meeting the needs of present and future generations</w:t>
      </w:r>
      <w:r w:rsidR="007F7000" w:rsidRPr="005E5157">
        <w:rPr>
          <w:iCs/>
          <w:color w:val="000000" w:themeColor="text1"/>
          <w:sz w:val="22"/>
          <w:szCs w:val="22"/>
        </w:rPr>
        <w:t xml:space="preserve"> while substantially </w:t>
      </w:r>
      <w:r w:rsidR="007F7000" w:rsidRPr="005E5157">
        <w:rPr>
          <w:bCs/>
          <w:iCs/>
          <w:color w:val="000000" w:themeColor="text1"/>
          <w:sz w:val="22"/>
          <w:szCs w:val="22"/>
        </w:rPr>
        <w:t>reducing poverty and conserving the planet’s life support systems</w:t>
      </w:r>
      <w:r w:rsidR="007F7000" w:rsidRPr="005E5157">
        <w:rPr>
          <w:iCs/>
          <w:color w:val="000000" w:themeColor="text1"/>
          <w:sz w:val="22"/>
          <w:szCs w:val="22"/>
        </w:rPr>
        <w:t>.”</w:t>
      </w:r>
      <w:r w:rsidR="007F7000">
        <w:rPr>
          <w:color w:val="000000" w:themeColor="text1"/>
          <w:sz w:val="22"/>
          <w:szCs w:val="22"/>
        </w:rPr>
        <w:t xml:space="preserve"> </w:t>
      </w:r>
    </w:p>
    <w:p w14:paraId="1A49B149" w14:textId="38B78387" w:rsidR="00D326B8" w:rsidRPr="007F7000" w:rsidRDefault="007F7000" w:rsidP="002F40DB">
      <w:pPr>
        <w:spacing w:line="360" w:lineRule="auto"/>
        <w:ind w:firstLine="720"/>
        <w:rPr>
          <w:color w:val="000000" w:themeColor="text1"/>
          <w:sz w:val="22"/>
          <w:szCs w:val="22"/>
        </w:rPr>
      </w:pPr>
      <w:r>
        <w:rPr>
          <w:color w:val="000000" w:themeColor="text1"/>
          <w:sz w:val="22"/>
          <w:szCs w:val="22"/>
        </w:rPr>
        <w:t xml:space="preserve">The treatment </w:t>
      </w:r>
      <w:r w:rsidR="00E220E1">
        <w:rPr>
          <w:color w:val="000000" w:themeColor="text1"/>
          <w:sz w:val="22"/>
          <w:szCs w:val="22"/>
        </w:rPr>
        <w:t>by</w:t>
      </w:r>
      <w:r>
        <w:rPr>
          <w:color w:val="000000" w:themeColor="text1"/>
          <w:sz w:val="22"/>
          <w:szCs w:val="22"/>
        </w:rPr>
        <w:t xml:space="preserve"> the </w:t>
      </w:r>
      <w:r w:rsidR="002F40DB">
        <w:rPr>
          <w:color w:val="000000" w:themeColor="text1"/>
          <w:sz w:val="22"/>
          <w:szCs w:val="22"/>
        </w:rPr>
        <w:t>National Academy of Sciences as needing to</w:t>
      </w:r>
      <w:r w:rsidR="00E220E1">
        <w:rPr>
          <w:color w:val="000000" w:themeColor="text1"/>
          <w:sz w:val="22"/>
          <w:szCs w:val="22"/>
        </w:rPr>
        <w:t xml:space="preserve"> </w:t>
      </w:r>
      <w:r>
        <w:rPr>
          <w:color w:val="000000" w:themeColor="text1"/>
          <w:sz w:val="22"/>
          <w:szCs w:val="22"/>
        </w:rPr>
        <w:t xml:space="preserve">balance among </w:t>
      </w:r>
      <w:r w:rsidR="00E220E1">
        <w:rPr>
          <w:color w:val="000000" w:themeColor="text1"/>
          <w:sz w:val="22"/>
          <w:szCs w:val="22"/>
        </w:rPr>
        <w:t xml:space="preserve">these </w:t>
      </w:r>
      <w:r>
        <w:rPr>
          <w:color w:val="000000" w:themeColor="text1"/>
          <w:sz w:val="22"/>
          <w:szCs w:val="22"/>
        </w:rPr>
        <w:t xml:space="preserve">three goals as “scientific” has </w:t>
      </w:r>
      <w:r w:rsidR="00F70493" w:rsidRPr="00964339">
        <w:rPr>
          <w:color w:val="000000" w:themeColor="text1"/>
          <w:sz w:val="22"/>
          <w:szCs w:val="22"/>
        </w:rPr>
        <w:t xml:space="preserve">led to an ironic situation in which professional environment programs </w:t>
      </w:r>
      <w:r w:rsidR="00C426F6" w:rsidRPr="00964339">
        <w:rPr>
          <w:color w:val="000000" w:themeColor="text1"/>
          <w:sz w:val="22"/>
          <w:szCs w:val="22"/>
        </w:rPr>
        <w:t>now treat</w:t>
      </w:r>
      <w:r w:rsidR="00F70493" w:rsidRPr="00964339">
        <w:rPr>
          <w:color w:val="000000" w:themeColor="text1"/>
          <w:sz w:val="22"/>
          <w:szCs w:val="22"/>
        </w:rPr>
        <w:t xml:space="preserve"> ‘conflict resolution’ ‘neutrality’ and ‘balance’ as scientifically objective for addressing a host of societal, economic and environmental challenges</w:t>
      </w:r>
      <w:r w:rsidR="00E220E1">
        <w:rPr>
          <w:color w:val="000000" w:themeColor="text1"/>
          <w:sz w:val="22"/>
          <w:szCs w:val="22"/>
        </w:rPr>
        <w:t xml:space="preserve"> consistent with </w:t>
      </w:r>
      <w:r w:rsidR="00F70493" w:rsidRPr="00964339">
        <w:rPr>
          <w:color w:val="000000" w:themeColor="text1"/>
          <w:sz w:val="22"/>
          <w:szCs w:val="22"/>
        </w:rPr>
        <w:t xml:space="preserve">Type 3 </w:t>
      </w:r>
      <w:r w:rsidR="00F70493" w:rsidRPr="00964339">
        <w:rPr>
          <w:color w:val="000000" w:themeColor="text1"/>
          <w:sz w:val="22"/>
          <w:szCs w:val="22"/>
        </w:rPr>
        <w:lastRenderedPageBreak/>
        <w:t>approaches</w:t>
      </w:r>
      <w:r w:rsidR="0012371A">
        <w:rPr>
          <w:color w:val="000000" w:themeColor="text1"/>
          <w:sz w:val="22"/>
          <w:szCs w:val="22"/>
        </w:rPr>
        <w:t>. The irony is all the greater as even political debates on climate change and the Sustainable Development Goals have been unable to resolve whether the three dimensions of sustainable development are meant to be “balanced” or “integrated”</w:t>
      </w:r>
      <w:r w:rsidR="000A56BD">
        <w:rPr>
          <w:color w:val="000000" w:themeColor="text1"/>
          <w:sz w:val="22"/>
          <w:szCs w:val="22"/>
        </w:rPr>
        <w:t xml:space="preserve"> – both words appear in the UN resolution on the 2030 Sustainable Development Goals – with the </w:t>
      </w:r>
      <w:r w:rsidR="0012371A">
        <w:rPr>
          <w:color w:val="000000" w:themeColor="text1"/>
          <w:sz w:val="22"/>
          <w:szCs w:val="22"/>
        </w:rPr>
        <w:t>latter implying, perhaps, greater attention to one or the other depending on the problem type (Bernstein 2017).</w:t>
      </w:r>
      <w:r w:rsidR="00E220E1">
        <w:rPr>
          <w:color w:val="000000" w:themeColor="text1"/>
          <w:sz w:val="22"/>
          <w:szCs w:val="22"/>
        </w:rPr>
        <w:t xml:space="preserve"> </w:t>
      </w:r>
      <w:r w:rsidR="0012371A">
        <w:rPr>
          <w:color w:val="000000" w:themeColor="text1"/>
          <w:sz w:val="22"/>
          <w:szCs w:val="22"/>
        </w:rPr>
        <w:t>The characterization of problems as Type 3 truncates that debate</w:t>
      </w:r>
      <w:r w:rsidR="000A56BD">
        <w:rPr>
          <w:color w:val="000000" w:themeColor="text1"/>
          <w:sz w:val="22"/>
          <w:szCs w:val="22"/>
        </w:rPr>
        <w:t xml:space="preserve">. Instead, it proposes. </w:t>
      </w:r>
      <w:r w:rsidR="00F70493" w:rsidRPr="00964339">
        <w:rPr>
          <w:color w:val="000000" w:themeColor="text1"/>
          <w:sz w:val="22"/>
          <w:szCs w:val="22"/>
        </w:rPr>
        <w:t>by design</w:t>
      </w:r>
      <w:r w:rsidR="000A56BD">
        <w:rPr>
          <w:color w:val="000000" w:themeColor="text1"/>
          <w:sz w:val="22"/>
          <w:szCs w:val="22"/>
        </w:rPr>
        <w:t xml:space="preserve"> </w:t>
      </w:r>
      <w:r w:rsidR="00F70493" w:rsidRPr="00964339">
        <w:rPr>
          <w:color w:val="000000" w:themeColor="text1"/>
          <w:sz w:val="22"/>
          <w:szCs w:val="22"/>
        </w:rPr>
        <w:t>a mode for adjudicating balance among problems, regardless of a specific problem</w:t>
      </w:r>
      <w:r w:rsidR="004260A3">
        <w:rPr>
          <w:color w:val="000000" w:themeColor="text1"/>
          <w:sz w:val="22"/>
          <w:szCs w:val="22"/>
        </w:rPr>
        <w:t>’</w:t>
      </w:r>
      <w:r w:rsidR="00F70493" w:rsidRPr="00964339">
        <w:rPr>
          <w:color w:val="000000" w:themeColor="text1"/>
          <w:sz w:val="22"/>
          <w:szCs w:val="22"/>
        </w:rPr>
        <w:t xml:space="preserve">s targeted features. </w:t>
      </w:r>
    </w:p>
    <w:p w14:paraId="1822EC94" w14:textId="77777777" w:rsidR="00D326B8" w:rsidRPr="00964339" w:rsidRDefault="00D326B8" w:rsidP="005A1C7B">
      <w:pPr>
        <w:spacing w:line="360" w:lineRule="auto"/>
        <w:rPr>
          <w:b/>
          <w:sz w:val="22"/>
          <w:szCs w:val="22"/>
        </w:rPr>
      </w:pPr>
    </w:p>
    <w:p w14:paraId="4DF29348" w14:textId="5C597675" w:rsidR="00B627A4" w:rsidRPr="00964339" w:rsidRDefault="00CF49E6" w:rsidP="00CF49E6">
      <w:pPr>
        <w:jc w:val="center"/>
        <w:rPr>
          <w:b/>
          <w:sz w:val="22"/>
          <w:szCs w:val="22"/>
        </w:rPr>
      </w:pPr>
      <w:r w:rsidRPr="00964339">
        <w:rPr>
          <w:b/>
          <w:sz w:val="22"/>
          <w:szCs w:val="22"/>
        </w:rPr>
        <w:t xml:space="preserve">Type 4: ‘Win/lose, </w:t>
      </w:r>
      <w:r w:rsidRPr="00964339">
        <w:rPr>
          <w:b/>
          <w:sz w:val="22"/>
          <w:szCs w:val="22"/>
          <w:lang w:val="en-GB"/>
        </w:rPr>
        <w:t>P</w:t>
      </w:r>
      <w:r w:rsidR="00B627A4" w:rsidRPr="00964339">
        <w:rPr>
          <w:b/>
          <w:sz w:val="22"/>
          <w:szCs w:val="22"/>
          <w:lang w:val="en-GB"/>
        </w:rPr>
        <w:t>rio</w:t>
      </w:r>
      <w:r w:rsidR="00AA56ED" w:rsidRPr="00964339">
        <w:rPr>
          <w:b/>
          <w:sz w:val="22"/>
          <w:szCs w:val="22"/>
          <w:lang w:val="en-GB"/>
        </w:rPr>
        <w:t>ri</w:t>
      </w:r>
      <w:r w:rsidR="00B627A4" w:rsidRPr="00964339">
        <w:rPr>
          <w:b/>
          <w:sz w:val="22"/>
          <w:szCs w:val="22"/>
          <w:lang w:val="en-GB"/>
        </w:rPr>
        <w:t>tization</w:t>
      </w:r>
      <w:r w:rsidRPr="00964339">
        <w:rPr>
          <w:b/>
          <w:sz w:val="22"/>
          <w:szCs w:val="22"/>
          <w:lang w:val="en-GB"/>
        </w:rPr>
        <w:t>’</w:t>
      </w:r>
      <w:r w:rsidR="00B627A4" w:rsidRPr="00964339">
        <w:rPr>
          <w:b/>
          <w:sz w:val="22"/>
          <w:szCs w:val="22"/>
          <w:lang w:val="en-GB"/>
        </w:rPr>
        <w:t xml:space="preserve"> </w:t>
      </w:r>
    </w:p>
    <w:p w14:paraId="4B904805" w14:textId="77777777" w:rsidR="000E5720" w:rsidRPr="00964339" w:rsidRDefault="000E5720" w:rsidP="005A1C7B">
      <w:pPr>
        <w:spacing w:line="360" w:lineRule="auto"/>
        <w:rPr>
          <w:b/>
          <w:sz w:val="22"/>
          <w:szCs w:val="22"/>
          <w:lang w:val="en-GB"/>
        </w:rPr>
      </w:pPr>
    </w:p>
    <w:p w14:paraId="746B561A" w14:textId="64363631" w:rsidR="000D2A48" w:rsidRPr="00964339" w:rsidRDefault="00212125" w:rsidP="005A1C7B">
      <w:pPr>
        <w:spacing w:line="360" w:lineRule="auto"/>
        <w:ind w:firstLine="720"/>
        <w:rPr>
          <w:sz w:val="22"/>
          <w:szCs w:val="22"/>
          <w:lang w:val="en-GB"/>
        </w:rPr>
      </w:pPr>
      <w:r w:rsidRPr="00964339">
        <w:rPr>
          <w:sz w:val="22"/>
          <w:szCs w:val="22"/>
          <w:lang w:val="en-GB"/>
        </w:rPr>
        <w:t>Type 4</w:t>
      </w:r>
      <w:r w:rsidR="000D2A48" w:rsidRPr="00964339">
        <w:rPr>
          <w:sz w:val="22"/>
          <w:szCs w:val="22"/>
          <w:lang w:val="en-GB"/>
        </w:rPr>
        <w:t xml:space="preserve"> problems, adjudication of which will result from societal and stakeholders learning processes – either formal or informal – are conceptualized as “win/lose” but in which there is a clear </w:t>
      </w:r>
      <w:r w:rsidRPr="00964339">
        <w:rPr>
          <w:sz w:val="22"/>
          <w:szCs w:val="22"/>
          <w:lang w:val="en-GB"/>
        </w:rPr>
        <w:t xml:space="preserve">prioritization of the problem in question. </w:t>
      </w:r>
      <w:r w:rsidR="000D2A48" w:rsidRPr="00964339">
        <w:rPr>
          <w:sz w:val="22"/>
          <w:szCs w:val="22"/>
          <w:lang w:val="en-GB"/>
        </w:rPr>
        <w:t xml:space="preserve">In these cases, society or learning processes </w:t>
      </w:r>
      <w:r w:rsidR="002075A4" w:rsidRPr="00964339">
        <w:rPr>
          <w:sz w:val="22"/>
          <w:szCs w:val="22"/>
          <w:lang w:val="en-GB"/>
        </w:rPr>
        <w:t xml:space="preserve">finds </w:t>
      </w:r>
      <w:r w:rsidR="000D2A48" w:rsidRPr="00964339">
        <w:rPr>
          <w:sz w:val="22"/>
          <w:szCs w:val="22"/>
          <w:lang w:val="en-GB"/>
        </w:rPr>
        <w:t>that some problems simply should not be contrasted, or trade</w:t>
      </w:r>
      <w:r w:rsidR="002075A4" w:rsidRPr="00964339">
        <w:rPr>
          <w:sz w:val="22"/>
          <w:szCs w:val="22"/>
          <w:lang w:val="en-GB"/>
        </w:rPr>
        <w:t>d</w:t>
      </w:r>
      <w:r w:rsidR="000D2A48" w:rsidRPr="00964339">
        <w:rPr>
          <w:sz w:val="22"/>
          <w:szCs w:val="22"/>
          <w:lang w:val="en-GB"/>
        </w:rPr>
        <w:t xml:space="preserve"> off, with others.  Laurence Tribe made this observation back in 1972 when he argued that since species extinction was final, it made little intuitive logic to </w:t>
      </w:r>
      <w:r w:rsidR="00D326B8" w:rsidRPr="00964339">
        <w:rPr>
          <w:sz w:val="22"/>
          <w:szCs w:val="22"/>
          <w:lang w:val="en-GB"/>
        </w:rPr>
        <w:t xml:space="preserve">‘rationally’ permit the </w:t>
      </w:r>
      <w:r w:rsidR="000D2A48" w:rsidRPr="00964339">
        <w:rPr>
          <w:sz w:val="22"/>
          <w:szCs w:val="22"/>
          <w:lang w:val="en-GB"/>
        </w:rPr>
        <w:t xml:space="preserve">loss of species </w:t>
      </w:r>
      <w:r w:rsidR="00D326B8" w:rsidRPr="00964339">
        <w:rPr>
          <w:sz w:val="22"/>
          <w:szCs w:val="22"/>
          <w:lang w:val="en-GB"/>
        </w:rPr>
        <w:t xml:space="preserve">because it led </w:t>
      </w:r>
      <w:r w:rsidR="000D2A48" w:rsidRPr="00964339">
        <w:rPr>
          <w:sz w:val="22"/>
          <w:szCs w:val="22"/>
          <w:lang w:val="en-GB"/>
        </w:rPr>
        <w:t xml:space="preserve">to higher social welfare. They simply were not contrastable. </w:t>
      </w:r>
      <w:r w:rsidR="00B361E8">
        <w:rPr>
          <w:sz w:val="22"/>
          <w:szCs w:val="22"/>
          <w:lang w:val="en-GB"/>
        </w:rPr>
        <w:t xml:space="preserve">This type of conceptualization </w:t>
      </w:r>
      <w:r w:rsidR="000D2A48" w:rsidRPr="00964339">
        <w:rPr>
          <w:sz w:val="22"/>
          <w:szCs w:val="22"/>
          <w:lang w:val="en-GB"/>
        </w:rPr>
        <w:t xml:space="preserve">informed the 1973 US Endangered Species Act, which formally prohibits economic </w:t>
      </w:r>
      <w:r w:rsidR="00864AAF">
        <w:rPr>
          <w:sz w:val="22"/>
          <w:szCs w:val="22"/>
          <w:lang w:val="en-GB"/>
        </w:rPr>
        <w:t xml:space="preserve">issues from affecting whether to list a species as threatened or endangered. </w:t>
      </w:r>
    </w:p>
    <w:p w14:paraId="521E5C86" w14:textId="38AF548D" w:rsidR="00992B34" w:rsidRDefault="000D2A48" w:rsidP="005A1C7B">
      <w:pPr>
        <w:spacing w:line="360" w:lineRule="auto"/>
        <w:ind w:firstLine="720"/>
        <w:rPr>
          <w:sz w:val="22"/>
          <w:szCs w:val="22"/>
          <w:lang w:val="en-GB"/>
        </w:rPr>
      </w:pPr>
      <w:r w:rsidRPr="00964339">
        <w:rPr>
          <w:sz w:val="22"/>
          <w:szCs w:val="22"/>
          <w:lang w:val="en-GB"/>
        </w:rPr>
        <w:t xml:space="preserve">Arguably most relevant for this analysis is the case of global climate change, where, owing to learning about the nature of the problem, there is a general consensus among most social and natural scientists that failure to </w:t>
      </w:r>
      <w:r w:rsidR="00611BF0">
        <w:rPr>
          <w:sz w:val="22"/>
          <w:szCs w:val="22"/>
          <w:lang w:val="en-GB"/>
        </w:rPr>
        <w:t xml:space="preserve">limit </w:t>
      </w:r>
      <w:r w:rsidRPr="00964339">
        <w:rPr>
          <w:sz w:val="22"/>
          <w:szCs w:val="22"/>
          <w:lang w:val="en-GB"/>
        </w:rPr>
        <w:t xml:space="preserve">climate change below two degrees Celsius will lead to catastrophic environmental, economic, and social impacts. </w:t>
      </w:r>
      <w:r w:rsidR="00E14F87" w:rsidRPr="00964339">
        <w:rPr>
          <w:sz w:val="22"/>
          <w:szCs w:val="22"/>
          <w:lang w:val="en-GB"/>
        </w:rPr>
        <w:t xml:space="preserve">In these cases, </w:t>
      </w:r>
      <w:r w:rsidRPr="00964339">
        <w:rPr>
          <w:sz w:val="22"/>
          <w:szCs w:val="22"/>
          <w:lang w:val="en-GB"/>
        </w:rPr>
        <w:t xml:space="preserve">multi-stakeholder </w:t>
      </w:r>
      <w:r w:rsidR="00E14F87" w:rsidRPr="00964339">
        <w:rPr>
          <w:sz w:val="22"/>
          <w:szCs w:val="22"/>
          <w:lang w:val="en-GB"/>
        </w:rPr>
        <w:t xml:space="preserve">learning </w:t>
      </w:r>
      <w:r w:rsidRPr="00964339">
        <w:rPr>
          <w:sz w:val="22"/>
          <w:szCs w:val="22"/>
          <w:lang w:val="en-GB"/>
        </w:rPr>
        <w:t xml:space="preserve">processes </w:t>
      </w:r>
      <w:r w:rsidR="00E14F87" w:rsidRPr="00964339">
        <w:rPr>
          <w:sz w:val="22"/>
          <w:szCs w:val="22"/>
          <w:lang w:val="en-GB"/>
        </w:rPr>
        <w:t xml:space="preserve">are important to assess, and understand, strategies for addressing the problem at hand, but are not useful if they end </w:t>
      </w:r>
      <w:r w:rsidR="00C20D86">
        <w:rPr>
          <w:sz w:val="22"/>
          <w:szCs w:val="22"/>
          <w:lang w:val="en-GB"/>
        </w:rPr>
        <w:t>up</w:t>
      </w:r>
      <w:r w:rsidR="00E14F87" w:rsidRPr="00964339">
        <w:rPr>
          <w:sz w:val="22"/>
          <w:szCs w:val="22"/>
          <w:lang w:val="en-GB"/>
        </w:rPr>
        <w:t xml:space="preserve"> shifting conceptions to Type 3 compromise away </w:t>
      </w:r>
      <w:r w:rsidR="006A5A68" w:rsidRPr="00964339">
        <w:rPr>
          <w:sz w:val="22"/>
          <w:szCs w:val="22"/>
          <w:lang w:val="en-GB"/>
        </w:rPr>
        <w:t xml:space="preserve">from </w:t>
      </w:r>
      <w:r w:rsidR="00E14F87" w:rsidRPr="00964339">
        <w:rPr>
          <w:sz w:val="22"/>
          <w:szCs w:val="22"/>
          <w:lang w:val="en-GB"/>
        </w:rPr>
        <w:t xml:space="preserve">the targeted problem in question. In other words, well intended dialogues </w:t>
      </w:r>
      <w:r w:rsidR="00131054">
        <w:rPr>
          <w:sz w:val="22"/>
          <w:szCs w:val="22"/>
          <w:lang w:val="en-GB"/>
        </w:rPr>
        <w:t xml:space="preserve">that </w:t>
      </w:r>
      <w:r w:rsidRPr="00964339">
        <w:rPr>
          <w:sz w:val="22"/>
          <w:szCs w:val="22"/>
          <w:lang w:val="en-GB"/>
        </w:rPr>
        <w:t>“compromise away” the two degrees</w:t>
      </w:r>
      <w:r w:rsidR="00131054">
        <w:rPr>
          <w:sz w:val="22"/>
          <w:szCs w:val="22"/>
          <w:lang w:val="en-GB"/>
        </w:rPr>
        <w:t xml:space="preserve">, in the name of respecting different interests to say, “six degrees”, will be, by definition, unable to address the problem for which the dialogue was created. </w:t>
      </w:r>
    </w:p>
    <w:p w14:paraId="39C5EA1A" w14:textId="0693C532" w:rsidR="000D2A48" w:rsidRPr="00964339" w:rsidRDefault="00C04E31" w:rsidP="00C75E0E">
      <w:pPr>
        <w:spacing w:line="360" w:lineRule="auto"/>
        <w:ind w:firstLine="720"/>
        <w:rPr>
          <w:sz w:val="22"/>
          <w:szCs w:val="22"/>
          <w:lang w:val="en-GB"/>
        </w:rPr>
      </w:pPr>
      <w:r>
        <w:rPr>
          <w:sz w:val="22"/>
          <w:szCs w:val="22"/>
          <w:lang w:val="en-GB"/>
        </w:rPr>
        <w:t>T</w:t>
      </w:r>
      <w:r w:rsidR="000D2A48" w:rsidRPr="00964339">
        <w:rPr>
          <w:sz w:val="22"/>
          <w:szCs w:val="22"/>
          <w:lang w:val="en-GB"/>
        </w:rPr>
        <w:t>he failure to engage in such an explicit distinction among probl</w:t>
      </w:r>
      <w:r w:rsidR="00E14F87" w:rsidRPr="00964339">
        <w:rPr>
          <w:sz w:val="22"/>
          <w:szCs w:val="22"/>
          <w:lang w:val="en-GB"/>
        </w:rPr>
        <w:t xml:space="preserve">ems has led, we argue, to Type 1, 2 and 3 </w:t>
      </w:r>
      <w:r w:rsidR="000D2A48" w:rsidRPr="00964339">
        <w:rPr>
          <w:sz w:val="22"/>
          <w:szCs w:val="22"/>
          <w:lang w:val="en-GB"/>
        </w:rPr>
        <w:t>s</w:t>
      </w:r>
      <w:r w:rsidR="00E14F87" w:rsidRPr="00964339">
        <w:rPr>
          <w:sz w:val="22"/>
          <w:szCs w:val="22"/>
          <w:lang w:val="en-GB"/>
        </w:rPr>
        <w:t>olutions being applied to Type 4</w:t>
      </w:r>
      <w:r w:rsidR="000D2A48" w:rsidRPr="00964339">
        <w:rPr>
          <w:sz w:val="22"/>
          <w:szCs w:val="22"/>
          <w:lang w:val="en-GB"/>
        </w:rPr>
        <w:t xml:space="preserve"> problems. The result is that innovations that m</w:t>
      </w:r>
      <w:r w:rsidR="00E14F87" w:rsidRPr="00964339">
        <w:rPr>
          <w:sz w:val="22"/>
          <w:szCs w:val="22"/>
          <w:lang w:val="en-GB"/>
        </w:rPr>
        <w:t>ight exist for addressing Type 4</w:t>
      </w:r>
      <w:r w:rsidR="000D2A48" w:rsidRPr="00964339">
        <w:rPr>
          <w:sz w:val="22"/>
          <w:szCs w:val="22"/>
          <w:lang w:val="en-GB"/>
        </w:rPr>
        <w:t xml:space="preserve"> solutions are not being given </w:t>
      </w:r>
      <w:r w:rsidR="00E220E1">
        <w:rPr>
          <w:sz w:val="22"/>
          <w:szCs w:val="22"/>
          <w:lang w:val="en-GB"/>
        </w:rPr>
        <w:t>sufficient attention or resources</w:t>
      </w:r>
      <w:r w:rsidR="000D2A48" w:rsidRPr="00964339">
        <w:rPr>
          <w:sz w:val="22"/>
          <w:szCs w:val="22"/>
          <w:lang w:val="en-GB"/>
        </w:rPr>
        <w:t xml:space="preserve"> – reinforcing the tragedy of “super wicked</w:t>
      </w:r>
      <w:r w:rsidR="00C2164D">
        <w:rPr>
          <w:sz w:val="22"/>
          <w:szCs w:val="22"/>
          <w:lang w:val="en-GB"/>
        </w:rPr>
        <w:t>” problems</w:t>
      </w:r>
      <w:r w:rsidR="000D2A48" w:rsidRPr="00964339">
        <w:rPr>
          <w:sz w:val="22"/>
          <w:szCs w:val="22"/>
          <w:lang w:val="en-GB"/>
        </w:rPr>
        <w:t xml:space="preserve"> (Levin et al</w:t>
      </w:r>
      <w:r w:rsidR="006A5A68" w:rsidRPr="00964339">
        <w:rPr>
          <w:sz w:val="22"/>
          <w:szCs w:val="22"/>
          <w:lang w:val="en-GB"/>
        </w:rPr>
        <w:t>.</w:t>
      </w:r>
      <w:r w:rsidR="00E220E1">
        <w:rPr>
          <w:sz w:val="22"/>
          <w:szCs w:val="22"/>
          <w:lang w:val="en-GB"/>
        </w:rPr>
        <w:t xml:space="preserve"> 2012</w:t>
      </w:r>
      <w:r w:rsidR="000D2A48" w:rsidRPr="00964339">
        <w:rPr>
          <w:sz w:val="22"/>
          <w:szCs w:val="22"/>
          <w:lang w:val="en-GB"/>
        </w:rPr>
        <w:t>).</w:t>
      </w:r>
      <w:r w:rsidR="00C75E0E">
        <w:rPr>
          <w:sz w:val="22"/>
          <w:szCs w:val="22"/>
          <w:lang w:val="en-GB"/>
        </w:rPr>
        <w:t xml:space="preserve"> </w:t>
      </w:r>
      <w:r w:rsidR="00707523">
        <w:rPr>
          <w:sz w:val="22"/>
          <w:szCs w:val="22"/>
          <w:lang w:bidi="en-US"/>
        </w:rPr>
        <w:t>M</w:t>
      </w:r>
      <w:r w:rsidR="007428F5">
        <w:rPr>
          <w:sz w:val="22"/>
          <w:szCs w:val="22"/>
          <w:lang w:bidi="en-US"/>
        </w:rPr>
        <w:t>ore generally</w:t>
      </w:r>
      <w:r w:rsidR="00707523">
        <w:rPr>
          <w:sz w:val="22"/>
          <w:szCs w:val="22"/>
          <w:lang w:bidi="en-US"/>
        </w:rPr>
        <w:t>,</w:t>
      </w:r>
      <w:r w:rsidR="007428F5">
        <w:rPr>
          <w:sz w:val="22"/>
          <w:szCs w:val="22"/>
          <w:lang w:bidi="en-US"/>
        </w:rPr>
        <w:t xml:space="preserve"> an approach to addressing Type 4 problems</w:t>
      </w:r>
      <w:r w:rsidR="00047D84" w:rsidRPr="00964339">
        <w:rPr>
          <w:sz w:val="22"/>
          <w:szCs w:val="22"/>
          <w:lang w:bidi="en-US"/>
        </w:rPr>
        <w:t xml:space="preserve"> requires attention to historical institutionalist </w:t>
      </w:r>
      <w:r w:rsidR="00047D84" w:rsidRPr="00964339">
        <w:rPr>
          <w:sz w:val="22"/>
          <w:szCs w:val="22"/>
          <w:lang w:bidi="en-US"/>
        </w:rPr>
        <w:lastRenderedPageBreak/>
        <w:t>approaches, process tracing methods, and deep reflections on the nature of power, structure, and the interactions of state and society</w:t>
      </w:r>
      <w:r w:rsidR="00B627A4" w:rsidRPr="00964339">
        <w:rPr>
          <w:sz w:val="22"/>
          <w:szCs w:val="22"/>
          <w:lang w:bidi="en-US"/>
        </w:rPr>
        <w:t xml:space="preserve"> </w:t>
      </w:r>
      <w:r w:rsidR="00671526" w:rsidRPr="00964339">
        <w:rPr>
          <w:sz w:val="22"/>
          <w:szCs w:val="22"/>
          <w:lang w:bidi="en-US"/>
        </w:rPr>
        <w:fldChar w:fldCharType="begin"/>
      </w:r>
      <w:r w:rsidR="00481128" w:rsidRPr="00964339">
        <w:rPr>
          <w:sz w:val="22"/>
          <w:szCs w:val="22"/>
          <w:lang w:bidi="en-US"/>
        </w:rPr>
        <w:instrText xml:space="preserve"> ADDIN EN.CITE &lt;EndNote&gt;&lt;Cite&gt;&lt;Author&gt;Kutting&lt;/Author&gt;&lt;Year&gt;2000&lt;/Year&gt;&lt;RecNum&gt;25964&lt;/RecNum&gt;&lt;DisplayText&gt;(Kutting 2000c)&lt;/DisplayText&gt;&lt;record&gt;&lt;rec-number&gt;25964&lt;/rec-number&gt;&lt;foreign-keys&gt;&lt;key app="EN" db-id="zd99pwsezrwdx5ep05ixvswmttr9paate0sd" timestamp="1492188170"&gt;25964&lt;/key&gt;&lt;/foreign-keys&gt;&lt;ref-type name="Book"&gt;6&lt;/ref-type&gt;&lt;contributors&gt;&lt;authors&gt;&lt;author&gt;Gabriela Kutting&lt;/author&gt;&lt;/authors&gt;&lt;/contributors&gt;&lt;titles&gt;&lt;title&gt; Environment, Society and International Relations: Toward More Effective International&amp;#xD;Environmental Agreements&lt;/title&gt;&lt;/titles&gt;&lt;dates&gt;&lt;year&gt; 2000&lt;/year&gt;&lt;/dates&gt;&lt;pub-location&gt;Florence, KY&lt;/pub-location&gt;&lt;publisher&gt;Routledge&lt;/publisher&gt;&lt;urls&gt;&lt;/urls&gt;&lt;/record&gt;&lt;/Cite&gt;&lt;/EndNote&gt;</w:instrText>
      </w:r>
      <w:r w:rsidR="00671526" w:rsidRPr="00964339">
        <w:rPr>
          <w:sz w:val="22"/>
          <w:szCs w:val="22"/>
          <w:lang w:bidi="en-US"/>
        </w:rPr>
        <w:fldChar w:fldCharType="separate"/>
      </w:r>
      <w:r w:rsidR="00481128" w:rsidRPr="00964339">
        <w:rPr>
          <w:noProof/>
          <w:sz w:val="22"/>
          <w:szCs w:val="22"/>
          <w:lang w:bidi="en-US"/>
        </w:rPr>
        <w:t>(Kutting 2000c)</w:t>
      </w:r>
      <w:r w:rsidR="00671526" w:rsidRPr="00964339">
        <w:rPr>
          <w:sz w:val="22"/>
          <w:szCs w:val="22"/>
          <w:lang w:bidi="en-US"/>
        </w:rPr>
        <w:fldChar w:fldCharType="end"/>
      </w:r>
      <w:r w:rsidR="00047D84" w:rsidRPr="00964339">
        <w:rPr>
          <w:sz w:val="22"/>
          <w:szCs w:val="22"/>
          <w:lang w:bidi="en-US"/>
        </w:rPr>
        <w:t xml:space="preserve">. </w:t>
      </w:r>
    </w:p>
    <w:p w14:paraId="2E5640BF" w14:textId="2CDE57CB" w:rsidR="00DF6A8C" w:rsidRPr="00964339" w:rsidRDefault="00DF6A8C" w:rsidP="00F94D9D">
      <w:pPr>
        <w:spacing w:line="360" w:lineRule="auto"/>
        <w:rPr>
          <w:sz w:val="22"/>
          <w:szCs w:val="22"/>
        </w:rPr>
      </w:pPr>
    </w:p>
    <w:p w14:paraId="5B3C038D" w14:textId="7FCD8C9D" w:rsidR="00F16298" w:rsidRPr="00964339" w:rsidRDefault="00F16298" w:rsidP="00F16298">
      <w:pPr>
        <w:pStyle w:val="ListParagraph"/>
        <w:numPr>
          <w:ilvl w:val="0"/>
          <w:numId w:val="7"/>
        </w:numPr>
        <w:spacing w:line="360" w:lineRule="auto"/>
        <w:rPr>
          <w:b/>
          <w:sz w:val="22"/>
          <w:szCs w:val="22"/>
        </w:rPr>
      </w:pPr>
      <w:r w:rsidRPr="00964339">
        <w:rPr>
          <w:b/>
          <w:sz w:val="22"/>
          <w:szCs w:val="22"/>
        </w:rPr>
        <w:t xml:space="preserve">The </w:t>
      </w:r>
      <w:r w:rsidR="00A02D24">
        <w:rPr>
          <w:b/>
          <w:sz w:val="22"/>
          <w:szCs w:val="22"/>
        </w:rPr>
        <w:t xml:space="preserve">Analytical Framework: </w:t>
      </w:r>
      <w:r w:rsidRPr="00964339">
        <w:rPr>
          <w:b/>
          <w:sz w:val="22"/>
          <w:szCs w:val="22"/>
        </w:rPr>
        <w:t xml:space="preserve">Types 1, 2 and 3 </w:t>
      </w:r>
      <w:r w:rsidR="00D66465">
        <w:rPr>
          <w:b/>
          <w:sz w:val="22"/>
          <w:szCs w:val="22"/>
        </w:rPr>
        <w:t xml:space="preserve">conceptions </w:t>
      </w:r>
      <w:r w:rsidRPr="00964339">
        <w:rPr>
          <w:b/>
          <w:sz w:val="22"/>
          <w:szCs w:val="22"/>
        </w:rPr>
        <w:t>under</w:t>
      </w:r>
      <w:r w:rsidR="007920AB" w:rsidRPr="00964339">
        <w:rPr>
          <w:b/>
          <w:sz w:val="22"/>
          <w:szCs w:val="22"/>
        </w:rPr>
        <w:t>mine</w:t>
      </w:r>
      <w:r w:rsidRPr="00964339">
        <w:rPr>
          <w:b/>
          <w:sz w:val="22"/>
          <w:szCs w:val="22"/>
        </w:rPr>
        <w:t xml:space="preserve"> Type 4</w:t>
      </w:r>
    </w:p>
    <w:p w14:paraId="7CDBFBD6" w14:textId="17D54BF2" w:rsidR="00F16298" w:rsidRPr="00964339" w:rsidRDefault="00F16298" w:rsidP="00F16298">
      <w:pPr>
        <w:spacing w:line="360" w:lineRule="auto"/>
        <w:ind w:firstLine="720"/>
        <w:rPr>
          <w:bCs/>
          <w:sz w:val="22"/>
          <w:szCs w:val="22"/>
        </w:rPr>
      </w:pPr>
      <w:r w:rsidRPr="00964339">
        <w:rPr>
          <w:bCs/>
          <w:sz w:val="22"/>
          <w:szCs w:val="22"/>
        </w:rPr>
        <w:t>The</w:t>
      </w:r>
      <w:r w:rsidR="00CA0FC5">
        <w:rPr>
          <w:bCs/>
          <w:sz w:val="22"/>
          <w:szCs w:val="22"/>
        </w:rPr>
        <w:t xml:space="preserve">se problem type </w:t>
      </w:r>
      <w:r w:rsidRPr="00964339">
        <w:rPr>
          <w:bCs/>
          <w:sz w:val="22"/>
          <w:szCs w:val="22"/>
        </w:rPr>
        <w:t>distinctions provide an analytical framework for assessing the</w:t>
      </w:r>
      <w:r w:rsidR="002E755E">
        <w:rPr>
          <w:bCs/>
          <w:sz w:val="22"/>
          <w:szCs w:val="22"/>
        </w:rPr>
        <w:t xml:space="preserve"> diffusion of Type 1, and to a lesser degree Types 2 and 3, thinking </w:t>
      </w:r>
      <w:r w:rsidRPr="00964339">
        <w:rPr>
          <w:bCs/>
          <w:sz w:val="22"/>
          <w:szCs w:val="22"/>
        </w:rPr>
        <w:t xml:space="preserve">into </w:t>
      </w:r>
      <w:r w:rsidR="002E755E">
        <w:rPr>
          <w:bCs/>
          <w:sz w:val="22"/>
          <w:szCs w:val="22"/>
        </w:rPr>
        <w:t xml:space="preserve">political science, international relations, and </w:t>
      </w:r>
      <w:r w:rsidRPr="00964339">
        <w:rPr>
          <w:bCs/>
          <w:sz w:val="22"/>
          <w:szCs w:val="22"/>
        </w:rPr>
        <w:t>environment</w:t>
      </w:r>
      <w:r w:rsidR="002E755E">
        <w:rPr>
          <w:bCs/>
          <w:sz w:val="22"/>
          <w:szCs w:val="22"/>
        </w:rPr>
        <w:t>al</w:t>
      </w:r>
      <w:r w:rsidRPr="00964339">
        <w:rPr>
          <w:bCs/>
          <w:sz w:val="22"/>
          <w:szCs w:val="22"/>
        </w:rPr>
        <w:t xml:space="preserve"> scholarship</w:t>
      </w:r>
      <w:r w:rsidR="002E755E">
        <w:rPr>
          <w:bCs/>
          <w:sz w:val="22"/>
          <w:szCs w:val="22"/>
        </w:rPr>
        <w:t>;</w:t>
      </w:r>
      <w:r w:rsidRPr="00964339">
        <w:rPr>
          <w:bCs/>
          <w:sz w:val="22"/>
          <w:szCs w:val="22"/>
        </w:rPr>
        <w:t xml:space="preserve"> </w:t>
      </w:r>
      <w:r w:rsidR="00CA0FC5">
        <w:rPr>
          <w:bCs/>
          <w:sz w:val="22"/>
          <w:szCs w:val="22"/>
        </w:rPr>
        <w:t xml:space="preserve">national </w:t>
      </w:r>
      <w:r w:rsidRPr="00964339">
        <w:rPr>
          <w:bCs/>
          <w:sz w:val="22"/>
          <w:szCs w:val="22"/>
        </w:rPr>
        <w:t>and global policies</w:t>
      </w:r>
      <w:r w:rsidR="002E755E">
        <w:rPr>
          <w:bCs/>
          <w:sz w:val="22"/>
          <w:szCs w:val="22"/>
        </w:rPr>
        <w:t>;</w:t>
      </w:r>
      <w:r w:rsidRPr="00964339">
        <w:rPr>
          <w:bCs/>
          <w:sz w:val="22"/>
          <w:szCs w:val="22"/>
        </w:rPr>
        <w:t xml:space="preserve"> and, curiously, dramatic shifts in the composition, and training of</w:t>
      </w:r>
      <w:r w:rsidR="00CA0FC5">
        <w:rPr>
          <w:bCs/>
          <w:sz w:val="22"/>
          <w:szCs w:val="22"/>
        </w:rPr>
        <w:t>, especially</w:t>
      </w:r>
      <w:r w:rsidRPr="00964339">
        <w:rPr>
          <w:bCs/>
          <w:sz w:val="22"/>
          <w:szCs w:val="22"/>
        </w:rPr>
        <w:t xml:space="preserve"> US</w:t>
      </w:r>
      <w:r w:rsidR="00CA0FC5">
        <w:rPr>
          <w:bCs/>
          <w:sz w:val="22"/>
          <w:szCs w:val="22"/>
        </w:rPr>
        <w:t>,</w:t>
      </w:r>
      <w:r w:rsidRPr="00964339">
        <w:rPr>
          <w:bCs/>
          <w:sz w:val="22"/>
          <w:szCs w:val="22"/>
        </w:rPr>
        <w:t xml:space="preserve"> environmental management </w:t>
      </w:r>
      <w:r w:rsidR="002E755E">
        <w:rPr>
          <w:bCs/>
          <w:sz w:val="22"/>
          <w:szCs w:val="22"/>
        </w:rPr>
        <w:t>professionals</w:t>
      </w:r>
      <w:r w:rsidRPr="00964339">
        <w:rPr>
          <w:bCs/>
          <w:sz w:val="22"/>
          <w:szCs w:val="22"/>
        </w:rPr>
        <w:t xml:space="preserve">. First, Type 1 is ‘long-term’ oriented in the sense that its purpose is to overcome a </w:t>
      </w:r>
      <w:r w:rsidR="00CA0FC5">
        <w:rPr>
          <w:bCs/>
          <w:sz w:val="22"/>
          <w:szCs w:val="22"/>
        </w:rPr>
        <w:t xml:space="preserve">sub Pareto optimal </w:t>
      </w:r>
      <w:r w:rsidRPr="00964339">
        <w:rPr>
          <w:bCs/>
          <w:sz w:val="22"/>
          <w:szCs w:val="22"/>
        </w:rPr>
        <w:t xml:space="preserve">Nash equilibrium tragedy, which can be achieved by developing design principles that would, </w:t>
      </w:r>
      <w:r w:rsidR="00CA0FC5" w:rsidRPr="00964339">
        <w:rPr>
          <w:bCs/>
          <w:sz w:val="22"/>
          <w:szCs w:val="22"/>
        </w:rPr>
        <w:t>if</w:t>
      </w:r>
      <w:r w:rsidRPr="00964339">
        <w:rPr>
          <w:bCs/>
          <w:sz w:val="22"/>
          <w:szCs w:val="22"/>
        </w:rPr>
        <w:t xml:space="preserve"> maintained, end this tragedy. In other words, </w:t>
      </w:r>
      <w:r w:rsidR="00625BCA">
        <w:rPr>
          <w:bCs/>
          <w:sz w:val="22"/>
          <w:szCs w:val="22"/>
        </w:rPr>
        <w:t>the goal is to develop a generalizable theory and design principles with which to adjudicate locally relevant ways to build institutions capable of overcoming depletion tragedies.</w:t>
      </w:r>
      <w:r w:rsidRPr="00964339">
        <w:rPr>
          <w:bCs/>
          <w:sz w:val="22"/>
          <w:szCs w:val="22"/>
        </w:rPr>
        <w:t xml:space="preserve"> However, the challenge is that </w:t>
      </w:r>
      <w:r w:rsidR="006C24EE">
        <w:rPr>
          <w:bCs/>
          <w:sz w:val="22"/>
          <w:szCs w:val="22"/>
        </w:rPr>
        <w:t>th</w:t>
      </w:r>
      <w:r w:rsidR="00CA0FC5">
        <w:rPr>
          <w:bCs/>
          <w:sz w:val="22"/>
          <w:szCs w:val="22"/>
        </w:rPr>
        <w:t>is</w:t>
      </w:r>
      <w:r w:rsidR="006C24EE">
        <w:rPr>
          <w:bCs/>
          <w:sz w:val="22"/>
          <w:szCs w:val="22"/>
        </w:rPr>
        <w:t xml:space="preserve"> orientation </w:t>
      </w:r>
      <w:r w:rsidRPr="00964339">
        <w:rPr>
          <w:bCs/>
          <w:sz w:val="22"/>
          <w:szCs w:val="22"/>
        </w:rPr>
        <w:t>risk</w:t>
      </w:r>
      <w:r w:rsidR="00AB70E7" w:rsidRPr="00964339">
        <w:rPr>
          <w:bCs/>
          <w:sz w:val="22"/>
          <w:szCs w:val="22"/>
        </w:rPr>
        <w:t>s</w:t>
      </w:r>
      <w:r w:rsidRPr="00964339">
        <w:rPr>
          <w:bCs/>
          <w:sz w:val="22"/>
          <w:szCs w:val="22"/>
        </w:rPr>
        <w:t xml:space="preserve"> being applied to other problems such as ecosystems, such that scholars either fail to see the Type 4 challenges (such as endangered species) or they work hard to fit the species</w:t>
      </w:r>
      <w:r w:rsidR="002E755E">
        <w:rPr>
          <w:bCs/>
          <w:sz w:val="22"/>
          <w:szCs w:val="22"/>
        </w:rPr>
        <w:t xml:space="preserve"> (or other environmental challenge)</w:t>
      </w:r>
      <w:r w:rsidRPr="00964339">
        <w:rPr>
          <w:bCs/>
          <w:sz w:val="22"/>
          <w:szCs w:val="22"/>
        </w:rPr>
        <w:t xml:space="preserve"> into Type 1 conceptions by converting them to economic, utility enhancing </w:t>
      </w:r>
      <w:r w:rsidR="002E755E">
        <w:rPr>
          <w:bCs/>
          <w:sz w:val="22"/>
          <w:szCs w:val="22"/>
        </w:rPr>
        <w:t>objects</w:t>
      </w:r>
      <w:r w:rsidRPr="00964339">
        <w:rPr>
          <w:bCs/>
          <w:sz w:val="22"/>
          <w:szCs w:val="22"/>
        </w:rPr>
        <w:t xml:space="preserve">. This orientation almost always leads to ‘sub-optimal’ results for </w:t>
      </w:r>
      <w:r w:rsidR="002E755E">
        <w:rPr>
          <w:bCs/>
          <w:sz w:val="22"/>
          <w:szCs w:val="22"/>
        </w:rPr>
        <w:t xml:space="preserve">irreversible </w:t>
      </w:r>
      <w:r w:rsidRPr="00964339">
        <w:rPr>
          <w:bCs/>
          <w:sz w:val="22"/>
          <w:szCs w:val="22"/>
        </w:rPr>
        <w:t xml:space="preserve">environmental tragedies </w:t>
      </w:r>
      <w:r w:rsidR="00AB70E7" w:rsidRPr="00964339">
        <w:rPr>
          <w:bCs/>
          <w:sz w:val="22"/>
          <w:szCs w:val="22"/>
        </w:rPr>
        <w:fldChar w:fldCharType="begin"/>
      </w:r>
      <w:r w:rsidR="00814AAF">
        <w:rPr>
          <w:bCs/>
          <w:sz w:val="22"/>
          <w:szCs w:val="22"/>
        </w:rPr>
        <w:instrText xml:space="preserve"> ADDIN EN.CITE &lt;EndNote&gt;&lt;Cite&gt;&lt;Author&gt;Tribe&lt;/Author&gt;&lt;Year&gt;1972&lt;/Year&gt;&lt;RecNum&gt;45588&lt;/RecNum&gt;&lt;DisplayText&gt;(Tribe 1972, Kysar 2010, Ackerman and Heinzerling 2004)&lt;/DisplayText&gt;&lt;record&gt;&lt;rec-number&gt;45588&lt;/rec-number&gt;&lt;foreign-keys&gt;&lt;key app="EN" db-id="zd99pwsezrwdx5ep05ixvswmttr9paate0sd" timestamp="1492188179"&gt;45588&lt;/key&gt;&lt;/foreign-keys&gt;&lt;ref-type name="Journal Article"&gt;17&lt;/ref-type&gt;&lt;contributors&gt;&lt;authors&gt;&lt;author&gt;Tribe, Laurence H.&lt;/author&gt;&lt;/authors&gt;&lt;/contributors&gt;&lt;titles&gt;&lt;title&gt;Policy Science : Analysis or Ideology?&lt;/title&gt;&lt;secondary-title&gt;Philosophy &amp;amp; Public Affairs&lt;/secondary-title&gt;&lt;/titles&gt;&lt;periodical&gt;&lt;full-title&gt;Philosophy &amp;amp; Public Affairs&lt;/full-title&gt;&lt;/periodical&gt;&lt;pages&gt;66--110&lt;/pages&gt;&lt;volume&gt;2&lt;/volume&gt;&lt;number&gt;1&lt;/number&gt;&lt;dates&gt;&lt;year&gt;1972&lt;/year&gt;&lt;/dates&gt;&lt;accession-num&gt;Tribe1972&lt;/accession-num&gt;&lt;urls&gt;&lt;/urls&gt;&lt;/record&gt;&lt;/Cite&gt;&lt;Cite&gt;&lt;Author&gt;Kysar&lt;/Author&gt;&lt;Year&gt;2010&lt;/Year&gt;&lt;RecNum&gt;27134&lt;/RecNum&gt;&lt;record&gt;&lt;rec-number&gt;27134&lt;/rec-number&gt;&lt;foreign-keys&gt;&lt;key app="EN" db-id="zd99pwsezrwdx5ep05ixvswmttr9paate0sd" timestamp="1492188171"&gt;27134&lt;/key&gt;&lt;/foreign-keys&gt;&lt;ref-type name="Book"&gt;6&lt;/ref-type&gt;&lt;contributors&gt;&lt;authors&gt;&lt;author&gt;Kysar, Douglas A.&lt;/author&gt;&lt;/authors&gt;&lt;/contributors&gt;&lt;titles&gt;&lt;title&gt;Regulating from Nowhere: Environmental Law and the Search for Objectivity&lt;/title&gt;&lt;/titles&gt;&lt;dates&gt;&lt;year&gt;2010&lt;/year&gt;&lt;/dates&gt;&lt;urls&gt;&lt;/urls&gt;&lt;/record&gt;&lt;/Cite&gt;&lt;Cite&gt;&lt;Author&gt;Ackerman&lt;/Author&gt;&lt;Year&gt;2004&lt;/Year&gt;&lt;RecNum&gt;32762&lt;/RecNum&gt;&lt;record&gt;&lt;rec-number&gt;32762&lt;/rec-number&gt;&lt;foreign-keys&gt;&lt;key app="EN" db-id="zd99pwsezrwdx5ep05ixvswmttr9paate0sd" timestamp="1492188173"&gt;32762&lt;/key&gt;&lt;/foreign-keys&gt;&lt;ref-type name="Book"&gt;6&lt;/ref-type&gt;&lt;contributors&gt;&lt;authors&gt;&lt;author&gt;Ackerman, Frank&lt;/author&gt;&lt;author&gt;Lisa Heinzerling&lt;/author&gt;&lt;/authors&gt;&lt;/contributors&gt;&lt;titles&gt;&lt;title&gt;Priceless: On Knowing the Price of Everything and the Value of Nothing&lt;/title&gt;&lt;/titles&gt;&lt;pages&gt;277&lt;/pages&gt;&lt;dates&gt;&lt;year&gt;2004&lt;/year&gt;&lt;/dates&gt;&lt;pub-location&gt;New York&lt;/pub-location&gt;&lt;publisher&gt;The New Press&lt;/publisher&gt;&lt;isbn&gt;0-300-06065-3&lt;/isbn&gt;&lt;urls&gt;&lt;/urls&gt;&lt;/record&gt;&lt;/Cite&gt;&lt;/EndNote&gt;</w:instrText>
      </w:r>
      <w:r w:rsidR="00AB70E7" w:rsidRPr="00964339">
        <w:rPr>
          <w:bCs/>
          <w:sz w:val="22"/>
          <w:szCs w:val="22"/>
        </w:rPr>
        <w:fldChar w:fldCharType="separate"/>
      </w:r>
      <w:r w:rsidR="0077478A" w:rsidRPr="00964339">
        <w:rPr>
          <w:bCs/>
          <w:noProof/>
          <w:sz w:val="22"/>
          <w:szCs w:val="22"/>
        </w:rPr>
        <w:t>(Tribe 1972, Kysar 2010, Ackerman and Heinzerling 2004)</w:t>
      </w:r>
      <w:r w:rsidR="00AB70E7" w:rsidRPr="00964339">
        <w:rPr>
          <w:bCs/>
          <w:sz w:val="22"/>
          <w:szCs w:val="22"/>
        </w:rPr>
        <w:fldChar w:fldCharType="end"/>
      </w:r>
      <w:r w:rsidRPr="00964339">
        <w:rPr>
          <w:bCs/>
          <w:sz w:val="22"/>
          <w:szCs w:val="22"/>
        </w:rPr>
        <w:t xml:space="preserve">. Hence, Type 1 </w:t>
      </w:r>
      <w:r w:rsidR="00CA0FC5">
        <w:rPr>
          <w:bCs/>
          <w:sz w:val="22"/>
          <w:szCs w:val="22"/>
        </w:rPr>
        <w:t xml:space="preserve">problem </w:t>
      </w:r>
      <w:r w:rsidRPr="00964339">
        <w:rPr>
          <w:bCs/>
          <w:sz w:val="22"/>
          <w:szCs w:val="22"/>
        </w:rPr>
        <w:t>orientations are decidedly not future oriented for a whole host of issues that reflect broader normative concerns about the environment tha</w:t>
      </w:r>
      <w:r w:rsidR="00CA0FC5">
        <w:rPr>
          <w:bCs/>
          <w:sz w:val="22"/>
          <w:szCs w:val="22"/>
        </w:rPr>
        <w:t>t</w:t>
      </w:r>
      <w:r w:rsidRPr="00964339">
        <w:rPr>
          <w:bCs/>
          <w:sz w:val="22"/>
          <w:szCs w:val="22"/>
        </w:rPr>
        <w:t xml:space="preserve"> can</w:t>
      </w:r>
      <w:r w:rsidR="00C55BFA">
        <w:rPr>
          <w:bCs/>
          <w:sz w:val="22"/>
          <w:szCs w:val="22"/>
        </w:rPr>
        <w:t>not</w:t>
      </w:r>
      <w:r w:rsidRPr="00964339">
        <w:rPr>
          <w:bCs/>
          <w:sz w:val="22"/>
          <w:szCs w:val="22"/>
        </w:rPr>
        <w:t xml:space="preserve"> be reduced to our own anthrop</w:t>
      </w:r>
      <w:r w:rsidR="0077478A" w:rsidRPr="00964339">
        <w:rPr>
          <w:bCs/>
          <w:sz w:val="22"/>
          <w:szCs w:val="22"/>
        </w:rPr>
        <w:t>og</w:t>
      </w:r>
      <w:r w:rsidRPr="00964339">
        <w:rPr>
          <w:bCs/>
          <w:sz w:val="22"/>
          <w:szCs w:val="22"/>
        </w:rPr>
        <w:t>enic utility, or even biophilic</w:t>
      </w:r>
      <w:r w:rsidR="0077478A" w:rsidRPr="00964339">
        <w:rPr>
          <w:bCs/>
          <w:sz w:val="22"/>
          <w:szCs w:val="22"/>
        </w:rPr>
        <w:t xml:space="preserve"> </w:t>
      </w:r>
      <w:r w:rsidR="00715720" w:rsidRPr="00964339">
        <w:rPr>
          <w:bCs/>
          <w:sz w:val="22"/>
          <w:szCs w:val="22"/>
        </w:rPr>
        <w:fldChar w:fldCharType="begin"/>
      </w:r>
      <w:r w:rsidR="00715720" w:rsidRPr="00964339">
        <w:rPr>
          <w:bCs/>
          <w:sz w:val="22"/>
          <w:szCs w:val="22"/>
        </w:rPr>
        <w:instrText xml:space="preserve"> ADDIN EN.CITE &lt;EndNote&gt;&lt;Cite&gt;&lt;Author&gt;Kellert&lt;/Author&gt;&lt;Year&gt;2001&lt;/Year&gt;&lt;RecNum&gt;35886&lt;/RecNum&gt;&lt;DisplayText&gt;(Kellert and Farnham 2001)&lt;/DisplayText&gt;&lt;record&gt;&lt;rec-number&gt;35886&lt;/rec-number&gt;&lt;foreign-keys&gt;&lt;key app="EN" db-id="zd99pwsezrwdx5ep05ixvswmttr9paate0sd" timestamp="1492188175"&gt;35886&lt;/key&gt;&lt;/foreign-keys&gt;&lt;ref-type name="Edited Book"&gt;28&lt;/ref-type&gt;&lt;contributors&gt;&lt;authors&gt;&lt;author&gt;Stephen Kellert&lt;/author&gt;&lt;author&gt;Timothy Farnham&lt;/author&gt;&lt;/authors&gt;&lt;/contributors&gt;&lt;titles&gt;&lt;title&gt;The Good in Nature and Humanity: Connecting Science, Religion and Spirituality with the Natural World&lt;/title&gt;&lt;/titles&gt;&lt;dates&gt;&lt;year&gt;2001&lt;/year&gt;&lt;/dates&gt;&lt;publisher&gt;Island Press&lt;/publisher&gt;&lt;urls&gt;&lt;/urls&gt;&lt;/record&gt;&lt;/Cite&gt;&lt;/EndNote&gt;</w:instrText>
      </w:r>
      <w:r w:rsidR="00715720" w:rsidRPr="00964339">
        <w:rPr>
          <w:bCs/>
          <w:sz w:val="22"/>
          <w:szCs w:val="22"/>
        </w:rPr>
        <w:fldChar w:fldCharType="separate"/>
      </w:r>
      <w:r w:rsidR="00715720" w:rsidRPr="00964339">
        <w:rPr>
          <w:bCs/>
          <w:noProof/>
          <w:sz w:val="22"/>
          <w:szCs w:val="22"/>
        </w:rPr>
        <w:t>(Kellert and Farnham 2001)</w:t>
      </w:r>
      <w:r w:rsidR="00715720" w:rsidRPr="00964339">
        <w:rPr>
          <w:bCs/>
          <w:sz w:val="22"/>
          <w:szCs w:val="22"/>
        </w:rPr>
        <w:fldChar w:fldCharType="end"/>
      </w:r>
      <w:r w:rsidRPr="00964339">
        <w:rPr>
          <w:bCs/>
          <w:sz w:val="22"/>
          <w:szCs w:val="22"/>
        </w:rPr>
        <w:t xml:space="preserve"> needs</w:t>
      </w:r>
      <w:r w:rsidR="00CA0FC5">
        <w:rPr>
          <w:bCs/>
          <w:sz w:val="22"/>
          <w:szCs w:val="22"/>
        </w:rPr>
        <w:t>.</w:t>
      </w:r>
      <w:r w:rsidRPr="00964339">
        <w:rPr>
          <w:bCs/>
          <w:sz w:val="22"/>
          <w:szCs w:val="22"/>
        </w:rPr>
        <w:t xml:space="preserve"> </w:t>
      </w:r>
      <w:r w:rsidR="00C55BFA">
        <w:rPr>
          <w:bCs/>
          <w:sz w:val="22"/>
          <w:szCs w:val="22"/>
        </w:rPr>
        <w:t xml:space="preserve">A </w:t>
      </w:r>
      <w:r w:rsidRPr="00964339">
        <w:rPr>
          <w:bCs/>
          <w:sz w:val="22"/>
          <w:szCs w:val="22"/>
        </w:rPr>
        <w:t xml:space="preserve">classic example is that society now accepts that slavery is not appropriate and must be </w:t>
      </w:r>
      <w:r w:rsidR="00726035" w:rsidRPr="00964339">
        <w:rPr>
          <w:bCs/>
          <w:sz w:val="22"/>
          <w:szCs w:val="22"/>
        </w:rPr>
        <w:t xml:space="preserve">avoided </w:t>
      </w:r>
      <w:r w:rsidRPr="00964339">
        <w:rPr>
          <w:bCs/>
          <w:sz w:val="22"/>
          <w:szCs w:val="22"/>
        </w:rPr>
        <w:t xml:space="preserve">regardless of </w:t>
      </w:r>
      <w:r w:rsidR="00CA0FC5">
        <w:rPr>
          <w:bCs/>
          <w:sz w:val="22"/>
          <w:szCs w:val="22"/>
        </w:rPr>
        <w:t>economic rationality</w:t>
      </w:r>
      <w:r w:rsidRPr="00964339">
        <w:rPr>
          <w:bCs/>
          <w:sz w:val="22"/>
          <w:szCs w:val="22"/>
        </w:rPr>
        <w:t xml:space="preserve"> (Type 1)</w:t>
      </w:r>
      <w:r w:rsidR="00CA0FC5">
        <w:rPr>
          <w:bCs/>
          <w:sz w:val="22"/>
          <w:szCs w:val="22"/>
        </w:rPr>
        <w:t xml:space="preserve"> or</w:t>
      </w:r>
      <w:r w:rsidRPr="00964339">
        <w:rPr>
          <w:bCs/>
          <w:sz w:val="22"/>
          <w:szCs w:val="22"/>
        </w:rPr>
        <w:t xml:space="preserve"> social welfare</w:t>
      </w:r>
      <w:r w:rsidR="00726035" w:rsidRPr="00964339">
        <w:rPr>
          <w:bCs/>
          <w:sz w:val="22"/>
          <w:szCs w:val="22"/>
        </w:rPr>
        <w:t xml:space="preserve"> optimization</w:t>
      </w:r>
      <w:r w:rsidRPr="00964339">
        <w:rPr>
          <w:bCs/>
          <w:sz w:val="22"/>
          <w:szCs w:val="22"/>
        </w:rPr>
        <w:t xml:space="preserve"> (Type 2), </w:t>
      </w:r>
      <w:r w:rsidR="00C55BFA">
        <w:rPr>
          <w:bCs/>
          <w:sz w:val="22"/>
          <w:szCs w:val="22"/>
        </w:rPr>
        <w:t xml:space="preserve">or be the subject of ‘compromise’ since it would be abhorrent to </w:t>
      </w:r>
      <w:r w:rsidRPr="00964339">
        <w:rPr>
          <w:bCs/>
          <w:sz w:val="22"/>
          <w:szCs w:val="22"/>
        </w:rPr>
        <w:t xml:space="preserve">‘balance’ </w:t>
      </w:r>
      <w:r w:rsidR="00C55BFA">
        <w:rPr>
          <w:bCs/>
          <w:sz w:val="22"/>
          <w:szCs w:val="22"/>
        </w:rPr>
        <w:t xml:space="preserve">it </w:t>
      </w:r>
      <w:r w:rsidRPr="00964339">
        <w:rPr>
          <w:bCs/>
          <w:sz w:val="22"/>
          <w:szCs w:val="22"/>
        </w:rPr>
        <w:t xml:space="preserve">against other interests (Type 3). </w:t>
      </w:r>
    </w:p>
    <w:p w14:paraId="6D01EBAC" w14:textId="54695C8E" w:rsidR="00122CBE" w:rsidRPr="00964339" w:rsidRDefault="00F16298" w:rsidP="00725827">
      <w:pPr>
        <w:spacing w:line="360" w:lineRule="auto"/>
        <w:ind w:firstLine="720"/>
        <w:rPr>
          <w:bCs/>
          <w:sz w:val="22"/>
          <w:szCs w:val="22"/>
        </w:rPr>
      </w:pPr>
      <w:r w:rsidRPr="00964339">
        <w:rPr>
          <w:bCs/>
          <w:sz w:val="22"/>
          <w:szCs w:val="22"/>
        </w:rPr>
        <w:t xml:space="preserve">These distinctions also </w:t>
      </w:r>
      <w:r w:rsidR="00C55BFA">
        <w:rPr>
          <w:bCs/>
          <w:sz w:val="22"/>
          <w:szCs w:val="22"/>
        </w:rPr>
        <w:t xml:space="preserve">lead us to </w:t>
      </w:r>
      <w:r w:rsidRPr="00964339">
        <w:rPr>
          <w:bCs/>
          <w:sz w:val="22"/>
          <w:szCs w:val="22"/>
        </w:rPr>
        <w:t xml:space="preserve">reflect on the role of Ostrom’s Type 1 emphasis on ‘feasible best’ solutions and ‘better than otherwise would have been’ definitions of effectiveness that permeate scholarly </w:t>
      </w:r>
      <w:r w:rsidR="00C55BFA">
        <w:rPr>
          <w:bCs/>
          <w:sz w:val="22"/>
          <w:szCs w:val="22"/>
        </w:rPr>
        <w:t xml:space="preserve">and </w:t>
      </w:r>
      <w:r w:rsidRPr="00964339">
        <w:rPr>
          <w:bCs/>
          <w:sz w:val="22"/>
          <w:szCs w:val="22"/>
        </w:rPr>
        <w:t xml:space="preserve">practitioner </w:t>
      </w:r>
      <w:r w:rsidR="00C55BFA">
        <w:rPr>
          <w:bCs/>
          <w:sz w:val="22"/>
          <w:szCs w:val="22"/>
        </w:rPr>
        <w:t>assumptions</w:t>
      </w:r>
      <w:r w:rsidRPr="00964339">
        <w:rPr>
          <w:bCs/>
          <w:sz w:val="22"/>
          <w:szCs w:val="22"/>
        </w:rPr>
        <w:t xml:space="preserve"> about what is possible or useful. Type 1’s emphasis on utility has diffused to Type 2 directly, and Type 3 indirectly, such that students are being trained to believe that the only possible answers, for feasibility reasons, can emerge from Type 1, 2 or 3 methods. The result is that Ostrom’s metaphor has locked future</w:t>
      </w:r>
      <w:r w:rsidR="00C55BFA">
        <w:rPr>
          <w:bCs/>
          <w:sz w:val="22"/>
          <w:szCs w:val="22"/>
        </w:rPr>
        <w:t>-</w:t>
      </w:r>
      <w:r w:rsidRPr="00964339">
        <w:rPr>
          <w:bCs/>
          <w:sz w:val="22"/>
          <w:szCs w:val="22"/>
        </w:rPr>
        <w:t>oriented policy analysis into present day feasibility calculations</w:t>
      </w:r>
      <w:r w:rsidR="00AE6D9A">
        <w:rPr>
          <w:bCs/>
          <w:sz w:val="22"/>
          <w:szCs w:val="22"/>
        </w:rPr>
        <w:t xml:space="preserve">. </w:t>
      </w:r>
    </w:p>
    <w:p w14:paraId="748D38C8" w14:textId="77777777" w:rsidR="009A4E13" w:rsidRDefault="009A4E13" w:rsidP="005A1C7B">
      <w:pPr>
        <w:spacing w:line="360" w:lineRule="auto"/>
        <w:rPr>
          <w:b/>
          <w:bCs/>
          <w:sz w:val="22"/>
          <w:szCs w:val="22"/>
        </w:rPr>
      </w:pPr>
    </w:p>
    <w:p w14:paraId="098A4D51" w14:textId="5AF62314" w:rsidR="005C7A70" w:rsidRPr="0099193C" w:rsidRDefault="00493330" w:rsidP="0099193C">
      <w:pPr>
        <w:pStyle w:val="ListParagraph"/>
        <w:numPr>
          <w:ilvl w:val="0"/>
          <w:numId w:val="7"/>
        </w:numPr>
        <w:spacing w:line="360" w:lineRule="auto"/>
        <w:rPr>
          <w:b/>
          <w:bCs/>
          <w:sz w:val="22"/>
          <w:szCs w:val="22"/>
        </w:rPr>
      </w:pPr>
      <w:r w:rsidRPr="00964339">
        <w:rPr>
          <w:b/>
          <w:bCs/>
          <w:sz w:val="22"/>
          <w:szCs w:val="22"/>
        </w:rPr>
        <w:t xml:space="preserve">Application: </w:t>
      </w:r>
      <w:r w:rsidR="005C7A70" w:rsidRPr="00964339">
        <w:rPr>
          <w:b/>
          <w:bCs/>
          <w:sz w:val="22"/>
          <w:szCs w:val="22"/>
        </w:rPr>
        <w:t xml:space="preserve">US </w:t>
      </w:r>
      <w:r w:rsidRPr="00964339">
        <w:rPr>
          <w:b/>
          <w:bCs/>
          <w:sz w:val="22"/>
          <w:szCs w:val="22"/>
        </w:rPr>
        <w:t xml:space="preserve">and </w:t>
      </w:r>
      <w:r w:rsidR="00AE6D9A">
        <w:rPr>
          <w:b/>
          <w:bCs/>
          <w:sz w:val="22"/>
          <w:szCs w:val="22"/>
        </w:rPr>
        <w:t>G</w:t>
      </w:r>
      <w:r w:rsidRPr="00964339">
        <w:rPr>
          <w:b/>
          <w:bCs/>
          <w:sz w:val="22"/>
          <w:szCs w:val="22"/>
        </w:rPr>
        <w:t xml:space="preserve">lobal </w:t>
      </w:r>
      <w:r w:rsidR="00AE6D9A">
        <w:rPr>
          <w:b/>
          <w:bCs/>
          <w:sz w:val="22"/>
          <w:szCs w:val="22"/>
        </w:rPr>
        <w:t>E</w:t>
      </w:r>
      <w:r w:rsidRPr="00964339">
        <w:rPr>
          <w:b/>
          <w:bCs/>
          <w:sz w:val="22"/>
          <w:szCs w:val="22"/>
        </w:rPr>
        <w:t xml:space="preserve">nvironmental </w:t>
      </w:r>
      <w:r w:rsidR="00AE6D9A">
        <w:rPr>
          <w:b/>
          <w:bCs/>
          <w:sz w:val="22"/>
          <w:szCs w:val="22"/>
        </w:rPr>
        <w:t>P</w:t>
      </w:r>
      <w:r w:rsidR="005C7A70" w:rsidRPr="00964339">
        <w:rPr>
          <w:b/>
          <w:bCs/>
          <w:sz w:val="22"/>
          <w:szCs w:val="22"/>
        </w:rPr>
        <w:t>olitics</w:t>
      </w:r>
      <w:r w:rsidR="00A24C40" w:rsidRPr="00964339">
        <w:rPr>
          <w:rStyle w:val="EndnoteReference"/>
          <w:b/>
          <w:bCs/>
          <w:sz w:val="22"/>
          <w:szCs w:val="22"/>
        </w:rPr>
        <w:endnoteReference w:id="15"/>
      </w:r>
    </w:p>
    <w:p w14:paraId="6FCDCCE8" w14:textId="402392BB" w:rsidR="004F044D" w:rsidRPr="007E517B" w:rsidRDefault="004F044D" w:rsidP="00F94D9D">
      <w:pPr>
        <w:spacing w:line="360" w:lineRule="auto"/>
        <w:ind w:firstLine="720"/>
        <w:rPr>
          <w:i/>
          <w:sz w:val="22"/>
          <w:szCs w:val="22"/>
        </w:rPr>
      </w:pPr>
      <w:r>
        <w:rPr>
          <w:i/>
          <w:sz w:val="22"/>
          <w:szCs w:val="22"/>
        </w:rPr>
        <w:t>US Environmental Politics</w:t>
      </w:r>
    </w:p>
    <w:p w14:paraId="5A667625" w14:textId="52FA8504" w:rsidR="005C7A70" w:rsidRPr="00964339" w:rsidRDefault="005C7A70" w:rsidP="00F94D9D">
      <w:pPr>
        <w:spacing w:line="360" w:lineRule="auto"/>
        <w:ind w:firstLine="720"/>
        <w:rPr>
          <w:sz w:val="22"/>
          <w:szCs w:val="22"/>
        </w:rPr>
      </w:pPr>
      <w:r w:rsidRPr="00964339">
        <w:rPr>
          <w:sz w:val="22"/>
          <w:szCs w:val="22"/>
        </w:rPr>
        <w:lastRenderedPageBreak/>
        <w:t>During the 1970s Type 1 conceptions of environmental problems, especially regarding species loss, had reached mainstream status in the U</w:t>
      </w:r>
      <w:r w:rsidR="008943B0" w:rsidRPr="00964339">
        <w:rPr>
          <w:sz w:val="22"/>
          <w:szCs w:val="22"/>
        </w:rPr>
        <w:t xml:space="preserve">nited </w:t>
      </w:r>
      <w:r w:rsidRPr="00964339">
        <w:rPr>
          <w:sz w:val="22"/>
          <w:szCs w:val="22"/>
        </w:rPr>
        <w:t>S</w:t>
      </w:r>
      <w:r w:rsidR="008943B0" w:rsidRPr="00964339">
        <w:rPr>
          <w:sz w:val="22"/>
          <w:szCs w:val="22"/>
        </w:rPr>
        <w:t>tates</w:t>
      </w:r>
      <w:r w:rsidRPr="00964339">
        <w:rPr>
          <w:sz w:val="22"/>
          <w:szCs w:val="22"/>
        </w:rPr>
        <w:t xml:space="preserve"> and globally. In particular, the Endangered Species Act required not only listing of threatened and endangered species, but for federal agencies to develop management plans on public lands designed to ensure species viability.  Similar themes emerged during the 1972 Stockholm conference</w:t>
      </w:r>
      <w:r w:rsidR="00AE6D9A">
        <w:rPr>
          <w:sz w:val="22"/>
          <w:szCs w:val="22"/>
        </w:rPr>
        <w:t xml:space="preserve"> (UN Conference on the Human Environment)</w:t>
      </w:r>
      <w:r w:rsidRPr="00964339">
        <w:rPr>
          <w:sz w:val="22"/>
          <w:szCs w:val="22"/>
        </w:rPr>
        <w:t>, which coincided with the creation of domestic environment agencies to act as a</w:t>
      </w:r>
      <w:r w:rsidR="008943B0" w:rsidRPr="00964339">
        <w:rPr>
          <w:sz w:val="22"/>
          <w:szCs w:val="22"/>
        </w:rPr>
        <w:t>n alternative,</w:t>
      </w:r>
      <w:r w:rsidRPr="00964339">
        <w:rPr>
          <w:sz w:val="22"/>
          <w:szCs w:val="22"/>
        </w:rPr>
        <w:t xml:space="preserve"> </w:t>
      </w:r>
      <w:r w:rsidR="008943B0" w:rsidRPr="00964339">
        <w:rPr>
          <w:sz w:val="22"/>
          <w:szCs w:val="22"/>
        </w:rPr>
        <w:t xml:space="preserve">and often counter, </w:t>
      </w:r>
      <w:r w:rsidRPr="00964339">
        <w:rPr>
          <w:sz w:val="22"/>
          <w:szCs w:val="22"/>
        </w:rPr>
        <w:t xml:space="preserve">voice to economic and extractive agencies at the highest levels of policy making. </w:t>
      </w:r>
    </w:p>
    <w:p w14:paraId="3DFE9B41" w14:textId="2FACA1DD" w:rsidR="00DF6A8C" w:rsidRPr="00964339" w:rsidRDefault="005C7A70" w:rsidP="005A1C7B">
      <w:pPr>
        <w:spacing w:line="360" w:lineRule="auto"/>
        <w:ind w:firstLine="720"/>
        <w:rPr>
          <w:sz w:val="22"/>
          <w:szCs w:val="22"/>
        </w:rPr>
      </w:pPr>
      <w:r w:rsidRPr="00964339">
        <w:rPr>
          <w:sz w:val="22"/>
          <w:szCs w:val="22"/>
        </w:rPr>
        <w:t>However, t</w:t>
      </w:r>
      <w:r w:rsidR="00DF6A8C" w:rsidRPr="00964339">
        <w:rPr>
          <w:sz w:val="22"/>
          <w:szCs w:val="22"/>
        </w:rPr>
        <w:t>he priority of economic goals, and subjugation of environmental and social concerns to those consi</w:t>
      </w:r>
      <w:r w:rsidRPr="00964339">
        <w:rPr>
          <w:sz w:val="22"/>
          <w:szCs w:val="22"/>
        </w:rPr>
        <w:t xml:space="preserve">stent with economic development associated with Type 1, 2 and, to a lesser degree 3, conceptions </w:t>
      </w:r>
      <w:r w:rsidR="00DF6A8C" w:rsidRPr="00964339">
        <w:rPr>
          <w:sz w:val="22"/>
          <w:szCs w:val="22"/>
        </w:rPr>
        <w:t xml:space="preserve">occurred alongside a shift in the 1990s </w:t>
      </w:r>
      <w:r w:rsidR="00DF6A8C" w:rsidRPr="00964339">
        <w:rPr>
          <w:bCs/>
          <w:sz w:val="22"/>
          <w:szCs w:val="22"/>
        </w:rPr>
        <w:t>from ‘environmental management’</w:t>
      </w:r>
      <w:r w:rsidR="00DF6A8C" w:rsidRPr="00964339">
        <w:rPr>
          <w:sz w:val="22"/>
          <w:szCs w:val="22"/>
        </w:rPr>
        <w:t xml:space="preserve"> among US resource agencies in general, and the US forest service in particular</w:t>
      </w:r>
      <w:r w:rsidR="00AE6D9A">
        <w:rPr>
          <w:sz w:val="22"/>
          <w:szCs w:val="22"/>
        </w:rPr>
        <w:t>,</w:t>
      </w:r>
      <w:r w:rsidR="00DF6A8C" w:rsidRPr="00964339">
        <w:rPr>
          <w:sz w:val="22"/>
          <w:szCs w:val="22"/>
        </w:rPr>
        <w:t xml:space="preserve"> to today’s </w:t>
      </w:r>
      <w:r w:rsidR="00DF6A8C" w:rsidRPr="00964339">
        <w:rPr>
          <w:bCs/>
          <w:sz w:val="22"/>
          <w:szCs w:val="22"/>
        </w:rPr>
        <w:t>‘ecosystem services’</w:t>
      </w:r>
      <w:r w:rsidR="00DF6A8C" w:rsidRPr="00964339">
        <w:rPr>
          <w:sz w:val="22"/>
          <w:szCs w:val="22"/>
        </w:rPr>
        <w:t xml:space="preserve"> metaphor that dominates the teaching in most environment schools. </w:t>
      </w:r>
      <w:r w:rsidRPr="00964339">
        <w:rPr>
          <w:sz w:val="22"/>
          <w:szCs w:val="22"/>
        </w:rPr>
        <w:t>This shift is telling</w:t>
      </w:r>
      <w:r w:rsidR="008943B0" w:rsidRPr="00964339">
        <w:rPr>
          <w:sz w:val="22"/>
          <w:szCs w:val="22"/>
        </w:rPr>
        <w:t>, and consistent with broader global trends towards what Bernstein (2001) has called the compromise of liberal environmentalism</w:t>
      </w:r>
      <w:r w:rsidRPr="00964339">
        <w:rPr>
          <w:sz w:val="22"/>
          <w:szCs w:val="22"/>
        </w:rPr>
        <w:t>. E</w:t>
      </w:r>
      <w:r w:rsidR="00DF6A8C" w:rsidRPr="00964339">
        <w:rPr>
          <w:sz w:val="22"/>
          <w:szCs w:val="22"/>
        </w:rPr>
        <w:t xml:space="preserve">cosystem management </w:t>
      </w:r>
      <w:r w:rsidRPr="00964339">
        <w:rPr>
          <w:sz w:val="22"/>
          <w:szCs w:val="22"/>
        </w:rPr>
        <w:t>emerged in the 1990s following Type 4 court</w:t>
      </w:r>
      <w:r w:rsidR="00AE6D9A">
        <w:rPr>
          <w:sz w:val="22"/>
          <w:szCs w:val="22"/>
        </w:rPr>
        <w:t>-</w:t>
      </w:r>
      <w:r w:rsidRPr="00964339">
        <w:rPr>
          <w:sz w:val="22"/>
          <w:szCs w:val="22"/>
        </w:rPr>
        <w:t>mandated rulings</w:t>
      </w:r>
      <w:r w:rsidR="00AE6D9A">
        <w:rPr>
          <w:sz w:val="22"/>
          <w:szCs w:val="22"/>
        </w:rPr>
        <w:t xml:space="preserve"> in the United States</w:t>
      </w:r>
      <w:r w:rsidRPr="00964339">
        <w:rPr>
          <w:sz w:val="22"/>
          <w:szCs w:val="22"/>
        </w:rPr>
        <w:t xml:space="preserve"> that forest dependent endangered species – in particular the Northern Spotted Owl – required for their survival massive biodiversity conservation. In direct contrast, industry and community interests, reinforced by professional forest scientist communities, responded in </w:t>
      </w:r>
      <w:r w:rsidR="008943B0" w:rsidRPr="00964339">
        <w:rPr>
          <w:sz w:val="22"/>
          <w:szCs w:val="22"/>
        </w:rPr>
        <w:t>several</w:t>
      </w:r>
      <w:r w:rsidRPr="00964339">
        <w:rPr>
          <w:sz w:val="22"/>
          <w:szCs w:val="22"/>
        </w:rPr>
        <w:t xml:space="preserve"> </w:t>
      </w:r>
      <w:r w:rsidR="008943B0" w:rsidRPr="00964339">
        <w:rPr>
          <w:sz w:val="22"/>
          <w:szCs w:val="22"/>
        </w:rPr>
        <w:t xml:space="preserve">ways </w:t>
      </w:r>
      <w:r w:rsidRPr="00964339">
        <w:rPr>
          <w:sz w:val="22"/>
          <w:szCs w:val="22"/>
        </w:rPr>
        <w:t>to champion Type 1, 2 and 3 conceptions</w:t>
      </w:r>
      <w:r w:rsidR="008943B0" w:rsidRPr="00964339">
        <w:rPr>
          <w:sz w:val="22"/>
          <w:szCs w:val="22"/>
        </w:rPr>
        <w:t xml:space="preserve"> under the rubric of </w:t>
      </w:r>
      <w:r w:rsidRPr="00964339">
        <w:rPr>
          <w:sz w:val="22"/>
          <w:szCs w:val="22"/>
        </w:rPr>
        <w:t xml:space="preserve">‘Sustainable Development’ (Type 3), sustained yields (Type 1) and ecosystem services (Type 2). The purpose was to </w:t>
      </w:r>
      <w:r w:rsidR="00DF6A8C" w:rsidRPr="00964339">
        <w:rPr>
          <w:sz w:val="22"/>
          <w:szCs w:val="22"/>
        </w:rPr>
        <w:t>downgrad</w:t>
      </w:r>
      <w:r w:rsidRPr="00964339">
        <w:rPr>
          <w:sz w:val="22"/>
          <w:szCs w:val="22"/>
        </w:rPr>
        <w:t xml:space="preserve">e the prioritization of </w:t>
      </w:r>
      <w:r w:rsidR="00DF6A8C" w:rsidRPr="00964339">
        <w:rPr>
          <w:sz w:val="22"/>
          <w:szCs w:val="22"/>
        </w:rPr>
        <w:t xml:space="preserve">ecological concerns to those </w:t>
      </w:r>
      <w:r w:rsidRPr="00964339">
        <w:rPr>
          <w:sz w:val="22"/>
          <w:szCs w:val="22"/>
        </w:rPr>
        <w:t xml:space="preserve">largely </w:t>
      </w:r>
      <w:r w:rsidR="00DF6A8C" w:rsidRPr="00964339">
        <w:rPr>
          <w:sz w:val="22"/>
          <w:szCs w:val="22"/>
        </w:rPr>
        <w:t>consistent with utilitarian social welfare maximizing benefits.</w:t>
      </w:r>
      <w:r w:rsidRPr="00964339">
        <w:rPr>
          <w:rStyle w:val="EndnoteReference"/>
          <w:sz w:val="22"/>
          <w:szCs w:val="22"/>
        </w:rPr>
        <w:endnoteReference w:id="16"/>
      </w:r>
    </w:p>
    <w:p w14:paraId="18302BAE" w14:textId="2D08642F" w:rsidR="005C7A70" w:rsidRPr="00964339" w:rsidRDefault="005C7A70" w:rsidP="005A1C7B">
      <w:pPr>
        <w:spacing w:line="360" w:lineRule="auto"/>
        <w:ind w:firstLine="720"/>
        <w:rPr>
          <w:sz w:val="22"/>
          <w:szCs w:val="22"/>
        </w:rPr>
      </w:pPr>
      <w:r w:rsidRPr="00964339">
        <w:rPr>
          <w:sz w:val="22"/>
          <w:szCs w:val="22"/>
        </w:rPr>
        <w:t xml:space="preserve">This shift was accomplished </w:t>
      </w:r>
      <w:r w:rsidR="004F044D">
        <w:rPr>
          <w:sz w:val="22"/>
          <w:szCs w:val="22"/>
        </w:rPr>
        <w:t xml:space="preserve">through political action </w:t>
      </w:r>
      <w:r w:rsidRPr="00964339">
        <w:rPr>
          <w:sz w:val="22"/>
          <w:szCs w:val="22"/>
        </w:rPr>
        <w:t xml:space="preserve">on </w:t>
      </w:r>
      <w:r w:rsidR="004F044D">
        <w:rPr>
          <w:sz w:val="22"/>
          <w:szCs w:val="22"/>
        </w:rPr>
        <w:t>many</w:t>
      </w:r>
      <w:r w:rsidRPr="00964339">
        <w:rPr>
          <w:sz w:val="22"/>
          <w:szCs w:val="22"/>
        </w:rPr>
        <w:t xml:space="preserve"> fronts. </w:t>
      </w:r>
      <w:r w:rsidR="008943B0" w:rsidRPr="00964339">
        <w:rPr>
          <w:sz w:val="22"/>
          <w:szCs w:val="22"/>
        </w:rPr>
        <w:t>First came the reaction of t</w:t>
      </w:r>
      <w:r w:rsidRPr="00964339">
        <w:rPr>
          <w:sz w:val="22"/>
          <w:szCs w:val="22"/>
        </w:rPr>
        <w:t>he US forest products industry</w:t>
      </w:r>
      <w:r w:rsidR="008943B0" w:rsidRPr="00964339">
        <w:rPr>
          <w:sz w:val="22"/>
          <w:szCs w:val="22"/>
        </w:rPr>
        <w:t xml:space="preserve">, whose image was tarnished by successful protests in the 1980s by social and environmental groups in the US Pacific Northwest to preserve old growth forests </w:t>
      </w:r>
      <w:r w:rsidR="008943B0" w:rsidRPr="00964339">
        <w:rPr>
          <w:sz w:val="22"/>
          <w:szCs w:val="22"/>
        </w:rPr>
        <w:fldChar w:fldCharType="begin"/>
      </w:r>
      <w:r w:rsidR="008943B0" w:rsidRPr="00964339">
        <w:rPr>
          <w:sz w:val="22"/>
          <w:szCs w:val="22"/>
        </w:rPr>
        <w:instrText xml:space="preserve"> ADDIN EN.CITE &lt;EndNote&gt;&lt;Cite&gt;&lt;Author&gt;Yaffee&lt;/Author&gt;&lt;Year&gt;1994&lt;/Year&gt;&lt;RecNum&gt;41862&lt;/RecNum&gt;&lt;DisplayText&gt;(Yaffee 1994)&lt;/DisplayText&gt;&lt;record&gt;&lt;rec-number&gt;41862&lt;/rec-number&gt;&lt;foreign-keys&gt;&lt;key app="EN" db-id="zd99pwsezrwdx5ep05ixvswmttr9paate0sd" timestamp="1492188177"&gt;41862&lt;/key&gt;&lt;/foreign-keys&gt;&lt;ref-type name="Book"&gt;6&lt;/ref-type&gt;&lt;contributors&gt;&lt;authors&gt;&lt;author&gt;&lt;style face="normal" font="default" charset="133" size="100%"&gt;Yaffee, Steven Lewis&lt;/style&gt;&lt;/author&gt;&lt;/authors&gt;&lt;/contributors&gt;&lt;titles&gt;&lt;title&gt;The Wisdom of the Spotted Owl: Policy Lessons for a New Century&lt;/title&gt;&lt;/titles&gt;&lt;num-vols&gt;1&lt;/num-vols&gt;&lt;keywords&gt;&lt;keyword&gt;Thesis&lt;/keyword&gt;&lt;keyword&gt;Endangered Species Act&lt;/keyword&gt;&lt;keyword&gt;Spotted Owl&lt;/keyword&gt;&lt;keyword&gt;Pacific Northwest&lt;/keyword&gt;&lt;keyword&gt;Forest policy&lt;/keyword&gt;&lt;keyword&gt;Spotted owl-Northwest, Pacific&lt;/keyword&gt;&lt;keyword&gt;Forest management-Environmental aspects-Northwest,Pacific&lt;/keyword&gt;&lt;keyword&gt;forest policy-united states&lt;/keyword&gt;&lt;keyword&gt;wildlife conservation-Government policy-united states&lt;/keyword&gt;&lt;/keywords&gt;&lt;dates&gt;&lt;year&gt;1994&lt;/year&gt;&lt;/dates&gt;&lt;pub-location&gt;Covelo, CA&lt;/pub-location&gt;&lt;publisher&gt;Island Press&lt;/publisher&gt;&lt;isbn&gt;1-55963-204-6&lt;/isbn&gt;&lt;accession-num&gt;93-48897&lt;/accession-num&gt;&lt;call-num&gt;QL696.S83Y34    1994&lt;/call-num&gt;&lt;label&gt;hongwen&amp;#xD;159&lt;/label&gt;&lt;urls&gt;&lt;/urls&gt;&lt;/record&gt;&lt;/Cite&gt;&lt;/EndNote&gt;</w:instrText>
      </w:r>
      <w:r w:rsidR="008943B0" w:rsidRPr="00964339">
        <w:rPr>
          <w:sz w:val="22"/>
          <w:szCs w:val="22"/>
        </w:rPr>
        <w:fldChar w:fldCharType="separate"/>
      </w:r>
      <w:r w:rsidR="008943B0" w:rsidRPr="00964339">
        <w:rPr>
          <w:noProof/>
          <w:sz w:val="22"/>
          <w:szCs w:val="22"/>
        </w:rPr>
        <w:t>(Yaffee 1994)</w:t>
      </w:r>
      <w:r w:rsidR="008943B0" w:rsidRPr="00964339">
        <w:rPr>
          <w:sz w:val="22"/>
          <w:szCs w:val="22"/>
        </w:rPr>
        <w:fldChar w:fldCharType="end"/>
      </w:r>
      <w:r w:rsidR="008943B0" w:rsidRPr="00964339">
        <w:rPr>
          <w:sz w:val="22"/>
          <w:szCs w:val="22"/>
        </w:rPr>
        <w:t>. F</w:t>
      </w:r>
      <w:r w:rsidRPr="00964339">
        <w:rPr>
          <w:sz w:val="22"/>
          <w:szCs w:val="22"/>
        </w:rPr>
        <w:t xml:space="preserve">rustrated by their limited influence and </w:t>
      </w:r>
      <w:r w:rsidR="00CD5059" w:rsidRPr="00964339">
        <w:rPr>
          <w:sz w:val="22"/>
          <w:szCs w:val="22"/>
        </w:rPr>
        <w:t xml:space="preserve">poor </w:t>
      </w:r>
      <w:r w:rsidRPr="00964339">
        <w:rPr>
          <w:sz w:val="22"/>
          <w:szCs w:val="22"/>
        </w:rPr>
        <w:t>public image</w:t>
      </w:r>
      <w:r w:rsidR="00340563" w:rsidRPr="00964339">
        <w:rPr>
          <w:sz w:val="22"/>
          <w:szCs w:val="22"/>
        </w:rPr>
        <w:t xml:space="preserve">, </w:t>
      </w:r>
      <w:r w:rsidR="00CD5059" w:rsidRPr="00964339">
        <w:rPr>
          <w:sz w:val="22"/>
          <w:szCs w:val="22"/>
        </w:rPr>
        <w:t xml:space="preserve">they </w:t>
      </w:r>
      <w:r w:rsidRPr="00964339">
        <w:rPr>
          <w:sz w:val="22"/>
          <w:szCs w:val="22"/>
        </w:rPr>
        <w:t xml:space="preserve">drew on Brundtland Type 3 norms to offer their “Sustainable Forestry Initiative” (SFI) and the ‘sustainable forest management’ (SFM) concept as an alternative to Type 4 ecosystem management which prioritized environmental science. The </w:t>
      </w:r>
      <w:r w:rsidR="004F044D">
        <w:rPr>
          <w:sz w:val="22"/>
          <w:szCs w:val="22"/>
        </w:rPr>
        <w:t>American Forest and Paper Association’s</w:t>
      </w:r>
      <w:r w:rsidRPr="00964339">
        <w:rPr>
          <w:sz w:val="22"/>
          <w:szCs w:val="22"/>
        </w:rPr>
        <w:t xml:space="preserve"> SFI approach promoted Type 3 compromise and balance among economic, social and environmental goals rather than prioritizing environmental crises such as species extinctions that explained old growth forest preservation policies in the early1990s. </w:t>
      </w:r>
    </w:p>
    <w:p w14:paraId="5DA1D20E" w14:textId="70B2BBEC" w:rsidR="005C7A70" w:rsidRPr="00964339" w:rsidRDefault="005C7A70" w:rsidP="005A1C7B">
      <w:pPr>
        <w:spacing w:line="360" w:lineRule="auto"/>
        <w:ind w:firstLine="720"/>
        <w:rPr>
          <w:b/>
          <w:bCs/>
          <w:sz w:val="22"/>
          <w:szCs w:val="22"/>
        </w:rPr>
      </w:pPr>
      <w:r w:rsidRPr="00964339">
        <w:rPr>
          <w:sz w:val="22"/>
          <w:szCs w:val="22"/>
        </w:rPr>
        <w:t>The creation of the SFI help</w:t>
      </w:r>
      <w:r w:rsidR="00CD5059" w:rsidRPr="00964339">
        <w:rPr>
          <w:sz w:val="22"/>
          <w:szCs w:val="22"/>
        </w:rPr>
        <w:t>ed</w:t>
      </w:r>
      <w:r w:rsidRPr="00964339">
        <w:rPr>
          <w:sz w:val="22"/>
          <w:szCs w:val="22"/>
        </w:rPr>
        <w:t xml:space="preserve"> the US forest products industry ‘fend off’ US EPA efforts to increase environmental regulations on Type 1 oriented private forests </w:t>
      </w:r>
      <w:r w:rsidRPr="00964339">
        <w:rPr>
          <w:sz w:val="22"/>
          <w:szCs w:val="22"/>
        </w:rPr>
        <w:fldChar w:fldCharType="begin">
          <w:fldData xml:space="preserve">PEVuZE5vdGU+PENpdGU+PEF1dGhvcj5Ob3J0aHdlc3QgTWFuYWdlbWVudDwvQXV0aG9yPjxZZWFy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</w:fldData>
        </w:fldChar>
      </w:r>
      <w:r w:rsidRPr="00964339">
        <w:rPr>
          <w:sz w:val="22"/>
          <w:szCs w:val="22"/>
        </w:rPr>
        <w:instrText xml:space="preserve"> ADDIN EN.CITE </w:instrText>
      </w:r>
      <w:r w:rsidRPr="00964339">
        <w:rPr>
          <w:sz w:val="22"/>
          <w:szCs w:val="22"/>
        </w:rPr>
        <w:fldChar w:fldCharType="begin">
          <w:fldData xml:space="preserve">PEVuZE5vdGU+PENpdGU+PEF1dGhvcj5Ob3J0aHdlc3QgTWFuYWdlbWVudDwvQXV0aG9yPjxZZWFy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</w:fldData>
        </w:fldChar>
      </w:r>
      <w:r w:rsidRPr="00964339">
        <w:rPr>
          <w:sz w:val="22"/>
          <w:szCs w:val="22"/>
        </w:rPr>
        <w:instrText xml:space="preserve"> ADDIN EN.CITE.DATA </w:instrText>
      </w:r>
      <w:r w:rsidRPr="00964339">
        <w:rPr>
          <w:sz w:val="22"/>
          <w:szCs w:val="22"/>
        </w:rPr>
      </w:r>
      <w:r w:rsidRPr="00964339">
        <w:rPr>
          <w:sz w:val="22"/>
          <w:szCs w:val="22"/>
        </w:rPr>
        <w:fldChar w:fldCharType="end"/>
      </w:r>
      <w:r w:rsidRPr="00964339">
        <w:rPr>
          <w:sz w:val="22"/>
          <w:szCs w:val="22"/>
        </w:rPr>
      </w:r>
      <w:r w:rsidRPr="00964339">
        <w:rPr>
          <w:sz w:val="22"/>
          <w:szCs w:val="22"/>
        </w:rPr>
        <w:fldChar w:fldCharType="separate"/>
      </w:r>
      <w:r w:rsidRPr="00964339">
        <w:rPr>
          <w:noProof/>
          <w:sz w:val="22"/>
          <w:szCs w:val="22"/>
        </w:rPr>
        <w:t xml:space="preserve">(Northwest Management </w:t>
      </w:r>
      <w:r w:rsidRPr="00964339">
        <w:rPr>
          <w:noProof/>
          <w:sz w:val="22"/>
          <w:szCs w:val="22"/>
        </w:rPr>
        <w:lastRenderedPageBreak/>
        <w:t>2001, National Woodland Owners Association 2000)</w:t>
      </w:r>
      <w:r w:rsidRPr="00964339">
        <w:rPr>
          <w:sz w:val="22"/>
          <w:szCs w:val="22"/>
        </w:rPr>
        <w:fldChar w:fldCharType="end"/>
      </w:r>
      <w:r w:rsidRPr="00964339">
        <w:rPr>
          <w:sz w:val="22"/>
          <w:szCs w:val="22"/>
        </w:rPr>
        <w:t>, and to offer a ‘business friendly’ alternative to the environmental social movement initiated Forest Stewardship Council (FSC)</w:t>
      </w:r>
      <w:r w:rsidR="004F044D">
        <w:rPr>
          <w:sz w:val="22"/>
          <w:szCs w:val="22"/>
        </w:rPr>
        <w:t xml:space="preserve"> certification system</w:t>
      </w:r>
      <w:r w:rsidR="00CD5059" w:rsidRPr="00964339">
        <w:rPr>
          <w:sz w:val="22"/>
          <w:szCs w:val="22"/>
        </w:rPr>
        <w:t>. Many</w:t>
      </w:r>
      <w:r w:rsidRPr="00964339">
        <w:rPr>
          <w:sz w:val="22"/>
          <w:szCs w:val="22"/>
        </w:rPr>
        <w:t xml:space="preserve"> US company officials reason</w:t>
      </w:r>
      <w:r w:rsidR="00CD5059" w:rsidRPr="00964339">
        <w:rPr>
          <w:sz w:val="22"/>
          <w:szCs w:val="22"/>
        </w:rPr>
        <w:t xml:space="preserve">ed that their own institutions were a way to avoid what they perceived at the time to be </w:t>
      </w:r>
      <w:r w:rsidRPr="00964339">
        <w:rPr>
          <w:sz w:val="22"/>
          <w:szCs w:val="22"/>
        </w:rPr>
        <w:t xml:space="preserve">burdensome standards </w:t>
      </w:r>
      <w:r w:rsidRPr="00964339">
        <w:rPr>
          <w:sz w:val="22"/>
          <w:szCs w:val="22"/>
        </w:rPr>
        <w:fldChar w:fldCharType="begin"/>
      </w:r>
      <w:r w:rsidR="006D2332">
        <w:rPr>
          <w:sz w:val="22"/>
          <w:szCs w:val="22"/>
        </w:rPr>
        <w:instrText xml:space="preserve"> ADDIN EN.CITE &lt;EndNote&gt;&lt;Cite&gt;&lt;Author&gt;Cashore&lt;/Author&gt;&lt;Year&gt;2004&lt;/Year&gt;&lt;RecNum&gt;32586&lt;/RecNum&gt;&lt;DisplayText&gt;(Cashore, Auld, and Newsom 2004)&lt;/DisplayText&gt;&lt;record&gt;&lt;rec-number&gt;32586&lt;/rec-number&gt;&lt;foreign-keys&gt;&lt;key app="EN" db-id="zd99pwsezrwdx5ep05ixvswmttr9paate0sd" timestamp="1492188173"&gt;32586&lt;/key&gt;&lt;/foreign-keys&gt;&lt;ref-type name="Journal Article"&gt;17&lt;/ref-type&gt;&lt;contributors&gt;&lt;authors&gt;&lt;author&gt;Benjamin Cashore&lt;/author&gt;&lt;author&gt;Graeme Auld&lt;/author&gt;&lt;author&gt;Deanna Newsom&lt;/author&gt;&lt;/authors&gt;&lt;/contributors&gt;&lt;titles&gt;&lt;title&gt;The United States&amp;apos; Race to Certify Sustainable Forestry: Non-State Environmental Governance and the Competition for Policy-Making Authority&lt;/title&gt;&lt;secondary-title&gt;Business and Politics&lt;/secondary-title&gt;&lt;/titles&gt;&lt;periodical&gt;&lt;full-title&gt;Business and Politics&lt;/full-title&gt;&lt;/periodical&gt;&lt;volume&gt;5&lt;/volume&gt;&lt;number&gt;3&lt;/number&gt;&lt;keywords&gt;&lt;keyword&gt;Forest policy&lt;/keyword&gt;&lt;keyword&gt;Spotted Owl&lt;/keyword&gt;&lt;keyword&gt;Committee of scientists&lt;/keyword&gt;&lt;keyword&gt;Forest policy&lt;/keyword&gt;&lt;keyword&gt;hard institutions&lt;/keyword&gt;&lt;/keywords&gt;&lt;dates&gt;&lt;year&gt;2004&lt;/year&gt;&lt;pub-dates&gt;&lt;date&gt;January&lt;/date&gt;&lt;/pub-dates&gt;&lt;/dates&gt;&lt;urls&gt;&lt;/urls&gt;&lt;/record&gt;&lt;/Cite&gt;&lt;/EndNote&gt;</w:instrText>
      </w:r>
      <w:r w:rsidRPr="00964339">
        <w:rPr>
          <w:sz w:val="22"/>
          <w:szCs w:val="22"/>
        </w:rPr>
        <w:fldChar w:fldCharType="separate"/>
      </w:r>
      <w:r w:rsidR="006D2332">
        <w:rPr>
          <w:noProof/>
          <w:sz w:val="22"/>
          <w:szCs w:val="22"/>
        </w:rPr>
        <w:t>(Cashore, Auld, and Newsom 2004)</w:t>
      </w:r>
      <w:r w:rsidRPr="00964339">
        <w:rPr>
          <w:sz w:val="22"/>
          <w:szCs w:val="22"/>
        </w:rPr>
        <w:fldChar w:fldCharType="end"/>
      </w:r>
      <w:r w:rsidRPr="00964339">
        <w:rPr>
          <w:sz w:val="22"/>
          <w:szCs w:val="22"/>
        </w:rPr>
        <w:t xml:space="preserve"> inconsistent with their preference for Type 3 balanced approaches.</w:t>
      </w:r>
      <w:r w:rsidR="00DC0D4C">
        <w:rPr>
          <w:sz w:val="22"/>
          <w:szCs w:val="22"/>
        </w:rPr>
        <w:t xml:space="preserve"> In this case we should note that the competition between the FSC and SFI worked to reinforced Type 3 conceptions, by simply debating the distributional and regulatory dynamics within such an orientation.</w:t>
      </w:r>
    </w:p>
    <w:p w14:paraId="3F90CCF8" w14:textId="0DF722D5" w:rsidR="005C7A70" w:rsidRPr="00964339" w:rsidRDefault="00DC0D4C" w:rsidP="005A1C7B">
      <w:pPr>
        <w:spacing w:line="360" w:lineRule="auto"/>
        <w:ind w:firstLine="720"/>
        <w:rPr>
          <w:sz w:val="22"/>
          <w:szCs w:val="22"/>
        </w:rPr>
      </w:pPr>
      <w:r>
        <w:rPr>
          <w:sz w:val="22"/>
          <w:szCs w:val="22"/>
        </w:rPr>
        <w:t xml:space="preserve">These debates also coincided with </w:t>
      </w:r>
      <w:r w:rsidR="005C7A70" w:rsidRPr="00964339">
        <w:rPr>
          <w:sz w:val="22"/>
          <w:szCs w:val="22"/>
        </w:rPr>
        <w:t>government granting agencies shift their attention to market mechanisms and sustainability that prioritized human development over the environment, and voluntary standards over mandatory regulations. During this time, even the EPA shift</w:t>
      </w:r>
      <w:r w:rsidR="00CD5059" w:rsidRPr="00964339">
        <w:rPr>
          <w:sz w:val="22"/>
          <w:szCs w:val="22"/>
        </w:rPr>
        <w:t>ed</w:t>
      </w:r>
      <w:r w:rsidR="005C7A70" w:rsidRPr="00964339">
        <w:rPr>
          <w:sz w:val="22"/>
          <w:szCs w:val="22"/>
        </w:rPr>
        <w:t xml:space="preserve"> towards Type 2 voluntary and market mechanism</w:t>
      </w:r>
      <w:r w:rsidR="00CD5059" w:rsidRPr="00964339">
        <w:rPr>
          <w:sz w:val="22"/>
          <w:szCs w:val="22"/>
        </w:rPr>
        <w:t xml:space="preserve">. For example, it </w:t>
      </w:r>
      <w:r w:rsidR="005C7A70" w:rsidRPr="00964339">
        <w:rPr>
          <w:sz w:val="22"/>
          <w:szCs w:val="22"/>
        </w:rPr>
        <w:t>promoted consumer</w:t>
      </w:r>
      <w:r w:rsidR="004F044D">
        <w:rPr>
          <w:sz w:val="22"/>
          <w:szCs w:val="22"/>
        </w:rPr>
        <w:t>-</w:t>
      </w:r>
      <w:r w:rsidR="005C7A70" w:rsidRPr="00964339">
        <w:rPr>
          <w:sz w:val="22"/>
          <w:szCs w:val="22"/>
        </w:rPr>
        <w:t>oriented eco-labeling program to identify energy use of electrical products, rather than</w:t>
      </w:r>
      <w:r w:rsidR="00CD5059" w:rsidRPr="00964339">
        <w:rPr>
          <w:sz w:val="22"/>
          <w:szCs w:val="22"/>
        </w:rPr>
        <w:t xml:space="preserve"> regulating mandatory energy efficiency for appliances. This </w:t>
      </w:r>
      <w:r w:rsidR="004F044D">
        <w:rPr>
          <w:sz w:val="22"/>
          <w:szCs w:val="22"/>
        </w:rPr>
        <w:t xml:space="preserve">policy direction contrasted with </w:t>
      </w:r>
      <w:r w:rsidR="00CD5059" w:rsidRPr="00964339">
        <w:rPr>
          <w:sz w:val="22"/>
          <w:szCs w:val="22"/>
        </w:rPr>
        <w:t xml:space="preserve">other institutional models that had some success under a </w:t>
      </w:r>
      <w:r w:rsidR="005C7A70" w:rsidRPr="00964339">
        <w:rPr>
          <w:sz w:val="22"/>
          <w:szCs w:val="22"/>
        </w:rPr>
        <w:t xml:space="preserve">Type 4 </w:t>
      </w:r>
      <w:r w:rsidR="00CD5059" w:rsidRPr="00964339">
        <w:rPr>
          <w:sz w:val="22"/>
          <w:szCs w:val="22"/>
        </w:rPr>
        <w:t xml:space="preserve">conceptualization, such as Canada-US </w:t>
      </w:r>
      <w:r w:rsidR="005C7A70" w:rsidRPr="00964339">
        <w:rPr>
          <w:sz w:val="22"/>
          <w:szCs w:val="22"/>
        </w:rPr>
        <w:t xml:space="preserve">regulatory </w:t>
      </w:r>
      <w:r w:rsidR="00CD5059" w:rsidRPr="00964339">
        <w:rPr>
          <w:sz w:val="22"/>
          <w:szCs w:val="22"/>
        </w:rPr>
        <w:t xml:space="preserve">agreements to combat acid rain that had affected the </w:t>
      </w:r>
      <w:r w:rsidR="005C7A70" w:rsidRPr="00964339">
        <w:rPr>
          <w:sz w:val="22"/>
          <w:szCs w:val="22"/>
        </w:rPr>
        <w:t xml:space="preserve">great lakes </w:t>
      </w:r>
      <w:r w:rsidR="00CD5059" w:rsidRPr="00964339">
        <w:rPr>
          <w:sz w:val="22"/>
          <w:szCs w:val="22"/>
        </w:rPr>
        <w:t xml:space="preserve">region. </w:t>
      </w:r>
    </w:p>
    <w:p w14:paraId="45926C9A" w14:textId="77777777" w:rsidR="005C7A70" w:rsidRPr="00964339" w:rsidRDefault="005C7A70" w:rsidP="005A1C7B">
      <w:pPr>
        <w:spacing w:line="360" w:lineRule="auto"/>
        <w:rPr>
          <w:sz w:val="22"/>
          <w:szCs w:val="22"/>
        </w:rPr>
      </w:pPr>
    </w:p>
    <w:p w14:paraId="4356B88F" w14:textId="5CFFEF7D" w:rsidR="005C7A70" w:rsidRPr="00964339" w:rsidRDefault="004F044D" w:rsidP="00F94D9D">
      <w:pPr>
        <w:spacing w:line="360" w:lineRule="auto"/>
        <w:rPr>
          <w:i/>
          <w:iCs/>
          <w:sz w:val="22"/>
          <w:szCs w:val="22"/>
        </w:rPr>
      </w:pPr>
      <w:r>
        <w:rPr>
          <w:i/>
          <w:iCs/>
          <w:sz w:val="22"/>
          <w:szCs w:val="22"/>
        </w:rPr>
        <w:t>Global Environmental Politics</w:t>
      </w:r>
    </w:p>
    <w:p w14:paraId="2C3C0F0B" w14:textId="076B169E" w:rsidR="005C7A70" w:rsidRPr="00964339" w:rsidRDefault="00DF6A8C" w:rsidP="005A1C7B">
      <w:pPr>
        <w:spacing w:line="360" w:lineRule="auto"/>
        <w:ind w:firstLine="720"/>
        <w:rPr>
          <w:sz w:val="22"/>
          <w:szCs w:val="22"/>
        </w:rPr>
      </w:pPr>
      <w:r w:rsidRPr="00964339">
        <w:rPr>
          <w:b/>
          <w:bCs/>
          <w:i/>
          <w:iCs/>
          <w:sz w:val="22"/>
          <w:szCs w:val="22"/>
        </w:rPr>
        <w:t>At the global level</w:t>
      </w:r>
      <w:r w:rsidRPr="00964339">
        <w:rPr>
          <w:sz w:val="22"/>
          <w:szCs w:val="22"/>
        </w:rPr>
        <w:t xml:space="preserve">, and in contrast to the regulatory approach offered at the 1972 Stockholm conference, these shifts </w:t>
      </w:r>
      <w:r w:rsidR="00CD5059" w:rsidRPr="00964339">
        <w:rPr>
          <w:sz w:val="22"/>
          <w:szCs w:val="22"/>
        </w:rPr>
        <w:t>had taken hold by the 1992</w:t>
      </w:r>
      <w:r w:rsidRPr="00964339">
        <w:rPr>
          <w:sz w:val="22"/>
          <w:szCs w:val="22"/>
        </w:rPr>
        <w:t xml:space="preserve"> Rio-Earth Summit</w:t>
      </w:r>
      <w:r w:rsidR="00CD5059" w:rsidRPr="00964339">
        <w:rPr>
          <w:sz w:val="22"/>
          <w:szCs w:val="22"/>
        </w:rPr>
        <w:t xml:space="preserve">. Whereas the agreements reached there ostensibly drew on </w:t>
      </w:r>
      <w:r w:rsidRPr="00964339">
        <w:rPr>
          <w:sz w:val="22"/>
          <w:szCs w:val="22"/>
        </w:rPr>
        <w:t xml:space="preserve">Brundtland’s ‘three legged stool’ </w:t>
      </w:r>
      <w:r w:rsidRPr="00964339">
        <w:rPr>
          <w:sz w:val="22"/>
          <w:szCs w:val="22"/>
        </w:rPr>
        <w:fldChar w:fldCharType="begin"/>
      </w:r>
      <w:r w:rsidR="002B424E" w:rsidRPr="00964339">
        <w:rPr>
          <w:sz w:val="22"/>
          <w:szCs w:val="22"/>
        </w:rPr>
        <w:instrText xml:space="preserve"> ADDIN EN.CITE &lt;EndNote&gt;&lt;Cite&gt;&lt;Author&gt;World Commission on Environment and Development&lt;/Author&gt;&lt;Year&gt;1987&lt;/Year&gt;&lt;RecNum&gt;44566&lt;/RecNum&gt;&lt;DisplayText&gt;(World Commission on Environment and Development 1987)&lt;/DisplayText&gt;&lt;record&gt;&lt;rec-number&gt;44566&lt;/rec-number&gt;&lt;foreign-keys&gt;&lt;key app="EN" db-id="zd99pwsezrwdx5ep05ixvswmttr9paate0sd" timestamp="1492188178"&gt;44566&lt;/key&gt;&lt;/foreign-keys&gt;&lt;ref-type name="Book"&gt;6&lt;/ref-type&gt;&lt;contributors&gt;&lt;authors&gt;&lt;author&gt;&lt;style face="normal" font="default" charset="135" size="100%"&gt;World Commission on Environment and Development,&lt;/style&gt;&lt;/author&gt;&lt;/authors&gt;&lt;/contributors&gt;&lt;titles&gt;&lt;title&gt;Our Common Future&lt;/title&gt;&lt;/titles&gt;&lt;keywords&gt;&lt;keyword&gt;Thesis&lt;/keyword&gt;&lt;keyword&gt;United Nations&lt;/keyword&gt;&lt;keyword&gt;Brundtland report&lt;/keyword&gt;&lt;/keywords&gt;&lt;dates&gt;&lt;year&gt;1987&lt;/year&gt;&lt;/dates&gt;&lt;pub-location&gt;Oxford&lt;/pub-location&gt;&lt;publisher&gt;Oxford University Press&lt;/publisher&gt;&lt;urls&gt;&lt;/urls&gt;&lt;/record&gt;&lt;/Cite&gt;&lt;/EndNote&gt;</w:instrText>
      </w:r>
      <w:r w:rsidRPr="00964339">
        <w:rPr>
          <w:sz w:val="22"/>
          <w:szCs w:val="22"/>
        </w:rPr>
        <w:fldChar w:fldCharType="separate"/>
      </w:r>
      <w:r w:rsidR="002B424E" w:rsidRPr="00964339">
        <w:rPr>
          <w:noProof/>
          <w:sz w:val="22"/>
          <w:szCs w:val="22"/>
        </w:rPr>
        <w:t>(World Commission on Environment and Development 1987)</w:t>
      </w:r>
      <w:r w:rsidRPr="00964339">
        <w:rPr>
          <w:sz w:val="22"/>
          <w:szCs w:val="22"/>
        </w:rPr>
        <w:fldChar w:fldCharType="end"/>
      </w:r>
      <w:r w:rsidRPr="00964339">
        <w:rPr>
          <w:sz w:val="22"/>
          <w:szCs w:val="22"/>
        </w:rPr>
        <w:t xml:space="preserve"> that </w:t>
      </w:r>
      <w:r w:rsidR="00CD5059" w:rsidRPr="00964339">
        <w:rPr>
          <w:sz w:val="22"/>
          <w:szCs w:val="22"/>
        </w:rPr>
        <w:t>promoted</w:t>
      </w:r>
      <w:r w:rsidRPr="00964339">
        <w:rPr>
          <w:sz w:val="22"/>
          <w:szCs w:val="22"/>
        </w:rPr>
        <w:t xml:space="preserve"> a balance among environmental, social and economic goals, </w:t>
      </w:r>
      <w:r w:rsidR="00CD5059" w:rsidRPr="00964339">
        <w:rPr>
          <w:sz w:val="22"/>
          <w:szCs w:val="22"/>
        </w:rPr>
        <w:t xml:space="preserve">in practice the agreements incorporated a </w:t>
      </w:r>
      <w:r w:rsidRPr="00964339">
        <w:rPr>
          <w:sz w:val="22"/>
          <w:szCs w:val="22"/>
        </w:rPr>
        <w:t xml:space="preserve">normative framework </w:t>
      </w:r>
      <w:r w:rsidR="00CD5059" w:rsidRPr="00964339">
        <w:rPr>
          <w:sz w:val="22"/>
          <w:szCs w:val="22"/>
        </w:rPr>
        <w:t xml:space="preserve">that </w:t>
      </w:r>
      <w:r w:rsidRPr="00964339">
        <w:rPr>
          <w:sz w:val="22"/>
          <w:szCs w:val="22"/>
        </w:rPr>
        <w:t xml:space="preserve">prioritizes markets and economic goals over social and environmental ones </w:t>
      </w:r>
      <w:r w:rsidRPr="00964339">
        <w:rPr>
          <w:sz w:val="22"/>
          <w:szCs w:val="22"/>
        </w:rPr>
        <w:fldChar w:fldCharType="begin"/>
      </w:r>
      <w:r w:rsidRPr="00964339">
        <w:rPr>
          <w:sz w:val="22"/>
          <w:szCs w:val="22"/>
        </w:rPr>
        <w:instrText xml:space="preserve"> ADDIN EN.CITE &lt;EndNote&gt;&lt;Cite&gt;&lt;Author&gt;Bernstein&lt;/Author&gt;&lt;Year&gt;2001&lt;/Year&gt;&lt;RecNum&gt;36402&lt;/RecNum&gt;&lt;DisplayText&gt;(Bernstein 2001)&lt;/DisplayText&gt;&lt;record&gt;&lt;rec-number&gt;36402&lt;/rec-number&gt;&lt;foreign-keys&gt;&lt;key app="EN" db-id="zd99pwsezrwdx5ep05ixvswmttr9paate0sd" timestamp="1492188175"&gt;36402&lt;/key&gt;&lt;/foreign-keys&gt;&lt;ref-type name="Book"&gt;6&lt;/ref-type&gt;&lt;contributors&gt;&lt;authors&gt;&lt;author&gt;Bernstein, Steven&lt;/author&gt;&lt;/authors&gt;&lt;/contributors&gt;&lt;titles&gt;&lt;title&gt;The Compromise of Liberal Environmentalism&lt;/title&gt;&lt;/titles&gt;&lt;dates&gt;&lt;year&gt;2001&lt;/year&gt;&lt;/dates&gt;&lt;pub-location&gt;New York&lt;/pub-location&gt;&lt;publisher&gt;Columbia University Press&lt;/publisher&gt;&lt;urls&gt;&lt;/urls&gt;&lt;/record&gt;&lt;/Cite&gt;&lt;/EndNote&gt;</w:instrText>
      </w:r>
      <w:r w:rsidRPr="00964339">
        <w:rPr>
          <w:sz w:val="22"/>
          <w:szCs w:val="22"/>
        </w:rPr>
        <w:fldChar w:fldCharType="separate"/>
      </w:r>
      <w:r w:rsidRPr="00964339">
        <w:rPr>
          <w:noProof/>
          <w:sz w:val="22"/>
          <w:szCs w:val="22"/>
        </w:rPr>
        <w:t>(Bernstein 2001)</w:t>
      </w:r>
      <w:r w:rsidRPr="00964339">
        <w:rPr>
          <w:sz w:val="22"/>
          <w:szCs w:val="22"/>
        </w:rPr>
        <w:fldChar w:fldCharType="end"/>
      </w:r>
      <w:r w:rsidRPr="00964339">
        <w:rPr>
          <w:sz w:val="22"/>
          <w:szCs w:val="22"/>
        </w:rPr>
        <w:t xml:space="preserve">. </w:t>
      </w:r>
    </w:p>
    <w:p w14:paraId="401DE704" w14:textId="61936B65" w:rsidR="00DF6A8C" w:rsidRPr="00964339" w:rsidRDefault="00CD5059" w:rsidP="005A1C7B">
      <w:pPr>
        <w:spacing w:line="360" w:lineRule="auto"/>
        <w:ind w:firstLine="720"/>
        <w:rPr>
          <w:sz w:val="22"/>
          <w:szCs w:val="22"/>
        </w:rPr>
      </w:pPr>
      <w:r w:rsidRPr="00964339">
        <w:rPr>
          <w:sz w:val="22"/>
          <w:szCs w:val="22"/>
        </w:rPr>
        <w:t xml:space="preserve">The jury is still out on whether the </w:t>
      </w:r>
      <w:r w:rsidR="00791CCA" w:rsidRPr="00964339">
        <w:rPr>
          <w:sz w:val="22"/>
          <w:szCs w:val="22"/>
        </w:rPr>
        <w:t>SDGs</w:t>
      </w:r>
      <w:r w:rsidR="004F044D">
        <w:rPr>
          <w:sz w:val="22"/>
          <w:szCs w:val="22"/>
        </w:rPr>
        <w:t>, agreed on in 2015,</w:t>
      </w:r>
      <w:r w:rsidR="00791CCA" w:rsidRPr="00964339">
        <w:rPr>
          <w:sz w:val="22"/>
          <w:szCs w:val="22"/>
        </w:rPr>
        <w:t xml:space="preserve"> offer a corrective or simply reinforce these understandings</w:t>
      </w:r>
      <w:r w:rsidR="004F044D">
        <w:rPr>
          <w:sz w:val="22"/>
          <w:szCs w:val="22"/>
        </w:rPr>
        <w:t xml:space="preserve">, but fit </w:t>
      </w:r>
      <w:r w:rsidR="00791CCA" w:rsidRPr="00964339">
        <w:rPr>
          <w:sz w:val="22"/>
          <w:szCs w:val="22"/>
        </w:rPr>
        <w:t xml:space="preserve">squarely within the Type 3 framing. </w:t>
      </w:r>
      <w:r w:rsidR="00791CCA" w:rsidRPr="00964339">
        <w:rPr>
          <w:rFonts w:eastAsia="MS Mincho"/>
          <w:sz w:val="22"/>
          <w:szCs w:val="22"/>
        </w:rPr>
        <w:t xml:space="preserve">The preamble to the SDGs claims to both </w:t>
      </w:r>
      <w:r w:rsidR="00791CCA" w:rsidRPr="00964339">
        <w:rPr>
          <w:sz w:val="22"/>
          <w:szCs w:val="22"/>
        </w:rPr>
        <w:t>“integrate” and “balance” economic, social and environmental purposes, which raises questions about whether a coherent agenda will result or how sustainability science – which has emphasized integrative ideas such as the “nexus” approach (e.g., water, food, energy) – will fa</w:t>
      </w:r>
      <w:r w:rsidR="0040230A">
        <w:rPr>
          <w:sz w:val="22"/>
          <w:szCs w:val="22"/>
        </w:rPr>
        <w:t>re</w:t>
      </w:r>
      <w:r w:rsidR="00791CCA" w:rsidRPr="00964339">
        <w:rPr>
          <w:sz w:val="22"/>
          <w:szCs w:val="22"/>
        </w:rPr>
        <w:t xml:space="preserve"> in practice in providing “solutions” when incoherence remains in the political framing. Similarly, </w:t>
      </w:r>
      <w:r w:rsidR="00791CCA" w:rsidRPr="00964339">
        <w:rPr>
          <w:sz w:val="22"/>
          <w:szCs w:val="22"/>
          <w:lang w:val="en-GB" w:eastAsia="de-DE"/>
        </w:rPr>
        <w:t>the SDGs call for both “sustained” and “sustainable” economic growth and employment in goal 8, but avoid any mention of planetary boundaries, despite attempts to include the concept in negotiations over the “growth” goal (ENB 2014</w:t>
      </w:r>
      <w:r w:rsidR="006E0D8D">
        <w:rPr>
          <w:sz w:val="22"/>
          <w:szCs w:val="22"/>
          <w:lang w:val="en-GB" w:eastAsia="de-DE"/>
        </w:rPr>
        <w:t>)</w:t>
      </w:r>
      <w:r w:rsidR="00F6407F">
        <w:rPr>
          <w:sz w:val="22"/>
          <w:szCs w:val="22"/>
          <w:lang w:val="en-GB" w:eastAsia="de-DE"/>
        </w:rPr>
        <w:fldChar w:fldCharType="begin"/>
      </w:r>
      <w:r w:rsidR="00F6407F">
        <w:rPr>
          <w:sz w:val="22"/>
          <w:szCs w:val="22"/>
          <w:lang w:val="en-GB" w:eastAsia="de-DE"/>
        </w:rPr>
        <w:instrText xml:space="preserve"> ADDIN EN.CITE &lt;EndNote&gt;&lt;Cite&gt;&lt;Author&gt;Bernstein&lt;/Author&gt;&lt;Year&gt;2017&lt;/Year&gt;&lt;RecNum&gt;82193&lt;/RecNum&gt;&lt;DisplayText&gt;(Bernstein 2017)&lt;/DisplayText&gt;&lt;record&gt;&lt;rec-number&gt;82193&lt;/rec-number&gt;&lt;foreign-keys&gt;&lt;key app="EN" db-id="zd99pwsezrwdx5ep05ixvswmttr9paate0sd" timestamp="1523891933"&gt;82193&lt;/key&gt;&lt;/foreign-keys&gt;&lt;ref-type name="Book Section"&gt;5&lt;/ref-type&gt;&lt;contributors&gt;&lt;authors&gt;&lt;author&gt;Steven Bernstein&lt;/author&gt;&lt;/authors&gt;&lt;secondary-authors&gt;&lt;author&gt;Norichika Kanie&lt;/author&gt;&lt;author&gt;Frank Biermann&lt;/author&gt;&lt;/secondary-authors&gt;&lt;/contributors&gt;&lt;titles&gt;&lt;title&gt;The United Nations and the Governance of Sustainable Development Goals&lt;/title&gt;&lt;secondary-title&gt;Governance through Goals: New Strategies for Global Sustainability&lt;/secondary-title&gt;&lt;/titles&gt;&lt;pages&gt;213-239&lt;/pages&gt;&lt;dates&gt;&lt;year&gt;2017&lt;/year&gt;&lt;/dates&gt;&lt;pub-location&gt;Cambridge, MA&lt;/pub-location&gt;&lt;publisher&gt;MIT Press&lt;/publisher&gt;&lt;urls&gt;&lt;/urls&gt;&lt;/record&gt;&lt;/Cite&gt;&lt;/EndNote&gt;</w:instrText>
      </w:r>
      <w:r w:rsidR="00F6407F">
        <w:rPr>
          <w:sz w:val="22"/>
          <w:szCs w:val="22"/>
          <w:lang w:val="en-GB" w:eastAsia="de-DE"/>
        </w:rPr>
        <w:fldChar w:fldCharType="separate"/>
      </w:r>
      <w:r w:rsidR="00F6407F">
        <w:rPr>
          <w:noProof/>
          <w:sz w:val="22"/>
          <w:szCs w:val="22"/>
          <w:lang w:val="en-GB" w:eastAsia="de-DE"/>
        </w:rPr>
        <w:t>(Bernstein 2017)</w:t>
      </w:r>
      <w:r w:rsidR="00F6407F">
        <w:rPr>
          <w:sz w:val="22"/>
          <w:szCs w:val="22"/>
          <w:lang w:val="en-GB" w:eastAsia="de-DE"/>
        </w:rPr>
        <w:fldChar w:fldCharType="end"/>
      </w:r>
      <w:r w:rsidR="0054103B">
        <w:rPr>
          <w:sz w:val="22"/>
          <w:szCs w:val="22"/>
          <w:lang w:val="en-GB" w:eastAsia="de-DE"/>
        </w:rPr>
        <w:t>.</w:t>
      </w:r>
    </w:p>
    <w:p w14:paraId="56345154" w14:textId="77777777" w:rsidR="00DF6A8C" w:rsidRPr="00964339" w:rsidRDefault="00DF6A8C" w:rsidP="005A1C7B">
      <w:pPr>
        <w:spacing w:line="360" w:lineRule="auto"/>
        <w:rPr>
          <w:sz w:val="22"/>
          <w:szCs w:val="22"/>
        </w:rPr>
      </w:pPr>
    </w:p>
    <w:p w14:paraId="74255F6D" w14:textId="290613E9" w:rsidR="005C7A70" w:rsidRPr="00964339" w:rsidRDefault="00493330" w:rsidP="00F94D9D">
      <w:pPr>
        <w:spacing w:line="360" w:lineRule="auto"/>
        <w:rPr>
          <w:i/>
          <w:iCs/>
          <w:sz w:val="22"/>
          <w:szCs w:val="22"/>
        </w:rPr>
      </w:pPr>
      <w:r w:rsidRPr="00964339">
        <w:rPr>
          <w:i/>
          <w:iCs/>
          <w:sz w:val="22"/>
          <w:szCs w:val="22"/>
        </w:rPr>
        <w:t>The Paris A</w:t>
      </w:r>
      <w:r w:rsidR="0040230A">
        <w:rPr>
          <w:i/>
          <w:iCs/>
          <w:sz w:val="22"/>
          <w:szCs w:val="22"/>
        </w:rPr>
        <w:t>greement</w:t>
      </w:r>
    </w:p>
    <w:p w14:paraId="3020EB4B" w14:textId="0F417882" w:rsidR="00DF6A8C" w:rsidRPr="00964339" w:rsidRDefault="00DF6A8C" w:rsidP="002F1B6C">
      <w:pPr>
        <w:spacing w:line="360" w:lineRule="auto"/>
        <w:ind w:firstLine="360"/>
        <w:rPr>
          <w:sz w:val="22"/>
          <w:szCs w:val="22"/>
        </w:rPr>
      </w:pPr>
      <w:r w:rsidRPr="00964339">
        <w:rPr>
          <w:sz w:val="22"/>
          <w:szCs w:val="22"/>
        </w:rPr>
        <w:t xml:space="preserve">The </w:t>
      </w:r>
      <w:r w:rsidR="00493330" w:rsidRPr="00964339">
        <w:rPr>
          <w:sz w:val="22"/>
          <w:szCs w:val="22"/>
        </w:rPr>
        <w:t xml:space="preserve">prevalence of Type 1, 2, and 3 conceptions </w:t>
      </w:r>
      <w:r w:rsidRPr="00964339">
        <w:rPr>
          <w:sz w:val="22"/>
          <w:szCs w:val="22"/>
        </w:rPr>
        <w:t xml:space="preserve">helps explain the emergence of, and support </w:t>
      </w:r>
      <w:r w:rsidR="00605580">
        <w:rPr>
          <w:sz w:val="22"/>
          <w:szCs w:val="22"/>
        </w:rPr>
        <w:t>and criticism</w:t>
      </w:r>
      <w:r w:rsidRPr="00964339">
        <w:rPr>
          <w:sz w:val="22"/>
          <w:szCs w:val="22"/>
        </w:rPr>
        <w:t xml:space="preserve">, </w:t>
      </w:r>
      <w:r w:rsidR="00605580">
        <w:rPr>
          <w:sz w:val="22"/>
          <w:szCs w:val="22"/>
        </w:rPr>
        <w:t xml:space="preserve">of </w:t>
      </w:r>
      <w:r w:rsidRPr="00964339">
        <w:rPr>
          <w:sz w:val="22"/>
          <w:szCs w:val="22"/>
        </w:rPr>
        <w:t>the Paris Climate A</w:t>
      </w:r>
      <w:r w:rsidR="00605580">
        <w:rPr>
          <w:sz w:val="22"/>
          <w:szCs w:val="22"/>
        </w:rPr>
        <w:t>greement</w:t>
      </w:r>
      <w:r w:rsidRPr="00964339">
        <w:rPr>
          <w:sz w:val="22"/>
          <w:szCs w:val="22"/>
        </w:rPr>
        <w:t xml:space="preserve">. For instance, those who support the Paris </w:t>
      </w:r>
      <w:r w:rsidR="00605580">
        <w:rPr>
          <w:sz w:val="22"/>
          <w:szCs w:val="22"/>
        </w:rPr>
        <w:t>Agreement</w:t>
      </w:r>
      <w:r w:rsidR="00605580" w:rsidRPr="00964339">
        <w:rPr>
          <w:sz w:val="22"/>
          <w:szCs w:val="22"/>
        </w:rPr>
        <w:t xml:space="preserve"> </w:t>
      </w:r>
      <w:r w:rsidRPr="00964339">
        <w:rPr>
          <w:sz w:val="22"/>
          <w:szCs w:val="22"/>
        </w:rPr>
        <w:t xml:space="preserve">tend to </w:t>
      </w:r>
      <w:r w:rsidR="00605580">
        <w:rPr>
          <w:sz w:val="22"/>
          <w:szCs w:val="22"/>
        </w:rPr>
        <w:t>approach climate change as a</w:t>
      </w:r>
      <w:r w:rsidRPr="00964339">
        <w:rPr>
          <w:sz w:val="22"/>
          <w:szCs w:val="22"/>
        </w:rPr>
        <w:t xml:space="preserve"> </w:t>
      </w:r>
      <w:r w:rsidR="00192CAE" w:rsidRPr="00964339">
        <w:rPr>
          <w:sz w:val="22"/>
          <w:szCs w:val="22"/>
        </w:rPr>
        <w:t xml:space="preserve">Type 2 </w:t>
      </w:r>
      <w:r w:rsidR="00436EAC">
        <w:rPr>
          <w:sz w:val="22"/>
          <w:szCs w:val="22"/>
        </w:rPr>
        <w:t xml:space="preserve">or 3 </w:t>
      </w:r>
      <w:r w:rsidR="00256A2B">
        <w:rPr>
          <w:sz w:val="22"/>
          <w:szCs w:val="22"/>
        </w:rPr>
        <w:t>problem</w:t>
      </w:r>
      <w:r w:rsidR="00436EAC">
        <w:rPr>
          <w:sz w:val="22"/>
          <w:szCs w:val="22"/>
        </w:rPr>
        <w:t xml:space="preserve"> </w:t>
      </w:r>
      <w:r w:rsidR="00D51747">
        <w:rPr>
          <w:sz w:val="22"/>
          <w:szCs w:val="22"/>
        </w:rPr>
        <w:fldChar w:fldCharType="begin"/>
      </w:r>
      <w:r w:rsidR="00D51747">
        <w:rPr>
          <w:sz w:val="22"/>
          <w:szCs w:val="22"/>
        </w:rPr>
        <w:instrText xml:space="preserve"> ADDIN EN.CITE &lt;EndNote&gt;&lt;Cite&gt;&lt;Author&gt;Stavins&lt;/Author&gt;&lt;Year&gt;1995&lt;/Year&gt;&lt;RecNum&gt;41382&lt;/RecNum&gt;&lt;DisplayText&gt;(Stavins 1995)&lt;/DisplayText&gt;&lt;record&gt;&lt;rec-number&gt;41382&lt;/rec-number&gt;&lt;foreign-keys&gt;&lt;key app="EN" db-id="zd99pwsezrwdx5ep05ixvswmttr9paate0sd" timestamp="1492188177"&gt;41382&lt;/key&gt;&lt;/foreign-keys&gt;&lt;ref-type name="Journal Article"&gt;17&lt;/ref-type&gt;&lt;contributors&gt;&lt;authors&gt;&lt;author&gt;Robert N. Stavins&lt;/author&gt;&lt;/authors&gt;&lt;/contributors&gt;&lt;titles&gt;&lt;title&gt;Transaction Costs and Tradeable Permits&lt;/title&gt;&lt;secondary-title&gt;Journal of Environmental Economics and Management&lt;/secondary-title&gt;&lt;/titles&gt;&lt;periodical&gt;&lt;full-title&gt;Journal of Environmental Economics and Management&lt;/full-title&gt;&lt;/periodical&gt;&lt;pages&gt;133-148&lt;/pages&gt;&lt;volume&gt;29&lt;/volume&gt;&lt;number&gt;2&lt;/number&gt;&lt;keywords&gt;&lt;keyword&gt;gauld&lt;/keyword&gt;&lt;keyword&gt;tradeable permits&lt;/keyword&gt;&lt;keyword&gt;market-based instruments&lt;/keyword&gt;&lt;keyword&gt;transaction costs&lt;/keyword&gt;&lt;keyword&gt;cost effectiveness&lt;/keyword&gt;&lt;keyword&gt;Industrial relations/United States&lt;/keyword&gt;&lt;/keywords&gt;&lt;dates&gt;&lt;year&gt;1995&lt;/year&gt;&lt;pub-dates&gt;&lt;date&gt;1995/9&lt;/date&gt;&lt;/pub-dates&gt;&lt;/dates&gt;&lt;urls&gt;&lt;related-urls&gt;&lt;url&gt;http://www.sciencedirect.com/science/article/B6WJ6-45S92XB-18/2/e28facdb2f4825aa260e125163ab035b&lt;/url&gt;&lt;/related-urls&gt;&lt;/urls&gt;&lt;/record&gt;&lt;/Cite&gt;&lt;/EndNote&gt;</w:instrText>
      </w:r>
      <w:r w:rsidR="00D51747">
        <w:rPr>
          <w:sz w:val="22"/>
          <w:szCs w:val="22"/>
        </w:rPr>
        <w:fldChar w:fldCharType="separate"/>
      </w:r>
      <w:r w:rsidR="00D51747">
        <w:rPr>
          <w:noProof/>
          <w:sz w:val="22"/>
          <w:szCs w:val="22"/>
        </w:rPr>
        <w:t>(Stavins 1995)</w:t>
      </w:r>
      <w:r w:rsidR="00D51747">
        <w:rPr>
          <w:sz w:val="22"/>
          <w:szCs w:val="22"/>
        </w:rPr>
        <w:fldChar w:fldCharType="end"/>
      </w:r>
      <w:r w:rsidR="00256A2B">
        <w:rPr>
          <w:sz w:val="22"/>
          <w:szCs w:val="22"/>
        </w:rPr>
        <w:t xml:space="preserve">. </w:t>
      </w:r>
      <w:r w:rsidR="00605580">
        <w:rPr>
          <w:sz w:val="22"/>
          <w:szCs w:val="22"/>
        </w:rPr>
        <w:t xml:space="preserve">For example, </w:t>
      </w:r>
      <w:r w:rsidRPr="00964339">
        <w:rPr>
          <w:sz w:val="22"/>
          <w:szCs w:val="22"/>
        </w:rPr>
        <w:t>Victor</w:t>
      </w:r>
      <w:r w:rsidR="002F1B6C">
        <w:rPr>
          <w:sz w:val="22"/>
          <w:szCs w:val="22"/>
        </w:rPr>
        <w:t xml:space="preserve"> </w:t>
      </w:r>
      <w:r w:rsidR="006D2332">
        <w:rPr>
          <w:sz w:val="22"/>
          <w:szCs w:val="22"/>
        </w:rPr>
        <w:fldChar w:fldCharType="begin"/>
      </w:r>
      <w:r w:rsidR="006D2332">
        <w:rPr>
          <w:sz w:val="22"/>
          <w:szCs w:val="22"/>
        </w:rPr>
        <w:instrText xml:space="preserve"> ADDIN EN.CITE &lt;EndNote&gt;&lt;Cite ExcludeAuth="1"&gt;&lt;Author&gt;Victor&lt;/Author&gt;&lt;Year&gt;2016&lt;/Year&gt;&lt;RecNum&gt;82103&lt;/RecNum&gt;&lt;Suffix&gt;: 1&lt;/Suffix&gt;&lt;DisplayText&gt;(2016: 1)&lt;/DisplayText&gt;&lt;record&gt;&lt;rec-number&gt;82103&lt;/rec-number&gt;&lt;foreign-keys&gt;&lt;key app="EN" db-id="zd99pwsezrwdx5ep05ixvswmttr9paate0sd" timestamp="1496583627"&gt;82103&lt;/key&gt;&lt;/foreign-keys&gt;&lt;ref-type name="Magazine Article"&gt;19&lt;/ref-type&gt;&lt;contributors&gt;&lt;authors&gt;&lt;author&gt;David Victor&lt;/author&gt;&lt;/authors&gt;&lt;/contributors&gt;&lt;titles&gt;&lt;title&gt;Why Paris Worked: A Different Approach to Climate Diplomacy&lt;/title&gt;&lt;secondary-title&gt;Yale Environment 360&lt;/secondary-title&gt;&lt;/titles&gt;&lt;dates&gt;&lt;year&gt;2016&lt;/year&gt;&lt;pub-dates&gt;&lt;date&gt;December&lt;/date&gt;&lt;/pub-dates&gt;&lt;/dates&gt;&lt;urls&gt;&lt;related-urls&gt;&lt;url&gt;http://www.theguardian.com/environment/2015/dec/12/james-hansen-climate-change-paris-talks-fraud&lt;/url&gt;&lt;/related-urls&gt;&lt;/urls&gt;&lt;/record&gt;&lt;/Cite&gt;&lt;/EndNote&gt;</w:instrText>
      </w:r>
      <w:r w:rsidR="006D2332">
        <w:rPr>
          <w:sz w:val="22"/>
          <w:szCs w:val="22"/>
        </w:rPr>
        <w:fldChar w:fldCharType="separate"/>
      </w:r>
      <w:r w:rsidR="006D2332">
        <w:rPr>
          <w:noProof/>
          <w:sz w:val="22"/>
          <w:szCs w:val="22"/>
        </w:rPr>
        <w:t>(2016: 1)</w:t>
      </w:r>
      <w:r w:rsidR="006D2332">
        <w:rPr>
          <w:sz w:val="22"/>
          <w:szCs w:val="22"/>
        </w:rPr>
        <w:fldChar w:fldCharType="end"/>
      </w:r>
      <w:r w:rsidRPr="00964339">
        <w:rPr>
          <w:sz w:val="22"/>
          <w:szCs w:val="22"/>
        </w:rPr>
        <w:t>argues that Paris “worked” “when almost everything before it failed” owing to Paris’ nonbinding “pledge-and-review system” that “transformed climate diplomacy from past gridlock by creating flexibility”. Meanwh</w:t>
      </w:r>
      <w:r w:rsidR="00493330" w:rsidRPr="00964339">
        <w:rPr>
          <w:sz w:val="22"/>
          <w:szCs w:val="22"/>
        </w:rPr>
        <w:t xml:space="preserve">ile, and for the same reasons, Type 4 focused </w:t>
      </w:r>
      <w:r w:rsidRPr="00964339">
        <w:rPr>
          <w:sz w:val="22"/>
          <w:szCs w:val="22"/>
        </w:rPr>
        <w:t xml:space="preserve">climate scientist Hansen </w:t>
      </w:r>
      <w:r w:rsidRPr="00964339">
        <w:rPr>
          <w:sz w:val="22"/>
          <w:szCs w:val="22"/>
        </w:rPr>
        <w:fldChar w:fldCharType="begin"/>
      </w:r>
      <w:r w:rsidRPr="00964339">
        <w:rPr>
          <w:sz w:val="22"/>
          <w:szCs w:val="22"/>
        </w:rPr>
        <w:instrText xml:space="preserve"> ADDIN EN.CITE &lt;EndNote&gt;&lt;Cite ExcludeAuth="1"&gt;&lt;Author&gt;Hansen&lt;/Author&gt;&lt;Year&gt;2016&lt;/Year&gt;&lt;RecNum&gt;82097&lt;/RecNum&gt;&lt;DisplayText&gt;(2016)&lt;/DisplayText&gt;&lt;record&gt;&lt;rec-number&gt;82097&lt;/rec-number&gt;&lt;foreign-keys&gt;&lt;key app="EN" db-id="zd99pwsezrwdx5ep05ixvswmttr9paate0sd" timestamp="1496583627"&gt;82097&lt;/key&gt;&lt;/foreign-keys&gt;&lt;ref-type name="Magazine Article"&gt;19&lt;/ref-type&gt;&lt;contributors&gt;&lt;authors&gt;&lt;author&gt;James Hansen&lt;/author&gt;&lt;/authors&gt;&lt;/contributors&gt;&lt;titles&gt;&lt;title&gt;Climate Change Paris Talks a Fraud &lt;/title&gt;&lt;secondary-title&gt;The Guardian&lt;/secondary-title&gt;&lt;/titles&gt;&lt;dates&gt;&lt;year&gt;2016&lt;/year&gt;&lt;pub-dates&gt;&lt;date&gt;December&lt;/date&gt;&lt;/pub-dates&gt;&lt;/dates&gt;&lt;urls&gt;&lt;related-urls&gt;&lt;url&gt;http://www.theguardian.com/environment/2015/dec/12/james-hansen-climate-change-paris-talks-fraud&lt;/url&gt;&lt;/related-urls&gt;&lt;/urls&gt;&lt;/record&gt;&lt;/Cite&gt;&lt;/EndNote&gt;</w:instrText>
      </w:r>
      <w:r w:rsidRPr="00964339">
        <w:rPr>
          <w:sz w:val="22"/>
          <w:szCs w:val="22"/>
        </w:rPr>
        <w:fldChar w:fldCharType="separate"/>
      </w:r>
      <w:r w:rsidRPr="00964339">
        <w:rPr>
          <w:noProof/>
          <w:sz w:val="22"/>
          <w:szCs w:val="22"/>
        </w:rPr>
        <w:t>(2016)</w:t>
      </w:r>
      <w:r w:rsidRPr="00964339">
        <w:rPr>
          <w:sz w:val="22"/>
          <w:szCs w:val="22"/>
        </w:rPr>
        <w:fldChar w:fldCharType="end"/>
      </w:r>
      <w:r w:rsidRPr="00964339">
        <w:rPr>
          <w:sz w:val="22"/>
          <w:szCs w:val="22"/>
        </w:rPr>
        <w:t xml:space="preserve"> calls the talks a “…a fraud really, a fake… It’s just worthless words.”  What is important is that both agree Paris will not be able to achieve its science</w:t>
      </w:r>
      <w:r w:rsidR="004518AC" w:rsidRPr="00964339">
        <w:rPr>
          <w:sz w:val="22"/>
          <w:szCs w:val="22"/>
        </w:rPr>
        <w:t>-</w:t>
      </w:r>
      <w:r w:rsidRPr="00964339">
        <w:rPr>
          <w:sz w:val="22"/>
          <w:szCs w:val="22"/>
        </w:rPr>
        <w:t xml:space="preserve">based target of </w:t>
      </w:r>
      <w:r w:rsidR="00CB0DF7">
        <w:rPr>
          <w:sz w:val="22"/>
          <w:szCs w:val="22"/>
        </w:rPr>
        <w:t>1.5</w:t>
      </w:r>
      <w:r w:rsidRPr="00964339">
        <w:rPr>
          <w:sz w:val="22"/>
          <w:szCs w:val="22"/>
        </w:rPr>
        <w:t xml:space="preserve"> degrees </w:t>
      </w:r>
      <w:r w:rsidR="00CB0DF7">
        <w:rPr>
          <w:sz w:val="22"/>
          <w:szCs w:val="22"/>
        </w:rPr>
        <w:t xml:space="preserve">(aspirational in the agreement) nor even agreed target of 2 </w:t>
      </w:r>
      <w:r w:rsidRPr="00964339">
        <w:rPr>
          <w:sz w:val="22"/>
          <w:szCs w:val="22"/>
        </w:rPr>
        <w:t xml:space="preserve">degrees. As Victor </w:t>
      </w:r>
      <w:r w:rsidR="006D2332">
        <w:rPr>
          <w:sz w:val="22"/>
          <w:szCs w:val="22"/>
        </w:rPr>
        <w:fldChar w:fldCharType="begin"/>
      </w:r>
      <w:r w:rsidR="006D2332">
        <w:rPr>
          <w:sz w:val="22"/>
          <w:szCs w:val="22"/>
        </w:rPr>
        <w:instrText xml:space="preserve"> ADDIN EN.CITE &lt;EndNote&gt;&lt;Cite ExcludeAuth="1"&gt;&lt;Author&gt;Victor&lt;/Author&gt;&lt;Year&gt;2016&lt;/Year&gt;&lt;RecNum&gt;82103&lt;/RecNum&gt;&lt;Suffix&gt;: 4&lt;/Suffix&gt;&lt;DisplayText&gt;(2016: 4)&lt;/DisplayText&gt;&lt;record&gt;&lt;rec-number&gt;82103&lt;/rec-number&gt;&lt;foreign-keys&gt;&lt;key app="EN" db-id="zd99pwsezrwdx5ep05ixvswmttr9paate0sd" timestamp="1496583627"&gt;82103&lt;/key&gt;&lt;/foreign-keys&gt;&lt;ref-type name="Magazine Article"&gt;19&lt;/ref-type&gt;&lt;contributors&gt;&lt;authors&gt;&lt;author&gt;David Victor&lt;/author&gt;&lt;/authors&gt;&lt;/contributors&gt;&lt;titles&gt;&lt;title&gt;Why Paris Worked: A Different Approach to Climate Diplomacy&lt;/title&gt;&lt;secondary-title&gt;Yale Environment 360&lt;/secondary-title&gt;&lt;/titles&gt;&lt;dates&gt;&lt;year&gt;2016&lt;/year&gt;&lt;pub-dates&gt;&lt;date&gt;December&lt;/date&gt;&lt;/pub-dates&gt;&lt;/dates&gt;&lt;urls&gt;&lt;related-urls&gt;&lt;url&gt;http://www.theguardian.com/environment/2015/dec/12/james-hansen-climate-change-paris-talks-fraud&lt;/url&gt;&lt;/related-urls&gt;&lt;/urls&gt;&lt;/record&gt;&lt;/Cite&gt;&lt;/EndNote&gt;</w:instrText>
      </w:r>
      <w:r w:rsidR="006D2332">
        <w:rPr>
          <w:sz w:val="22"/>
          <w:szCs w:val="22"/>
        </w:rPr>
        <w:fldChar w:fldCharType="separate"/>
      </w:r>
      <w:r w:rsidR="006D2332">
        <w:rPr>
          <w:noProof/>
          <w:sz w:val="22"/>
          <w:szCs w:val="22"/>
        </w:rPr>
        <w:t>(2016: 4)</w:t>
      </w:r>
      <w:r w:rsidR="006D2332">
        <w:rPr>
          <w:sz w:val="22"/>
          <w:szCs w:val="22"/>
        </w:rPr>
        <w:fldChar w:fldCharType="end"/>
      </w:r>
      <w:r w:rsidR="002F1B6C" w:rsidRPr="002F1B6C">
        <w:rPr>
          <w:sz w:val="22"/>
          <w:szCs w:val="22"/>
        </w:rPr>
        <w:t xml:space="preserve"> </w:t>
      </w:r>
      <w:r w:rsidR="002F1B6C" w:rsidRPr="00964339">
        <w:rPr>
          <w:sz w:val="22"/>
          <w:szCs w:val="22"/>
        </w:rPr>
        <w:t>acknowledges,</w:t>
      </w:r>
      <w:r w:rsidRPr="00964339">
        <w:rPr>
          <w:sz w:val="22"/>
          <w:szCs w:val="22"/>
        </w:rPr>
        <w:t xml:space="preserve"> “…the </w:t>
      </w:r>
      <w:r w:rsidRPr="00964339">
        <w:rPr>
          <w:bCs/>
          <w:i/>
          <w:iCs/>
          <w:sz w:val="22"/>
          <w:szCs w:val="22"/>
        </w:rPr>
        <w:t>world has dithered for too long</w:t>
      </w:r>
      <w:r w:rsidRPr="00964339">
        <w:rPr>
          <w:sz w:val="22"/>
          <w:szCs w:val="22"/>
        </w:rPr>
        <w:t xml:space="preserve"> [on climate] and must now brace for the consequences...[A]</w:t>
      </w:r>
      <w:r w:rsidRPr="00964339">
        <w:rPr>
          <w:color w:val="000000"/>
          <w:sz w:val="22"/>
          <w:szCs w:val="22"/>
        </w:rPr>
        <w:t xml:space="preserve"> realistic crash program to cut emissions will blow through 2 degrees; </w:t>
      </w:r>
      <w:r w:rsidRPr="00964339">
        <w:rPr>
          <w:bCs/>
          <w:i/>
          <w:iCs/>
          <w:color w:val="000000"/>
          <w:sz w:val="22"/>
          <w:szCs w:val="22"/>
        </w:rPr>
        <w:t>1.5 degrees is ridiculous. New goals are needed.</w:t>
      </w:r>
      <w:r w:rsidRPr="00964339">
        <w:rPr>
          <w:sz w:val="22"/>
          <w:szCs w:val="22"/>
        </w:rPr>
        <w:t xml:space="preserve">” Hansen, </w:t>
      </w:r>
      <w:r w:rsidR="00456263">
        <w:rPr>
          <w:sz w:val="22"/>
          <w:szCs w:val="22"/>
        </w:rPr>
        <w:t>a scientist who can fairly be said to view climate change through a a</w:t>
      </w:r>
      <w:r w:rsidRPr="00964339">
        <w:rPr>
          <w:sz w:val="22"/>
          <w:szCs w:val="22"/>
        </w:rPr>
        <w:t xml:space="preserve"> </w:t>
      </w:r>
      <w:r w:rsidR="004D1ED5">
        <w:rPr>
          <w:sz w:val="22"/>
          <w:szCs w:val="22"/>
        </w:rPr>
        <w:t xml:space="preserve">Type 4 </w:t>
      </w:r>
      <w:r w:rsidR="00456263">
        <w:rPr>
          <w:sz w:val="22"/>
          <w:szCs w:val="22"/>
        </w:rPr>
        <w:t xml:space="preserve">lens, </w:t>
      </w:r>
      <w:r w:rsidRPr="00964339">
        <w:rPr>
          <w:sz w:val="22"/>
          <w:szCs w:val="22"/>
        </w:rPr>
        <w:t>concern</w:t>
      </w:r>
      <w:r w:rsidR="004D1ED5">
        <w:rPr>
          <w:sz w:val="22"/>
          <w:szCs w:val="22"/>
        </w:rPr>
        <w:t xml:space="preserve">ed with the ecological effects of </w:t>
      </w:r>
      <w:r w:rsidRPr="00964339">
        <w:rPr>
          <w:sz w:val="22"/>
          <w:szCs w:val="22"/>
        </w:rPr>
        <w:t xml:space="preserve">climate change itself, evaluates the call for new goals that are </w:t>
      </w:r>
      <w:r w:rsidRPr="00964339">
        <w:rPr>
          <w:i/>
          <w:iCs/>
          <w:sz w:val="22"/>
          <w:szCs w:val="22"/>
        </w:rPr>
        <w:t>inconsistent with the climate science</w:t>
      </w:r>
      <w:r w:rsidRPr="00964339">
        <w:rPr>
          <w:sz w:val="22"/>
          <w:szCs w:val="22"/>
        </w:rPr>
        <w:t xml:space="preserve"> </w:t>
      </w:r>
      <w:r w:rsidRPr="00AC610F">
        <w:rPr>
          <w:sz w:val="22"/>
          <w:szCs w:val="22"/>
        </w:rPr>
        <w:t xml:space="preserve">as </w:t>
      </w:r>
      <w:r w:rsidRPr="0071686E">
        <w:rPr>
          <w:iCs/>
          <w:sz w:val="22"/>
          <w:szCs w:val="22"/>
        </w:rPr>
        <w:t>a failure</w:t>
      </w:r>
      <w:r w:rsidR="00456263">
        <w:rPr>
          <w:iCs/>
          <w:sz w:val="22"/>
          <w:szCs w:val="22"/>
        </w:rPr>
        <w:t>;</w:t>
      </w:r>
      <w:r w:rsidRPr="00964339">
        <w:rPr>
          <w:sz w:val="22"/>
          <w:szCs w:val="22"/>
        </w:rPr>
        <w:t xml:space="preserve"> Victor, </w:t>
      </w:r>
      <w:r w:rsidR="00456263">
        <w:rPr>
          <w:sz w:val="22"/>
          <w:szCs w:val="22"/>
        </w:rPr>
        <w:t xml:space="preserve">a </w:t>
      </w:r>
      <w:r w:rsidR="004D1ED5">
        <w:rPr>
          <w:sz w:val="22"/>
          <w:szCs w:val="22"/>
        </w:rPr>
        <w:t xml:space="preserve">political scientist </w:t>
      </w:r>
      <w:r w:rsidR="00456263">
        <w:rPr>
          <w:sz w:val="22"/>
          <w:szCs w:val="22"/>
        </w:rPr>
        <w:t xml:space="preserve">who conceptualizes climate change as a Type 2 or 3 problem, </w:t>
      </w:r>
      <w:r w:rsidR="004D1ED5">
        <w:rPr>
          <w:sz w:val="22"/>
          <w:szCs w:val="22"/>
        </w:rPr>
        <w:t>focuses on the agreement itself as an institutional breakthrough</w:t>
      </w:r>
      <w:r w:rsidR="00456263">
        <w:rPr>
          <w:sz w:val="22"/>
          <w:szCs w:val="22"/>
        </w:rPr>
        <w:t xml:space="preserve"> and</w:t>
      </w:r>
      <w:r w:rsidR="004D1ED5">
        <w:rPr>
          <w:sz w:val="22"/>
          <w:szCs w:val="22"/>
        </w:rPr>
        <w:t xml:space="preserve"> </w:t>
      </w:r>
      <w:r w:rsidRPr="00964339">
        <w:rPr>
          <w:sz w:val="22"/>
          <w:szCs w:val="22"/>
        </w:rPr>
        <w:t>evaluates the same a</w:t>
      </w:r>
      <w:r w:rsidR="00AC610F">
        <w:rPr>
          <w:sz w:val="22"/>
          <w:szCs w:val="22"/>
        </w:rPr>
        <w:t>greement</w:t>
      </w:r>
      <w:r w:rsidRPr="00964339">
        <w:rPr>
          <w:sz w:val="22"/>
          <w:szCs w:val="22"/>
        </w:rPr>
        <w:t xml:space="preserve"> as </w:t>
      </w:r>
      <w:r w:rsidRPr="00964339">
        <w:rPr>
          <w:i/>
          <w:iCs/>
          <w:sz w:val="22"/>
          <w:szCs w:val="22"/>
        </w:rPr>
        <w:t>successful</w:t>
      </w:r>
      <w:r w:rsidR="004D1ED5">
        <w:rPr>
          <w:sz w:val="22"/>
          <w:szCs w:val="22"/>
        </w:rPr>
        <w:t xml:space="preserve">. In other words, he is less focused on the end emphasis on climate </w:t>
      </w:r>
      <w:r w:rsidR="00FD32D0">
        <w:rPr>
          <w:sz w:val="22"/>
          <w:szCs w:val="22"/>
        </w:rPr>
        <w:t xml:space="preserve">change, and more </w:t>
      </w:r>
      <w:r w:rsidR="00456263">
        <w:rPr>
          <w:sz w:val="22"/>
          <w:szCs w:val="22"/>
        </w:rPr>
        <w:t>on</w:t>
      </w:r>
      <w:r w:rsidR="00FD32D0">
        <w:rPr>
          <w:sz w:val="22"/>
          <w:szCs w:val="22"/>
        </w:rPr>
        <w:t xml:space="preserve"> the means-</w:t>
      </w:r>
      <w:r w:rsidR="004D1ED5">
        <w:rPr>
          <w:sz w:val="22"/>
          <w:szCs w:val="22"/>
        </w:rPr>
        <w:t>oriented agreement.</w:t>
      </w:r>
    </w:p>
    <w:p w14:paraId="495C5C99" w14:textId="4D119293" w:rsidR="006943EA" w:rsidRPr="0099193C" w:rsidRDefault="005444E6" w:rsidP="0099193C">
      <w:pPr>
        <w:spacing w:line="360" w:lineRule="auto"/>
        <w:ind w:firstLine="720"/>
        <w:rPr>
          <w:sz w:val="22"/>
          <w:szCs w:val="22"/>
        </w:rPr>
      </w:pPr>
      <w:r w:rsidRPr="00964339">
        <w:rPr>
          <w:sz w:val="22"/>
          <w:szCs w:val="22"/>
        </w:rPr>
        <w:t xml:space="preserve">To be sure Paris </w:t>
      </w:r>
      <w:r w:rsidR="00AC610F">
        <w:rPr>
          <w:sz w:val="22"/>
          <w:szCs w:val="22"/>
        </w:rPr>
        <w:t xml:space="preserve">is </w:t>
      </w:r>
      <w:r w:rsidRPr="00964339">
        <w:rPr>
          <w:sz w:val="22"/>
          <w:szCs w:val="22"/>
        </w:rPr>
        <w:t xml:space="preserve">more complicated </w:t>
      </w:r>
      <w:r w:rsidR="00AC610F">
        <w:rPr>
          <w:sz w:val="22"/>
          <w:szCs w:val="22"/>
        </w:rPr>
        <w:t xml:space="preserve">than its articulated targets </w:t>
      </w:r>
      <w:r w:rsidR="001403EB" w:rsidRPr="00964339">
        <w:rPr>
          <w:sz w:val="22"/>
          <w:szCs w:val="22"/>
        </w:rPr>
        <w:t xml:space="preserve">and could yield potentially successful efforts to </w:t>
      </w:r>
      <w:r w:rsidR="00AC610F">
        <w:rPr>
          <w:sz w:val="22"/>
          <w:szCs w:val="22"/>
        </w:rPr>
        <w:t>address</w:t>
      </w:r>
      <w:r w:rsidR="001403EB" w:rsidRPr="00964339">
        <w:rPr>
          <w:sz w:val="22"/>
          <w:szCs w:val="22"/>
        </w:rPr>
        <w:t xml:space="preserve"> Type 4 super wicked problems</w:t>
      </w:r>
      <w:r w:rsidR="00456263">
        <w:rPr>
          <w:sz w:val="22"/>
          <w:szCs w:val="22"/>
        </w:rPr>
        <w:t xml:space="preserve"> over the longer run if viewed as catalytic rather than problem solving</w:t>
      </w:r>
      <w:r w:rsidR="001403EB" w:rsidRPr="00964339">
        <w:rPr>
          <w:sz w:val="22"/>
          <w:szCs w:val="22"/>
        </w:rPr>
        <w:t xml:space="preserve"> </w:t>
      </w:r>
      <w:r w:rsidR="00112302" w:rsidRPr="00964339">
        <w:rPr>
          <w:sz w:val="22"/>
          <w:szCs w:val="22"/>
        </w:rPr>
        <w:fldChar w:fldCharType="begin"/>
      </w:r>
      <w:r w:rsidR="006D2332">
        <w:rPr>
          <w:sz w:val="22"/>
          <w:szCs w:val="22"/>
        </w:rPr>
        <w:instrText xml:space="preserve"> ADDIN EN.CITE &lt;EndNote&gt;&lt;Cite&gt;&lt;Author&gt;Cashore&lt;/Author&gt;&lt;Year&gt;2016&lt;/Year&gt;&lt;RecNum&gt;82092&lt;/RecNum&gt;&lt;DisplayText&gt;(Cashore et al. 2016)&lt;/DisplayText&gt;&lt;record&gt;&lt;rec-number&gt;82092&lt;/rec-number&gt;&lt;foreign-keys&gt;&lt;key app="EN" db-id="zd99pwsezrwdx5ep05ixvswmttr9paate0sd" timestamp="1496583627"&gt;82092&lt;/key&gt;&lt;/foreign-keys&gt;&lt;ref-type name="Report"&gt;27&lt;/ref-type&gt;&lt;contributors&gt;&lt;authors&gt;&lt;author&gt;Benjamin Cashore&lt;/author&gt;&lt;author&gt;Graeme Auld&lt;/author&gt;&lt;author&gt;Steven Bernstein&lt;/author&gt;&lt;author&gt;Kelly Levin&lt;/author&gt;&lt;/authors&gt;&lt;/contributors&gt;&lt;titles&gt;&lt;title&gt;Paris Could Be Different: But it Requires Policy Makers Apply Path Dependency Analysis to the “Super Wicked Problem” of Climate Change&lt;/title&gt;&lt;/titles&gt;&lt;dates&gt;&lt;year&gt;2016&lt;/year&gt;&lt;/dates&gt;&lt;publisher&gt;Macmillan Center, Yale University&lt;/publisher&gt;&lt;urls&gt;&lt;/urls&gt;&lt;/record&gt;&lt;/Cite&gt;&lt;/EndNote&gt;</w:instrText>
      </w:r>
      <w:r w:rsidR="00112302" w:rsidRPr="00964339">
        <w:rPr>
          <w:sz w:val="22"/>
          <w:szCs w:val="22"/>
        </w:rPr>
        <w:fldChar w:fldCharType="separate"/>
      </w:r>
      <w:r w:rsidR="006D2332">
        <w:rPr>
          <w:noProof/>
          <w:sz w:val="22"/>
          <w:szCs w:val="22"/>
        </w:rPr>
        <w:t>(Cashore et al. 2016)</w:t>
      </w:r>
      <w:r w:rsidR="00112302" w:rsidRPr="00964339">
        <w:rPr>
          <w:sz w:val="22"/>
          <w:szCs w:val="22"/>
        </w:rPr>
        <w:fldChar w:fldCharType="end"/>
      </w:r>
      <w:r w:rsidR="001403EB" w:rsidRPr="00964339">
        <w:rPr>
          <w:sz w:val="22"/>
          <w:szCs w:val="22"/>
        </w:rPr>
        <w:t>. O</w:t>
      </w:r>
      <w:r w:rsidRPr="00964339">
        <w:rPr>
          <w:sz w:val="22"/>
          <w:szCs w:val="22"/>
        </w:rPr>
        <w:t xml:space="preserve">ur point is that </w:t>
      </w:r>
      <w:r w:rsidR="001E0105">
        <w:rPr>
          <w:sz w:val="22"/>
          <w:szCs w:val="22"/>
        </w:rPr>
        <w:t>those</w:t>
      </w:r>
      <w:r w:rsidRPr="00964339">
        <w:rPr>
          <w:sz w:val="22"/>
          <w:szCs w:val="22"/>
        </w:rPr>
        <w:t xml:space="preserve"> trained in a social welfare utility model are more likely to see </w:t>
      </w:r>
      <w:r w:rsidR="001403EB" w:rsidRPr="00964339">
        <w:rPr>
          <w:sz w:val="22"/>
          <w:szCs w:val="22"/>
        </w:rPr>
        <w:t xml:space="preserve">Paris </w:t>
      </w:r>
      <w:r w:rsidRPr="00964339">
        <w:rPr>
          <w:sz w:val="22"/>
          <w:szCs w:val="22"/>
        </w:rPr>
        <w:t xml:space="preserve">as transformative even if they also view the problem for which it was created as being </w:t>
      </w:r>
      <w:r w:rsidR="001403EB" w:rsidRPr="00964339">
        <w:rPr>
          <w:sz w:val="22"/>
          <w:szCs w:val="22"/>
        </w:rPr>
        <w:t xml:space="preserve">insufficiently addressed because they are primarily motivated by a means-oriented </w:t>
      </w:r>
      <w:r w:rsidR="00456263">
        <w:rPr>
          <w:sz w:val="22"/>
          <w:szCs w:val="22"/>
        </w:rPr>
        <w:t>T</w:t>
      </w:r>
      <w:r w:rsidR="001403EB" w:rsidRPr="00964339">
        <w:rPr>
          <w:sz w:val="22"/>
          <w:szCs w:val="22"/>
        </w:rPr>
        <w:t xml:space="preserve">ype 3 problem conceptions rather than </w:t>
      </w:r>
      <w:r w:rsidR="00456263">
        <w:rPr>
          <w:sz w:val="22"/>
          <w:szCs w:val="22"/>
        </w:rPr>
        <w:t xml:space="preserve">an </w:t>
      </w:r>
      <w:r w:rsidR="001403EB" w:rsidRPr="00964339">
        <w:rPr>
          <w:sz w:val="22"/>
          <w:szCs w:val="22"/>
        </w:rPr>
        <w:t>ends-oriented Type 4 problem</w:t>
      </w:r>
      <w:r w:rsidR="001E0105">
        <w:rPr>
          <w:sz w:val="22"/>
          <w:szCs w:val="22"/>
        </w:rPr>
        <w:t xml:space="preserve"> conception</w:t>
      </w:r>
      <w:r w:rsidR="001403EB" w:rsidRPr="00964339">
        <w:rPr>
          <w:sz w:val="22"/>
          <w:szCs w:val="22"/>
        </w:rPr>
        <w:t>.</w:t>
      </w:r>
      <w:r w:rsidR="00FD32D0">
        <w:rPr>
          <w:sz w:val="22"/>
          <w:szCs w:val="22"/>
        </w:rPr>
        <w:t xml:space="preserve"> </w:t>
      </w:r>
    </w:p>
    <w:p w14:paraId="6D8EF35B" w14:textId="60612B81" w:rsidR="006B3602" w:rsidRPr="00A67A88" w:rsidRDefault="00A67A88" w:rsidP="00A67A88">
      <w:pPr>
        <w:spacing w:line="360" w:lineRule="auto"/>
        <w:rPr>
          <w:b/>
          <w:bCs/>
          <w:sz w:val="22"/>
          <w:szCs w:val="22"/>
        </w:rPr>
      </w:pPr>
      <w:r w:rsidRPr="00A67A88">
        <w:rPr>
          <w:sz w:val="22"/>
          <w:szCs w:val="22"/>
        </w:rPr>
        <w:tab/>
        <w:t>In the same vein, f</w:t>
      </w:r>
      <w:r w:rsidR="00DF6A8C" w:rsidRPr="00A67A88">
        <w:rPr>
          <w:sz w:val="22"/>
          <w:szCs w:val="22"/>
        </w:rPr>
        <w:t xml:space="preserve">uture scholarship </w:t>
      </w:r>
      <w:r w:rsidR="0020065E" w:rsidRPr="00A67A88">
        <w:rPr>
          <w:sz w:val="22"/>
          <w:szCs w:val="22"/>
        </w:rPr>
        <w:t>might examine</w:t>
      </w:r>
      <w:r w:rsidR="00DF6A8C" w:rsidRPr="00A67A88">
        <w:rPr>
          <w:sz w:val="22"/>
          <w:szCs w:val="22"/>
        </w:rPr>
        <w:t xml:space="preserve"> whether a range of environmental </w:t>
      </w:r>
      <w:r w:rsidR="00DF6A8C" w:rsidRPr="00964339">
        <w:rPr>
          <w:sz w:val="22"/>
          <w:szCs w:val="22"/>
        </w:rPr>
        <w:t xml:space="preserve">groups, development agencies, business associations and even government agencies are also inadvertently reinforcing </w:t>
      </w:r>
      <w:r w:rsidR="006B3602" w:rsidRPr="00964339">
        <w:rPr>
          <w:sz w:val="22"/>
          <w:szCs w:val="22"/>
        </w:rPr>
        <w:t xml:space="preserve">Type 1, 2 and 3 conceptions over Type 4 </w:t>
      </w:r>
      <w:r w:rsidR="00DF6A8C" w:rsidRPr="00964339">
        <w:rPr>
          <w:sz w:val="22"/>
          <w:szCs w:val="22"/>
        </w:rPr>
        <w:t xml:space="preserve">owing to prevailing discourse and norms that prioritize market friendly solutions.  These norms could also help explain why so much of the work on the plight of local peoples and biodiversity conservations champions </w:t>
      </w:r>
      <w:r w:rsidR="006B3602" w:rsidRPr="00964339">
        <w:rPr>
          <w:sz w:val="22"/>
          <w:szCs w:val="22"/>
        </w:rPr>
        <w:t>Type 1</w:t>
      </w:r>
      <w:r>
        <w:rPr>
          <w:sz w:val="22"/>
          <w:szCs w:val="22"/>
        </w:rPr>
        <w:t xml:space="preserve">, 2 or 3 problem conceptions to </w:t>
      </w:r>
      <w:r w:rsidR="00DF6A8C" w:rsidRPr="00964339">
        <w:rPr>
          <w:sz w:val="22"/>
          <w:szCs w:val="22"/>
        </w:rPr>
        <w:t xml:space="preserve">foster ‘rights to resources.’ </w:t>
      </w:r>
    </w:p>
    <w:p w14:paraId="166697FE" w14:textId="476410EE" w:rsidR="006B3602" w:rsidRPr="00964339" w:rsidRDefault="00DF6A8C" w:rsidP="00232C8B">
      <w:pPr>
        <w:spacing w:line="360" w:lineRule="auto"/>
        <w:ind w:firstLine="720"/>
        <w:rPr>
          <w:sz w:val="22"/>
          <w:szCs w:val="22"/>
        </w:rPr>
      </w:pPr>
      <w:r w:rsidRPr="00964339">
        <w:rPr>
          <w:sz w:val="22"/>
          <w:szCs w:val="22"/>
        </w:rPr>
        <w:lastRenderedPageBreak/>
        <w:t xml:space="preserve">This orientation has also, it seems, fostered research aimed at identifying a positive correlation between biodiversity conservation and local resource use. These assumptions stand in contrast to the large-scale </w:t>
      </w:r>
      <w:r w:rsidR="006B3602" w:rsidRPr="00964339">
        <w:rPr>
          <w:sz w:val="22"/>
          <w:szCs w:val="22"/>
        </w:rPr>
        <w:t xml:space="preserve">Type 4 </w:t>
      </w:r>
      <w:r w:rsidRPr="00964339">
        <w:rPr>
          <w:sz w:val="22"/>
          <w:szCs w:val="22"/>
        </w:rPr>
        <w:t>biodiversity conservation efforts promoted in the 1970s and 1980s in the heyday of bioenvironmentalist world views</w:t>
      </w:r>
      <w:r w:rsidR="0020065E" w:rsidRPr="00964339">
        <w:rPr>
          <w:sz w:val="22"/>
          <w:szCs w:val="22"/>
        </w:rPr>
        <w:t xml:space="preserve"> (Clapp and Dauvergne</w:t>
      </w:r>
      <w:r w:rsidR="00F36E52">
        <w:rPr>
          <w:sz w:val="22"/>
          <w:szCs w:val="22"/>
        </w:rPr>
        <w:t xml:space="preserve"> DATE</w:t>
      </w:r>
      <w:r w:rsidR="0020065E" w:rsidRPr="00964339">
        <w:rPr>
          <w:sz w:val="22"/>
          <w:szCs w:val="22"/>
        </w:rPr>
        <w:t>)</w:t>
      </w:r>
      <w:r w:rsidRPr="00964339">
        <w:rPr>
          <w:sz w:val="22"/>
          <w:szCs w:val="22"/>
        </w:rPr>
        <w:t xml:space="preserve">. </w:t>
      </w:r>
      <w:r w:rsidR="0020065E" w:rsidRPr="00964339">
        <w:rPr>
          <w:sz w:val="22"/>
          <w:szCs w:val="22"/>
        </w:rPr>
        <w:t xml:space="preserve">We are not arguing that </w:t>
      </w:r>
      <w:r w:rsidRPr="00964339">
        <w:rPr>
          <w:sz w:val="22"/>
          <w:szCs w:val="22"/>
        </w:rPr>
        <w:t xml:space="preserve">these </w:t>
      </w:r>
      <w:r w:rsidR="0020065E" w:rsidRPr="00964339">
        <w:rPr>
          <w:sz w:val="22"/>
          <w:szCs w:val="22"/>
        </w:rPr>
        <w:t xml:space="preserve">approaches </w:t>
      </w:r>
      <w:r w:rsidRPr="00964339">
        <w:rPr>
          <w:sz w:val="22"/>
          <w:szCs w:val="22"/>
        </w:rPr>
        <w:t>aren’t useful</w:t>
      </w:r>
      <w:r w:rsidR="0020065E" w:rsidRPr="00964339">
        <w:rPr>
          <w:sz w:val="22"/>
          <w:szCs w:val="22"/>
        </w:rPr>
        <w:t xml:space="preserve">, </w:t>
      </w:r>
      <w:r w:rsidRPr="00964339">
        <w:rPr>
          <w:sz w:val="22"/>
          <w:szCs w:val="22"/>
        </w:rPr>
        <w:t>but th</w:t>
      </w:r>
      <w:r w:rsidR="0020065E" w:rsidRPr="00964339">
        <w:rPr>
          <w:sz w:val="22"/>
          <w:szCs w:val="22"/>
        </w:rPr>
        <w:t>ese norms</w:t>
      </w:r>
      <w:r w:rsidRPr="00964339">
        <w:rPr>
          <w:sz w:val="22"/>
          <w:szCs w:val="22"/>
        </w:rPr>
        <w:t xml:space="preserve"> may help explain </w:t>
      </w:r>
      <w:r w:rsidR="006B3602" w:rsidRPr="00964339">
        <w:rPr>
          <w:sz w:val="22"/>
          <w:szCs w:val="22"/>
        </w:rPr>
        <w:t xml:space="preserve">the </w:t>
      </w:r>
      <w:r w:rsidRPr="00964339">
        <w:rPr>
          <w:sz w:val="22"/>
          <w:szCs w:val="22"/>
        </w:rPr>
        <w:t xml:space="preserve">shift </w:t>
      </w:r>
      <w:r w:rsidR="006B3602" w:rsidRPr="00964339">
        <w:rPr>
          <w:sz w:val="22"/>
          <w:szCs w:val="22"/>
        </w:rPr>
        <w:t xml:space="preserve">in </w:t>
      </w:r>
      <w:r w:rsidRPr="00964339">
        <w:rPr>
          <w:sz w:val="22"/>
          <w:szCs w:val="22"/>
        </w:rPr>
        <w:t xml:space="preserve">orientation and problem definition </w:t>
      </w:r>
      <w:r w:rsidR="006B3602" w:rsidRPr="00964339">
        <w:rPr>
          <w:sz w:val="22"/>
          <w:szCs w:val="22"/>
        </w:rPr>
        <w:t>away from Type 4</w:t>
      </w:r>
      <w:r w:rsidR="0020065E" w:rsidRPr="00964339">
        <w:rPr>
          <w:sz w:val="22"/>
          <w:szCs w:val="22"/>
        </w:rPr>
        <w:t>.</w:t>
      </w:r>
      <w:r w:rsidR="006B3602" w:rsidRPr="00964339">
        <w:rPr>
          <w:sz w:val="22"/>
          <w:szCs w:val="22"/>
        </w:rPr>
        <w:t xml:space="preserve"> </w:t>
      </w:r>
    </w:p>
    <w:p w14:paraId="66394331" w14:textId="77777777" w:rsidR="00192CAE" w:rsidRPr="00964339" w:rsidRDefault="00192CAE" w:rsidP="005A1C7B">
      <w:pPr>
        <w:spacing w:line="360" w:lineRule="auto"/>
        <w:rPr>
          <w:b/>
          <w:bCs/>
          <w:sz w:val="22"/>
          <w:szCs w:val="22"/>
        </w:rPr>
      </w:pPr>
      <w:r w:rsidRPr="00964339">
        <w:rPr>
          <w:color w:val="000000"/>
          <w:spacing w:val="-20"/>
          <w:sz w:val="22"/>
          <w:szCs w:val="22"/>
        </w:rPr>
        <w:t> </w:t>
      </w:r>
    </w:p>
    <w:p w14:paraId="3B9184B0" w14:textId="7B4F2BDD" w:rsidR="003228D0" w:rsidRPr="0099193C" w:rsidRDefault="00192CAE" w:rsidP="0099193C">
      <w:pPr>
        <w:pStyle w:val="ListParagraph"/>
        <w:numPr>
          <w:ilvl w:val="0"/>
          <w:numId w:val="7"/>
        </w:numPr>
        <w:spacing w:line="360" w:lineRule="auto"/>
        <w:rPr>
          <w:sz w:val="22"/>
          <w:szCs w:val="22"/>
        </w:rPr>
      </w:pPr>
      <w:r w:rsidRPr="00964339">
        <w:rPr>
          <w:b/>
          <w:bCs/>
          <w:sz w:val="22"/>
          <w:szCs w:val="22"/>
        </w:rPr>
        <w:t xml:space="preserve">Conclusion: Towards a Type 4 Future </w:t>
      </w:r>
    </w:p>
    <w:p w14:paraId="22BFE39D" w14:textId="7BF078CC" w:rsidR="00D326B8" w:rsidRPr="00964339" w:rsidRDefault="002F1B6C" w:rsidP="00D326B8">
      <w:pPr>
        <w:spacing w:line="360" w:lineRule="auto"/>
        <w:ind w:firstLine="720"/>
        <w:rPr>
          <w:sz w:val="22"/>
          <w:szCs w:val="22"/>
        </w:rPr>
      </w:pPr>
      <w:r>
        <w:rPr>
          <w:sz w:val="22"/>
          <w:szCs w:val="22"/>
        </w:rPr>
        <w:t xml:space="preserve">How might a problem conceptions be nurtured in ways that integrate, rather than eschews, Type 4 problem? Given the propensity of Types 1, 2 and 3 to undermine 4, we suggest that highly proactive efforts on the part of governments and stakeholders to consciously identify those problems they conceive of as Type 4, and, subsequently, to developing policy and institutional responses capable of doing so. </w:t>
      </w:r>
      <w:r w:rsidR="00D326B8" w:rsidRPr="00964339">
        <w:rPr>
          <w:sz w:val="22"/>
          <w:szCs w:val="22"/>
        </w:rPr>
        <w:t>Some ideas are discuss</w:t>
      </w:r>
      <w:r w:rsidR="004E7E55">
        <w:rPr>
          <w:sz w:val="22"/>
          <w:szCs w:val="22"/>
        </w:rPr>
        <w:t>ed</w:t>
      </w:r>
      <w:r w:rsidR="00D326B8" w:rsidRPr="00964339">
        <w:rPr>
          <w:sz w:val="22"/>
          <w:szCs w:val="22"/>
        </w:rPr>
        <w:t xml:space="preserve"> below</w:t>
      </w:r>
      <w:r w:rsidR="001E0105">
        <w:rPr>
          <w:sz w:val="22"/>
          <w:szCs w:val="22"/>
        </w:rPr>
        <w:t>.</w:t>
      </w:r>
    </w:p>
    <w:p w14:paraId="0FE17AAA" w14:textId="77777777" w:rsidR="00DF6A8C" w:rsidRPr="00964339" w:rsidRDefault="00DF6A8C" w:rsidP="005A1C7B">
      <w:pPr>
        <w:pStyle w:val="ListParagraph"/>
        <w:spacing w:line="360" w:lineRule="auto"/>
        <w:ind w:left="360"/>
        <w:rPr>
          <w:sz w:val="22"/>
          <w:szCs w:val="22"/>
        </w:rPr>
      </w:pPr>
    </w:p>
    <w:p w14:paraId="4554710C" w14:textId="58AB4E28" w:rsidR="00C71777" w:rsidRPr="00964339" w:rsidRDefault="00AA56ED" w:rsidP="002171D9">
      <w:pPr>
        <w:pStyle w:val="ListParagraph"/>
        <w:numPr>
          <w:ilvl w:val="0"/>
          <w:numId w:val="15"/>
        </w:numPr>
        <w:spacing w:line="360" w:lineRule="auto"/>
        <w:rPr>
          <w:b/>
          <w:bCs/>
          <w:i/>
          <w:iCs/>
          <w:sz w:val="22"/>
          <w:szCs w:val="22"/>
        </w:rPr>
      </w:pPr>
      <w:r w:rsidRPr="00964339">
        <w:rPr>
          <w:b/>
          <w:bCs/>
          <w:i/>
          <w:iCs/>
          <w:sz w:val="22"/>
          <w:szCs w:val="22"/>
        </w:rPr>
        <w:t xml:space="preserve">Engage </w:t>
      </w:r>
      <w:r w:rsidR="00C71777" w:rsidRPr="00964339">
        <w:rPr>
          <w:b/>
          <w:bCs/>
          <w:i/>
          <w:iCs/>
          <w:sz w:val="22"/>
          <w:szCs w:val="22"/>
        </w:rPr>
        <w:t>Historical Institutionalism</w:t>
      </w:r>
    </w:p>
    <w:p w14:paraId="17F87618" w14:textId="2C32674C" w:rsidR="00245608" w:rsidRDefault="00824313" w:rsidP="002171D9">
      <w:pPr>
        <w:spacing w:line="360" w:lineRule="auto"/>
        <w:ind w:firstLine="720"/>
        <w:rPr>
          <w:sz w:val="22"/>
          <w:szCs w:val="22"/>
        </w:rPr>
      </w:pPr>
      <w:r>
        <w:rPr>
          <w:sz w:val="22"/>
          <w:szCs w:val="22"/>
        </w:rPr>
        <w:t xml:space="preserve">Just as Ostrom compellingly developed, and offered, her IAD institutional framework to help overcome CPR depletion tragedies, we </w:t>
      </w:r>
      <w:r w:rsidR="00F36E52">
        <w:rPr>
          <w:sz w:val="22"/>
          <w:szCs w:val="22"/>
        </w:rPr>
        <w:t xml:space="preserve">suggest </w:t>
      </w:r>
      <w:r>
        <w:rPr>
          <w:sz w:val="22"/>
          <w:szCs w:val="22"/>
        </w:rPr>
        <w:t xml:space="preserve">institutional analysis for type 4 problems ought to undertake the same type </w:t>
      </w:r>
      <w:r w:rsidR="00F36E52">
        <w:rPr>
          <w:sz w:val="22"/>
          <w:szCs w:val="22"/>
        </w:rPr>
        <w:t xml:space="preserve">of </w:t>
      </w:r>
      <w:r>
        <w:rPr>
          <w:sz w:val="22"/>
          <w:szCs w:val="22"/>
        </w:rPr>
        <w:t xml:space="preserve">inductive exercise. This requires two related efforts. First, like Ostrom, it requires unpacking specific subsets of problems under general problem types. </w:t>
      </w:r>
      <w:r w:rsidR="00F36E52">
        <w:rPr>
          <w:sz w:val="22"/>
          <w:szCs w:val="22"/>
        </w:rPr>
        <w:t>Such an orientation to research is precisely what led</w:t>
      </w:r>
      <w:r>
        <w:rPr>
          <w:sz w:val="22"/>
          <w:szCs w:val="22"/>
        </w:rPr>
        <w:t xml:space="preserve"> Ostrom to emphasize that while privatization and public ownership</w:t>
      </w:r>
      <w:r w:rsidR="00F36E52">
        <w:rPr>
          <w:sz w:val="22"/>
          <w:szCs w:val="22"/>
        </w:rPr>
        <w:t xml:space="preserve"> or control</w:t>
      </w:r>
      <w:r>
        <w:rPr>
          <w:sz w:val="22"/>
          <w:szCs w:val="22"/>
        </w:rPr>
        <w:t xml:space="preserve"> could indeed provide adequate institutional responses to resource depletion tragedies </w:t>
      </w:r>
      <w:r w:rsidR="00245608">
        <w:rPr>
          <w:sz w:val="22"/>
          <w:szCs w:val="22"/>
        </w:rPr>
        <w:t xml:space="preserve">denoted by substractibility and excludability, CPR </w:t>
      </w:r>
      <w:r w:rsidR="00F36E52">
        <w:rPr>
          <w:sz w:val="22"/>
          <w:szCs w:val="22"/>
        </w:rPr>
        <w:t xml:space="preserve">problems could often be more optimally managed through </w:t>
      </w:r>
      <w:r w:rsidR="00245608">
        <w:rPr>
          <w:sz w:val="22"/>
          <w:szCs w:val="22"/>
        </w:rPr>
        <w:t xml:space="preserve">a different type of institutional response. </w:t>
      </w:r>
    </w:p>
    <w:p w14:paraId="74F02770" w14:textId="24AC1E05" w:rsidR="00EE0BEB" w:rsidRDefault="00824313" w:rsidP="001B2DB7">
      <w:pPr>
        <w:spacing w:line="360" w:lineRule="auto"/>
        <w:ind w:firstLine="720"/>
        <w:rPr>
          <w:sz w:val="22"/>
          <w:szCs w:val="22"/>
        </w:rPr>
      </w:pPr>
      <w:r>
        <w:rPr>
          <w:sz w:val="22"/>
          <w:szCs w:val="22"/>
        </w:rPr>
        <w:t xml:space="preserve"> </w:t>
      </w:r>
      <w:r w:rsidR="00245608">
        <w:rPr>
          <w:sz w:val="22"/>
          <w:szCs w:val="22"/>
        </w:rPr>
        <w:t xml:space="preserve">Hence, we envision a number of distinct institutional projects that might help ameliorate different subsets of Type 4 problems. </w:t>
      </w:r>
      <w:r w:rsidR="00EE0BEB">
        <w:rPr>
          <w:sz w:val="22"/>
          <w:szCs w:val="22"/>
        </w:rPr>
        <w:t xml:space="preserve">For example, Cashore and Howlett </w:t>
      </w:r>
      <w:r w:rsidR="00D51747">
        <w:rPr>
          <w:sz w:val="22"/>
          <w:szCs w:val="22"/>
        </w:rPr>
        <w:fldChar w:fldCharType="begin"/>
      </w:r>
      <w:r w:rsidR="00D51747">
        <w:rPr>
          <w:sz w:val="22"/>
          <w:szCs w:val="22"/>
        </w:rPr>
        <w:instrText xml:space="preserve"> ADDIN EN.CITE &lt;EndNote&gt;&lt;Cite ExcludeAuth="1"&gt;&lt;Author&gt;Cashore&lt;/Author&gt;&lt;Year&gt;2007&lt;/Year&gt;&lt;RecNum&gt;29279&lt;/RecNum&gt;&lt;DisplayText&gt;(2007)&lt;/DisplayText&gt;&lt;record&gt;&lt;rec-number&gt;29279&lt;/rec-number&gt;&lt;foreign-keys&gt;&lt;key app="EN" db-id="zd99pwsezrwdx5ep05ixvswmttr9paate0sd" timestamp="1492188172"&gt;29279&lt;/key&gt;&lt;/foreign-keys&gt;&lt;ref-type name="Journal Article"&gt;17&lt;/ref-type&gt;&lt;contributors&gt;&lt;authors&gt;&lt;author&gt;Cashore, B.&lt;/author&gt;&lt;author&gt;Howlett, M.&lt;/author&gt;&lt;/authors&gt;&lt;/contributors&gt;&lt;auth-address&gt;Cashore, B&amp;#xD;Yale Univ, Sch Forestry &amp;amp; Environm Studies, 230 Prospect St,Room 206, New Haven, CT 06511 USA&amp;#xD;Yale Univ, Sch Forestry &amp;amp; Environm Studies, New Haven, CT 06511 USA&amp;#xD;Simon Fraser Univ, Dept Polit Sci, Burnaby, BC V5A 1S6, Canada&lt;/auth-address&gt;&lt;titles&gt;&lt;title&gt;Punctuating which equilibrium? Understanding thermostatic policy dynamics in Pacific Northwest forestry&lt;/title&gt;&lt;secondary-title&gt;American Journal of Political Science&lt;/secondary-title&gt;&lt;alt-title&gt;Am J Polit Sci&lt;/alt-title&gt;&lt;/titles&gt;&lt;periodical&gt;&lt;full-title&gt;American Journal of Political Science&lt;/full-title&gt;&lt;/periodical&gt;&lt;alt-periodical&gt;&lt;full-title&gt;American Journal of Political Science&lt;/full-title&gt;&lt;abbr-1&gt;Am J Polit Sci&lt;/abbr-1&gt;&lt;/alt-periodical&gt;&lt;pages&gt;532-551&lt;/pages&gt;&lt;volume&gt;51&lt;/volume&gt;&lt;number&gt;3&lt;/number&gt;&lt;keywords&gt;&lt;keyword&gt;path dependence&lt;/keyword&gt;&lt;keyword&gt;historical sociology&lt;/keyword&gt;&lt;keyword&gt;agricultural policy&lt;/keyword&gt;&lt;keyword&gt;advocacy coalitions&lt;/keyword&gt;&lt;keyword&gt;private forestry&lt;/keyword&gt;&lt;keyword&gt;public lands&lt;/keyword&gt;&lt;keyword&gt;state&lt;/keyword&gt;&lt;keyword&gt;politics&lt;/keyword&gt;&lt;keyword&gt;subsystems&lt;/keyword&gt;&lt;keyword&gt;networks&lt;/keyword&gt;&lt;/keywords&gt;&lt;dates&gt;&lt;year&gt;2007&lt;/year&gt;&lt;pub-dates&gt;&lt;date&gt;Jul&lt;/date&gt;&lt;/pub-dates&gt;&lt;/dates&gt;&lt;isbn&gt;0092-5853&lt;/isbn&gt;&lt;accession-num&gt;ISI:000247398200007&lt;/accession-num&gt;&lt;urls&gt;&lt;related-urls&gt;&lt;url&gt;&amp;lt;Go to ISI&amp;gt;://000247398200007&lt;/url&gt;&lt;url&gt;http://www.ajps.org/&lt;/url&gt;&lt;/related-urls&gt;&lt;/urls&gt;&lt;language&gt;English&lt;/language&gt;&lt;/record&gt;&lt;/Cite&gt;&lt;/EndNote&gt;</w:instrText>
      </w:r>
      <w:r w:rsidR="00D51747">
        <w:rPr>
          <w:sz w:val="22"/>
          <w:szCs w:val="22"/>
        </w:rPr>
        <w:fldChar w:fldCharType="separate"/>
      </w:r>
      <w:r w:rsidR="00D51747">
        <w:rPr>
          <w:noProof/>
          <w:sz w:val="22"/>
          <w:szCs w:val="22"/>
        </w:rPr>
        <w:t>(2007)</w:t>
      </w:r>
      <w:r w:rsidR="00D51747">
        <w:rPr>
          <w:sz w:val="22"/>
          <w:szCs w:val="22"/>
        </w:rPr>
        <w:fldChar w:fldCharType="end"/>
      </w:r>
      <w:r w:rsidR="00F440DA">
        <w:rPr>
          <w:sz w:val="22"/>
          <w:szCs w:val="22"/>
        </w:rPr>
        <w:t xml:space="preserve"> </w:t>
      </w:r>
      <w:r w:rsidR="00EE0BEB">
        <w:rPr>
          <w:sz w:val="22"/>
          <w:szCs w:val="22"/>
        </w:rPr>
        <w:t xml:space="preserve">have found that </w:t>
      </w:r>
      <w:r w:rsidR="006D5FE6">
        <w:rPr>
          <w:sz w:val="22"/>
          <w:szCs w:val="22"/>
        </w:rPr>
        <w:t xml:space="preserve">highly durable “thermostatic institutions” emerged to govern endangered species protection in the United States. </w:t>
      </w:r>
      <w:r w:rsidR="001B2DB7">
        <w:rPr>
          <w:sz w:val="22"/>
          <w:szCs w:val="22"/>
        </w:rPr>
        <w:t>The initial trigger came through policy punctuations in the early 1970s that</w:t>
      </w:r>
      <w:r w:rsidR="000A18D8">
        <w:rPr>
          <w:sz w:val="22"/>
          <w:szCs w:val="22"/>
        </w:rPr>
        <w:t xml:space="preserve"> created a</w:t>
      </w:r>
      <w:r w:rsidR="001B2DB7">
        <w:rPr>
          <w:sz w:val="22"/>
          <w:szCs w:val="22"/>
        </w:rPr>
        <w:t xml:space="preserve"> thermostatic system in which species endangerment was the equivalent to a home’s thermostat maintaining an inside temperature. As a result, when logging practices resulted in key sp</w:t>
      </w:r>
      <w:r w:rsidR="00662433">
        <w:rPr>
          <w:sz w:val="22"/>
          <w:szCs w:val="22"/>
        </w:rPr>
        <w:t>ecies becoming endangered, the thermostat kicked in, requiring reductions in logging in order to maintain species viability</w:t>
      </w:r>
      <w:r w:rsidR="00F1274F">
        <w:rPr>
          <w:sz w:val="22"/>
          <w:szCs w:val="22"/>
        </w:rPr>
        <w:t xml:space="preserve"> </w:t>
      </w:r>
      <w:r w:rsidR="00814AAF">
        <w:rPr>
          <w:sz w:val="22"/>
          <w:szCs w:val="22"/>
        </w:rPr>
        <w:fldChar w:fldCharType="begin"/>
      </w:r>
      <w:r w:rsidR="00814AAF">
        <w:rPr>
          <w:sz w:val="22"/>
          <w:szCs w:val="22"/>
        </w:rPr>
        <w:instrText xml:space="preserve"> ADDIN EN.CITE &lt;EndNote&gt;&lt;Cite&gt;&lt;Author&gt;Cashore&lt;/Author&gt;&lt;Year&gt;2007&lt;/Year&gt;&lt;RecNum&gt;29279&lt;/RecNum&gt;&lt;DisplayText&gt;(Cashore and Howlett 2007)&lt;/DisplayText&gt;&lt;record&gt;&lt;rec-number&gt;29279&lt;/rec-number&gt;&lt;foreign-keys&gt;&lt;key app="EN" db-id="zd99pwsezrwdx5ep05ixvswmttr9paate0sd" timestamp="1492188172"&gt;29279&lt;/key&gt;&lt;/foreign-keys&gt;&lt;ref-type name="Journal Article"&gt;17&lt;/ref-type&gt;&lt;contributors&gt;&lt;authors&gt;&lt;author&gt;Cashore, B.&lt;/author&gt;&lt;author&gt;Howlett, M.&lt;/author&gt;&lt;/authors&gt;&lt;/contributors&gt;&lt;auth-address&gt;Cashore, B&amp;#xD;Yale Univ, Sch Forestry &amp;amp; Environm Studies, 230 Prospect St,Room 206, New Haven, CT 06511 USA&amp;#xD;Yale Univ, Sch Forestry &amp;amp; Environm Studies, New Haven, CT 06511 USA&amp;#xD;Simon Fraser Univ, Dept Polit Sci, Burnaby, BC V5A 1S6, Canada&lt;/auth-address&gt;&lt;titles&gt;&lt;title&gt;Punctuating which equilibrium? Understanding thermostatic policy dynamics in Pacific Northwest forestry&lt;/title&gt;&lt;secondary-title&gt;American Journal of Political Science&lt;/secondary-title&gt;&lt;alt-title&gt;Am J Polit Sci&lt;/alt-title&gt;&lt;/titles&gt;&lt;periodical&gt;&lt;full-title&gt;American Journal of Political Science&lt;/full-title&gt;&lt;/periodical&gt;&lt;alt-periodical&gt;&lt;full-title&gt;American Journal of Political Science&lt;/full-title&gt;&lt;abbr-1&gt;Am J Polit Sci&lt;/abbr-1&gt;&lt;/alt-periodical&gt;&lt;pages&gt;532-551&lt;/pages&gt;&lt;volume&gt;51&lt;/volume&gt;&lt;number&gt;3&lt;/number&gt;&lt;keywords&gt;&lt;keyword&gt;path dependence&lt;/keyword&gt;&lt;keyword&gt;historical sociology&lt;/keyword&gt;&lt;keyword&gt;agricultural policy&lt;/keyword&gt;&lt;keyword&gt;advocacy coalitions&lt;/keyword&gt;&lt;keyword&gt;private forestry&lt;/keyword&gt;&lt;keyword&gt;public lands&lt;/keyword&gt;&lt;keyword&gt;state&lt;/keyword&gt;&lt;keyword&gt;politics&lt;/keyword&gt;&lt;keyword&gt;subsystems&lt;/keyword&gt;&lt;keyword&gt;networks&lt;/keyword&gt;&lt;/keywords&gt;&lt;dates&gt;&lt;year&gt;2007&lt;/year&gt;&lt;pub-dates&gt;&lt;date&gt;Jul&lt;/date&gt;&lt;/pub-dates&gt;&lt;/dates&gt;&lt;isbn&gt;0092-5853&lt;/isbn&gt;&lt;accession-num&gt;ISI:000247398200007&lt;/accession-num&gt;&lt;urls&gt;&lt;related-urls&gt;&lt;url&gt;&amp;lt;Go to ISI&amp;gt;://000247398200007&lt;/url&gt;&lt;url&gt;http://www.ajps.org/&lt;/url&gt;&lt;/related-urls&gt;&lt;/urls&gt;&lt;language&gt;English&lt;/language&gt;&lt;/record&gt;&lt;/Cite&gt;&lt;/EndNote&gt;</w:instrText>
      </w:r>
      <w:r w:rsidR="00814AAF">
        <w:rPr>
          <w:sz w:val="22"/>
          <w:szCs w:val="22"/>
        </w:rPr>
        <w:fldChar w:fldCharType="separate"/>
      </w:r>
      <w:r w:rsidR="00814AAF">
        <w:rPr>
          <w:noProof/>
          <w:sz w:val="22"/>
          <w:szCs w:val="22"/>
        </w:rPr>
        <w:t>(Cashore and Howlett 2007)</w:t>
      </w:r>
      <w:r w:rsidR="00814AAF">
        <w:rPr>
          <w:sz w:val="22"/>
          <w:szCs w:val="22"/>
        </w:rPr>
        <w:fldChar w:fldCharType="end"/>
      </w:r>
      <w:r w:rsidR="00662433">
        <w:rPr>
          <w:sz w:val="22"/>
          <w:szCs w:val="22"/>
        </w:rPr>
        <w:t xml:space="preserve">. </w:t>
      </w:r>
      <w:r w:rsidR="00EC5A83">
        <w:rPr>
          <w:sz w:val="22"/>
          <w:szCs w:val="22"/>
        </w:rPr>
        <w:t xml:space="preserve">The lesson from this type of institutionalized system is that there is one set of explanations for its emergence (public opinion around concerns about environmental degradation human activity was causing), and another for </w:t>
      </w:r>
      <w:r w:rsidR="00EC5A83">
        <w:rPr>
          <w:sz w:val="22"/>
          <w:szCs w:val="22"/>
        </w:rPr>
        <w:lastRenderedPageBreak/>
        <w:t>its reproduction (</w:t>
      </w:r>
      <w:r w:rsidR="000A3790">
        <w:rPr>
          <w:sz w:val="22"/>
          <w:szCs w:val="22"/>
        </w:rPr>
        <w:t xml:space="preserve">policy lock-in owing to high consensus needed among executive, senate and congress to consider changes). </w:t>
      </w:r>
    </w:p>
    <w:p w14:paraId="4C726D0B" w14:textId="7E099A44" w:rsidR="00F440DA" w:rsidRDefault="00ED6C70" w:rsidP="00056C0C">
      <w:pPr>
        <w:spacing w:line="360" w:lineRule="auto"/>
        <w:ind w:firstLine="720"/>
        <w:rPr>
          <w:sz w:val="22"/>
          <w:szCs w:val="22"/>
        </w:rPr>
      </w:pPr>
      <w:r>
        <w:rPr>
          <w:sz w:val="22"/>
          <w:szCs w:val="22"/>
        </w:rPr>
        <w:t xml:space="preserve">At the same time, not all Type 4 problems can be addressed through thermostatic institutions. </w:t>
      </w:r>
      <w:r w:rsidR="007C513D">
        <w:rPr>
          <w:sz w:val="22"/>
          <w:szCs w:val="22"/>
        </w:rPr>
        <w:t xml:space="preserve">For example, </w:t>
      </w:r>
      <w:r w:rsidR="00F36E52">
        <w:rPr>
          <w:sz w:val="22"/>
          <w:szCs w:val="22"/>
        </w:rPr>
        <w:t xml:space="preserve">the four features of super wicked problems like climate change, Levin et al. (2012) argue, make it more amenable to an </w:t>
      </w:r>
      <w:r w:rsidR="009857A0">
        <w:rPr>
          <w:sz w:val="22"/>
          <w:szCs w:val="22"/>
        </w:rPr>
        <w:t xml:space="preserve"> “applying for</w:t>
      </w:r>
      <w:r w:rsidR="00F440DA">
        <w:rPr>
          <w:sz w:val="22"/>
          <w:szCs w:val="22"/>
        </w:rPr>
        <w:t>ward” path dependency analysis</w:t>
      </w:r>
      <w:r w:rsidR="00F36E52">
        <w:rPr>
          <w:sz w:val="22"/>
          <w:szCs w:val="22"/>
        </w:rPr>
        <w:t xml:space="preserve"> than deductive</w:t>
      </w:r>
      <w:r w:rsidR="003D3CC0">
        <w:rPr>
          <w:sz w:val="22"/>
          <w:szCs w:val="22"/>
        </w:rPr>
        <w:t xml:space="preserve"> reasoning. They reason such an approach is more appropriate because</w:t>
      </w:r>
      <w:r w:rsidR="009857A0">
        <w:rPr>
          <w:sz w:val="22"/>
          <w:szCs w:val="22"/>
        </w:rPr>
        <w:t xml:space="preserve"> historical work had shown that if done well, </w:t>
      </w:r>
      <w:r w:rsidR="003D3CC0">
        <w:rPr>
          <w:sz w:val="22"/>
          <w:szCs w:val="22"/>
        </w:rPr>
        <w:t xml:space="preserve">such analysis can identify mechanisms that lock in particular policy options, </w:t>
      </w:r>
      <w:r w:rsidR="009857A0">
        <w:rPr>
          <w:sz w:val="22"/>
          <w:szCs w:val="22"/>
        </w:rPr>
        <w:t xml:space="preserve">entrenching </w:t>
      </w:r>
      <w:r w:rsidR="003D3CC0">
        <w:rPr>
          <w:sz w:val="22"/>
          <w:szCs w:val="22"/>
        </w:rPr>
        <w:t xml:space="preserve">policies </w:t>
      </w:r>
      <w:r w:rsidR="009857A0">
        <w:rPr>
          <w:sz w:val="22"/>
          <w:szCs w:val="22"/>
        </w:rPr>
        <w:t xml:space="preserve">over time and, most importantly, diffusing </w:t>
      </w:r>
      <w:r w:rsidR="003D3CC0">
        <w:rPr>
          <w:sz w:val="22"/>
          <w:szCs w:val="22"/>
        </w:rPr>
        <w:t xml:space="preserve">them </w:t>
      </w:r>
      <w:r w:rsidR="009857A0">
        <w:rPr>
          <w:sz w:val="22"/>
          <w:szCs w:val="22"/>
        </w:rPr>
        <w:t>to initially uncovered populations even in the absence of any central authority.</w:t>
      </w:r>
      <w:r w:rsidR="000C1EC8">
        <w:rPr>
          <w:sz w:val="22"/>
          <w:szCs w:val="22"/>
        </w:rPr>
        <w:t xml:space="preserve"> To guide their work they draw </w:t>
      </w:r>
      <w:r w:rsidR="003D3CC0">
        <w:rPr>
          <w:sz w:val="22"/>
          <w:szCs w:val="22"/>
        </w:rPr>
        <w:t xml:space="preserve">especially on </w:t>
      </w:r>
      <w:r w:rsidR="000C1EC8">
        <w:rPr>
          <w:sz w:val="22"/>
          <w:szCs w:val="22"/>
        </w:rPr>
        <w:t>scholarly</w:t>
      </w:r>
      <w:r w:rsidR="003D3CC0">
        <w:rPr>
          <w:sz w:val="22"/>
          <w:szCs w:val="22"/>
        </w:rPr>
        <w:t xml:space="preserve"> work on path dependency</w:t>
      </w:r>
      <w:r w:rsidR="000C1EC8">
        <w:rPr>
          <w:sz w:val="22"/>
          <w:szCs w:val="22"/>
        </w:rPr>
        <w:t xml:space="preserve"> </w:t>
      </w:r>
      <w:r w:rsidR="00814AAF">
        <w:rPr>
          <w:sz w:val="22"/>
          <w:szCs w:val="22"/>
        </w:rPr>
        <w:fldChar w:fldCharType="begin"/>
      </w:r>
      <w:r w:rsidR="006D2332">
        <w:rPr>
          <w:sz w:val="22"/>
          <w:szCs w:val="22"/>
        </w:rPr>
        <w:instrText xml:space="preserve"> ADDIN EN.CITE &lt;EndNote&gt;&lt;Cite&gt;&lt;Author&gt;Page&lt;/Author&gt;&lt;Year&gt;2006&lt;/Year&gt;&lt;RecNum&gt;29794&lt;/RecNum&gt;&lt;DisplayText&gt;(Page 2006)&lt;/DisplayText&gt;&lt;record&gt;&lt;rec-number&gt;29794&lt;/rec-number&gt;&lt;foreign-keys&gt;&lt;key app="EN" db-id="zd99pwsezrwdx5ep05ixvswmttr9paate0sd" timestamp="1492188172"&gt;29794&lt;/key&gt;&lt;/foreign-keys&gt;&lt;ref-type name="Journal Article"&gt;17&lt;/ref-type&gt;&lt;contributors&gt;&lt;authors&gt;&lt;author&gt;Scott E. Page&lt;/author&gt;&lt;/authors&gt;&lt;/contributors&gt;&lt;titles&gt;&lt;title&gt;Path Dependence&lt;/title&gt;&lt;secondary-title&gt;Quarterly Journal of Political Science&lt;/secondary-title&gt;&lt;/titles&gt;&lt;periodical&gt;&lt;full-title&gt;Quarterly Journal of Political Science&lt;/full-title&gt;&lt;/periodical&gt;&lt;pages&gt;87- 115&lt;/pages&gt;&lt;volume&gt;1&lt;/volume&gt;&lt;keywords&gt;&lt;keyword&gt;gauld&lt;/keyword&gt;&lt;keyword&gt;path dependence&lt;/keyword&gt;&lt;keyword&gt;dissertation&lt;/keyword&gt;&lt;/keywords&gt;&lt;dates&gt;&lt;year&gt;2006&lt;/year&gt;&lt;/dates&gt;&lt;urls&gt;&lt;pdf-urls&gt;&lt;url&gt;file:///C:/Documents%20and%20Settings/Graeme%20Auld/My%20Documents/Yale%20-%20PhD/Articles/Page_Q%20J%20of%20Political%20Science_2006%201()%2087-115.pdf&lt;/url&gt;&lt;/pdf-urls&gt;&lt;/urls&gt;&lt;/record&gt;&lt;/Cite&gt;&lt;/EndNote&gt;</w:instrText>
      </w:r>
      <w:r w:rsidR="00814AAF">
        <w:rPr>
          <w:sz w:val="22"/>
          <w:szCs w:val="22"/>
        </w:rPr>
        <w:fldChar w:fldCharType="separate"/>
      </w:r>
      <w:r w:rsidR="006D2332">
        <w:rPr>
          <w:noProof/>
          <w:sz w:val="22"/>
          <w:szCs w:val="22"/>
        </w:rPr>
        <w:t>(Page 2006)</w:t>
      </w:r>
      <w:r w:rsidR="00814AAF">
        <w:rPr>
          <w:sz w:val="22"/>
          <w:szCs w:val="22"/>
        </w:rPr>
        <w:fldChar w:fldCharType="end"/>
      </w:r>
      <w:r w:rsidR="000C1EC8">
        <w:rPr>
          <w:sz w:val="22"/>
          <w:szCs w:val="22"/>
        </w:rPr>
        <w:t xml:space="preserve"> </w:t>
      </w:r>
      <w:r w:rsidR="003D3CC0">
        <w:rPr>
          <w:sz w:val="22"/>
          <w:szCs w:val="22"/>
        </w:rPr>
        <w:t xml:space="preserve">as well as </w:t>
      </w:r>
      <w:r w:rsidR="000C1EC8">
        <w:rPr>
          <w:sz w:val="22"/>
          <w:szCs w:val="22"/>
        </w:rPr>
        <w:t>practitioner attention to uncovering, and unleashing, four types of causal processes: policy lock-in; increasing returns, self-reinforcing and positive feedbacks. Levin et al</w:t>
      </w:r>
      <w:r w:rsidR="003D3CC0">
        <w:rPr>
          <w:sz w:val="22"/>
          <w:szCs w:val="22"/>
        </w:rPr>
        <w:t>.</w:t>
      </w:r>
      <w:r w:rsidR="000C1EC8">
        <w:rPr>
          <w:sz w:val="22"/>
          <w:szCs w:val="22"/>
        </w:rPr>
        <w:t xml:space="preserve"> argue</w:t>
      </w:r>
      <w:r w:rsidR="003D3CC0">
        <w:rPr>
          <w:sz w:val="22"/>
          <w:szCs w:val="22"/>
        </w:rPr>
        <w:t>,</w:t>
      </w:r>
      <w:r w:rsidR="000C1EC8">
        <w:rPr>
          <w:sz w:val="22"/>
          <w:szCs w:val="22"/>
        </w:rPr>
        <w:t xml:space="preserve"> however, that unlike Ostrom’s approach</w:t>
      </w:r>
      <w:r w:rsidR="003D3CC0">
        <w:rPr>
          <w:sz w:val="22"/>
          <w:szCs w:val="22"/>
        </w:rPr>
        <w:t>, designed</w:t>
      </w:r>
      <w:r w:rsidR="000C1EC8">
        <w:rPr>
          <w:sz w:val="22"/>
          <w:szCs w:val="22"/>
        </w:rPr>
        <w:t xml:space="preserve"> to </w:t>
      </w:r>
      <w:r w:rsidR="003D3CC0">
        <w:rPr>
          <w:sz w:val="22"/>
          <w:szCs w:val="22"/>
        </w:rPr>
        <w:t xml:space="preserve">develop </w:t>
      </w:r>
      <w:r w:rsidR="000C1EC8">
        <w:rPr>
          <w:sz w:val="22"/>
          <w:szCs w:val="22"/>
        </w:rPr>
        <w:t>generalize</w:t>
      </w:r>
      <w:r w:rsidR="003D3CC0">
        <w:rPr>
          <w:sz w:val="22"/>
          <w:szCs w:val="22"/>
        </w:rPr>
        <w:t>d responses</w:t>
      </w:r>
      <w:r w:rsidR="000C1EC8">
        <w:rPr>
          <w:sz w:val="22"/>
          <w:szCs w:val="22"/>
        </w:rPr>
        <w:t xml:space="preserve"> for all CPR problems through her IAD framework, path dependency analysis focuses on uncovering </w:t>
      </w:r>
      <w:r w:rsidR="003D3CC0">
        <w:rPr>
          <w:sz w:val="22"/>
          <w:szCs w:val="22"/>
        </w:rPr>
        <w:t xml:space="preserve">potentially </w:t>
      </w:r>
      <w:r w:rsidR="000C1EC8">
        <w:rPr>
          <w:sz w:val="22"/>
          <w:szCs w:val="22"/>
        </w:rPr>
        <w:t xml:space="preserve">1000s of innovative and creative solutions that might be capable of triggering path dependency processes around type 4 super wicked problems. </w:t>
      </w:r>
    </w:p>
    <w:p w14:paraId="385D83E6" w14:textId="2BB49C16" w:rsidR="0001140A" w:rsidRDefault="00E745EC" w:rsidP="00056C0C">
      <w:pPr>
        <w:spacing w:line="360" w:lineRule="auto"/>
        <w:ind w:firstLine="720"/>
        <w:rPr>
          <w:sz w:val="22"/>
          <w:szCs w:val="22"/>
        </w:rPr>
      </w:pPr>
      <w:r>
        <w:rPr>
          <w:sz w:val="22"/>
          <w:szCs w:val="22"/>
        </w:rPr>
        <w:t xml:space="preserve">For these reasons they eschew universal design principles that would constrain creativity, to instead focus on three diagnostic questions: 1) What can be done to create immediate stickiness; 2) </w:t>
      </w:r>
      <w:r w:rsidR="003D3CC0">
        <w:rPr>
          <w:sz w:val="22"/>
          <w:szCs w:val="22"/>
        </w:rPr>
        <w:t>w</w:t>
      </w:r>
      <w:r>
        <w:rPr>
          <w:sz w:val="22"/>
          <w:szCs w:val="22"/>
        </w:rPr>
        <w:t xml:space="preserve">hat can be done to entrench support over time; 3) </w:t>
      </w:r>
      <w:r w:rsidR="003D3CC0">
        <w:rPr>
          <w:sz w:val="22"/>
          <w:szCs w:val="22"/>
        </w:rPr>
        <w:t>and w</w:t>
      </w:r>
      <w:r>
        <w:rPr>
          <w:sz w:val="22"/>
          <w:szCs w:val="22"/>
        </w:rPr>
        <w:t>hat can be done to cover populations not previously covered</w:t>
      </w:r>
      <w:r w:rsidR="00F440DA">
        <w:rPr>
          <w:sz w:val="22"/>
          <w:szCs w:val="22"/>
        </w:rPr>
        <w:t>?</w:t>
      </w:r>
      <w:r>
        <w:rPr>
          <w:sz w:val="22"/>
          <w:szCs w:val="22"/>
        </w:rPr>
        <w:t xml:space="preserve"> These questions in turn focus not only on unique policy mixes that can, and do, emerge, but also on the multiple steps through which such timing and sequence might occur.</w:t>
      </w:r>
      <w:r w:rsidR="00C612E2">
        <w:rPr>
          <w:sz w:val="22"/>
          <w:szCs w:val="22"/>
        </w:rPr>
        <w:t xml:space="preserve"> </w:t>
      </w:r>
    </w:p>
    <w:p w14:paraId="47ADF755" w14:textId="54C36853" w:rsidR="00E745EC" w:rsidRDefault="00953A14" w:rsidP="00B825EC">
      <w:pPr>
        <w:spacing w:line="360" w:lineRule="auto"/>
        <w:ind w:firstLine="720"/>
        <w:rPr>
          <w:sz w:val="22"/>
          <w:szCs w:val="22"/>
        </w:rPr>
      </w:pPr>
      <w:r>
        <w:rPr>
          <w:sz w:val="22"/>
          <w:szCs w:val="22"/>
        </w:rPr>
        <w:t xml:space="preserve">This approach </w:t>
      </w:r>
      <w:r w:rsidR="00056C0C">
        <w:rPr>
          <w:sz w:val="22"/>
          <w:szCs w:val="22"/>
        </w:rPr>
        <w:t>points</w:t>
      </w:r>
      <w:r>
        <w:rPr>
          <w:sz w:val="22"/>
          <w:szCs w:val="22"/>
        </w:rPr>
        <w:t xml:space="preserve"> applied policy analysis </w:t>
      </w:r>
      <w:r w:rsidR="00056C0C">
        <w:rPr>
          <w:sz w:val="22"/>
          <w:szCs w:val="22"/>
        </w:rPr>
        <w:t xml:space="preserve">to think about unique coalitions, such as Vogel’s ‘California effect” in which, over time, </w:t>
      </w:r>
      <w:r w:rsidR="00B825EC">
        <w:rPr>
          <w:sz w:val="22"/>
          <w:szCs w:val="22"/>
        </w:rPr>
        <w:t>a particular type of ‘Bootleggers and Baptists” coalition emerged first in the U</w:t>
      </w:r>
      <w:r w:rsidR="00E04429">
        <w:rPr>
          <w:sz w:val="22"/>
          <w:szCs w:val="22"/>
        </w:rPr>
        <w:t xml:space="preserve">nited </w:t>
      </w:r>
      <w:r w:rsidR="00B825EC">
        <w:rPr>
          <w:sz w:val="22"/>
          <w:szCs w:val="22"/>
        </w:rPr>
        <w:t>S</w:t>
      </w:r>
      <w:r w:rsidR="00E04429">
        <w:rPr>
          <w:sz w:val="22"/>
          <w:szCs w:val="22"/>
        </w:rPr>
        <w:t>tates</w:t>
      </w:r>
      <w:r w:rsidR="00B825EC">
        <w:rPr>
          <w:sz w:val="22"/>
          <w:szCs w:val="22"/>
        </w:rPr>
        <w:t xml:space="preserve">, and then globally, in which relatively </w:t>
      </w:r>
      <w:r w:rsidR="00056C0C">
        <w:rPr>
          <w:sz w:val="22"/>
          <w:szCs w:val="22"/>
        </w:rPr>
        <w:t>h</w:t>
      </w:r>
      <w:r w:rsidR="00B825EC">
        <w:rPr>
          <w:sz w:val="22"/>
          <w:szCs w:val="22"/>
        </w:rPr>
        <w:t xml:space="preserve">ighly regulated businesses sought </w:t>
      </w:r>
      <w:r w:rsidR="00056C0C">
        <w:rPr>
          <w:sz w:val="22"/>
          <w:szCs w:val="22"/>
        </w:rPr>
        <w:t xml:space="preserve">alliances with environmental groups to help </w:t>
      </w:r>
      <w:r w:rsidR="00B825EC">
        <w:rPr>
          <w:sz w:val="22"/>
          <w:szCs w:val="22"/>
        </w:rPr>
        <w:t>champion increased regulations on l</w:t>
      </w:r>
      <w:r w:rsidR="00056C0C">
        <w:rPr>
          <w:sz w:val="22"/>
          <w:szCs w:val="22"/>
        </w:rPr>
        <w:t>ess regulated competitions</w:t>
      </w:r>
      <w:r w:rsidR="00B825EC">
        <w:rPr>
          <w:sz w:val="22"/>
          <w:szCs w:val="22"/>
        </w:rPr>
        <w:t>. These processes fostered</w:t>
      </w:r>
      <w:r w:rsidR="00056C0C">
        <w:rPr>
          <w:sz w:val="22"/>
          <w:szCs w:val="22"/>
        </w:rPr>
        <w:t xml:space="preserve"> a step by step ‘ratcheting up’ </w:t>
      </w:r>
      <w:r w:rsidR="00B825EC">
        <w:rPr>
          <w:sz w:val="22"/>
          <w:szCs w:val="22"/>
        </w:rPr>
        <w:t xml:space="preserve">of environmental regulations – triggering a process in which </w:t>
      </w:r>
      <w:r w:rsidR="00056C0C">
        <w:rPr>
          <w:sz w:val="22"/>
          <w:szCs w:val="22"/>
        </w:rPr>
        <w:t xml:space="preserve">public goods emerge from private interests. </w:t>
      </w:r>
      <w:r w:rsidR="00D67DC5">
        <w:rPr>
          <w:sz w:val="22"/>
          <w:szCs w:val="22"/>
        </w:rPr>
        <w:t xml:space="preserve">This approach also incorporates </w:t>
      </w:r>
      <w:r w:rsidR="00056C0C">
        <w:rPr>
          <w:sz w:val="22"/>
          <w:szCs w:val="22"/>
        </w:rPr>
        <w:t xml:space="preserve">broad thinking about the causes of high carbon economy, such as inequality in K-12 education that leads many Americans to drive to suburbs with good public schools, locking in high carbon transportation. In these cases, it may be that focusing on ultimate causes, such as reducing K-12 inequality, may have triggering effects in reducing high carbon transportation as more and more Americans would </w:t>
      </w:r>
      <w:r w:rsidR="004C6F23">
        <w:rPr>
          <w:sz w:val="22"/>
          <w:szCs w:val="22"/>
        </w:rPr>
        <w:t xml:space="preserve">be expected to, over time, </w:t>
      </w:r>
      <w:r w:rsidR="00056C0C">
        <w:rPr>
          <w:sz w:val="22"/>
          <w:szCs w:val="22"/>
        </w:rPr>
        <w:t>live near cities</w:t>
      </w:r>
      <w:r w:rsidR="004C6F23">
        <w:rPr>
          <w:sz w:val="22"/>
          <w:szCs w:val="22"/>
        </w:rPr>
        <w:t xml:space="preserve"> in which they work</w:t>
      </w:r>
      <w:r w:rsidR="00056C0C">
        <w:rPr>
          <w:sz w:val="22"/>
          <w:szCs w:val="22"/>
        </w:rPr>
        <w:t>.</w:t>
      </w:r>
      <w:r>
        <w:rPr>
          <w:sz w:val="22"/>
          <w:szCs w:val="22"/>
        </w:rPr>
        <w:t xml:space="preserve"> Likewise reducing K-12 inequality could be reasonably </w:t>
      </w:r>
      <w:r>
        <w:rPr>
          <w:sz w:val="22"/>
          <w:szCs w:val="22"/>
        </w:rPr>
        <w:lastRenderedPageBreak/>
        <w:t xml:space="preserve">projected to change, over time, societal preferences in ways that backward looking, or even short live experimentation efforts, </w:t>
      </w:r>
      <w:r w:rsidR="00690FC4">
        <w:rPr>
          <w:sz w:val="22"/>
          <w:szCs w:val="22"/>
        </w:rPr>
        <w:t xml:space="preserve">would not be able to </w:t>
      </w:r>
      <w:r>
        <w:rPr>
          <w:sz w:val="22"/>
          <w:szCs w:val="22"/>
        </w:rPr>
        <w:t>uncover.</w:t>
      </w:r>
    </w:p>
    <w:p w14:paraId="7108925A" w14:textId="76D28EA5" w:rsidR="000A18D8" w:rsidRDefault="002807E7" w:rsidP="00A27704">
      <w:pPr>
        <w:spacing w:line="360" w:lineRule="auto"/>
        <w:ind w:firstLine="720"/>
        <w:rPr>
          <w:sz w:val="22"/>
          <w:szCs w:val="22"/>
        </w:rPr>
      </w:pPr>
      <w:r>
        <w:rPr>
          <w:sz w:val="22"/>
          <w:szCs w:val="22"/>
        </w:rPr>
        <w:t>These examples reinforce the need to expand institutional thinking that Ostrom engaged largely incorporating some type of rational choice/utility maximization institutional environment, to including historical inst</w:t>
      </w:r>
      <w:r w:rsidR="00215337">
        <w:rPr>
          <w:sz w:val="22"/>
          <w:szCs w:val="22"/>
        </w:rPr>
        <w:t xml:space="preserve">itutionalism as well. While HI does not allow for the same </w:t>
      </w:r>
      <w:r w:rsidR="00E04429">
        <w:rPr>
          <w:sz w:val="22"/>
          <w:szCs w:val="22"/>
        </w:rPr>
        <w:t>kind</w:t>
      </w:r>
      <w:r w:rsidR="00215337">
        <w:rPr>
          <w:sz w:val="22"/>
          <w:szCs w:val="22"/>
        </w:rPr>
        <w:t xml:space="preserve"> of predictability since it begins, and ends, with the importance of ‘critical junctures’ in shaping ideas, policies and politics, </w:t>
      </w:r>
      <w:r w:rsidR="00814AAF">
        <w:rPr>
          <w:sz w:val="22"/>
          <w:szCs w:val="22"/>
        </w:rPr>
        <w:fldChar w:fldCharType="begin">
          <w:fldData xml:space="preserve">PEVuZE5vdGU+PENpdGU+PEF1dGhvcj5Ta29jcG9sPC9BdXRob3I+PFllYXI+MTk5NTwvWWVhcj48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</w:fldData>
        </w:fldChar>
      </w:r>
      <w:r w:rsidR="007F2987">
        <w:rPr>
          <w:sz w:val="22"/>
          <w:szCs w:val="22"/>
        </w:rPr>
        <w:instrText xml:space="preserve"> ADDIN EN.CITE </w:instrText>
      </w:r>
      <w:r w:rsidR="007F2987">
        <w:rPr>
          <w:sz w:val="22"/>
          <w:szCs w:val="22"/>
        </w:rPr>
        <w:fldChar w:fldCharType="begin">
          <w:fldData xml:space="preserve">PEVuZE5vdGU+PENpdGU+PEF1dGhvcj5Ta29jcG9sPC9BdXRob3I+PFllYXI+MTk5NTwvWWVhcj48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</w:fldData>
        </w:fldChar>
      </w:r>
      <w:r w:rsidR="007F2987">
        <w:rPr>
          <w:sz w:val="22"/>
          <w:szCs w:val="22"/>
        </w:rPr>
        <w:instrText xml:space="preserve"> ADDIN EN.CITE.DATA </w:instrText>
      </w:r>
      <w:r w:rsidR="007F2987">
        <w:rPr>
          <w:sz w:val="22"/>
          <w:szCs w:val="22"/>
        </w:rPr>
      </w:r>
      <w:r w:rsidR="007F2987">
        <w:rPr>
          <w:sz w:val="22"/>
          <w:szCs w:val="22"/>
        </w:rPr>
        <w:fldChar w:fldCharType="end"/>
      </w:r>
      <w:r w:rsidR="00814AAF">
        <w:rPr>
          <w:sz w:val="22"/>
          <w:szCs w:val="22"/>
        </w:rPr>
        <w:fldChar w:fldCharType="separate"/>
      </w:r>
      <w:r w:rsidR="007F2987">
        <w:rPr>
          <w:noProof/>
          <w:sz w:val="22"/>
          <w:szCs w:val="22"/>
        </w:rPr>
        <w:t>(Skocpol 1995, Hall 2003, Hall 2009, Pierson 2004, 1993a)</w:t>
      </w:r>
      <w:r w:rsidR="00814AAF">
        <w:rPr>
          <w:sz w:val="22"/>
          <w:szCs w:val="22"/>
        </w:rPr>
        <w:fldChar w:fldCharType="end"/>
      </w:r>
      <w:r w:rsidR="00D05FC0">
        <w:rPr>
          <w:sz w:val="22"/>
          <w:szCs w:val="22"/>
        </w:rPr>
        <w:t xml:space="preserve"> </w:t>
      </w:r>
      <w:r w:rsidR="00215337">
        <w:rPr>
          <w:sz w:val="22"/>
          <w:szCs w:val="22"/>
        </w:rPr>
        <w:t xml:space="preserve">it also allow policy makers and society to think much more creatively about how to trigger potentially meaningful path dependent processes. </w:t>
      </w:r>
    </w:p>
    <w:p w14:paraId="4E4AEEE3" w14:textId="77777777" w:rsidR="00010A22" w:rsidRPr="00964339" w:rsidRDefault="00010A22" w:rsidP="00010A22">
      <w:pPr>
        <w:spacing w:line="360" w:lineRule="auto"/>
        <w:ind w:left="720"/>
        <w:rPr>
          <w:sz w:val="22"/>
          <w:szCs w:val="22"/>
        </w:rPr>
      </w:pPr>
    </w:p>
    <w:p w14:paraId="3764F2E0" w14:textId="72F971AE" w:rsidR="00F94B43" w:rsidRPr="00EA717F" w:rsidRDefault="006C3964" w:rsidP="00010A22">
      <w:pPr>
        <w:pStyle w:val="ListParagraph"/>
        <w:numPr>
          <w:ilvl w:val="0"/>
          <w:numId w:val="15"/>
        </w:numPr>
        <w:spacing w:line="360" w:lineRule="auto"/>
        <w:rPr>
          <w:i/>
          <w:iCs/>
          <w:sz w:val="22"/>
          <w:szCs w:val="22"/>
        </w:rPr>
      </w:pPr>
      <w:r>
        <w:rPr>
          <w:b/>
          <w:bCs/>
          <w:i/>
          <w:iCs/>
          <w:sz w:val="22"/>
          <w:szCs w:val="22"/>
        </w:rPr>
        <w:t xml:space="preserve">Design Multi-stakeholder Deliberations for </w:t>
      </w:r>
      <w:r w:rsidR="00F94B43">
        <w:rPr>
          <w:b/>
          <w:bCs/>
          <w:i/>
          <w:iCs/>
          <w:sz w:val="22"/>
          <w:szCs w:val="22"/>
        </w:rPr>
        <w:t xml:space="preserve">Type 4 problems </w:t>
      </w:r>
    </w:p>
    <w:p w14:paraId="5B9BAEFE" w14:textId="77777777" w:rsidR="00256A2B" w:rsidRPr="00DE7FA5" w:rsidRDefault="00256A2B" w:rsidP="00DE7FA5">
      <w:pPr>
        <w:spacing w:line="360" w:lineRule="auto"/>
        <w:rPr>
          <w:b/>
          <w:bCs/>
          <w:i/>
          <w:iCs/>
          <w:sz w:val="22"/>
          <w:szCs w:val="22"/>
        </w:rPr>
      </w:pPr>
    </w:p>
    <w:p w14:paraId="48FA8CC9" w14:textId="14E9DFBD" w:rsidR="00C75E0E" w:rsidRDefault="00F6270F" w:rsidP="00C75E0E">
      <w:pPr>
        <w:spacing w:line="360" w:lineRule="auto"/>
        <w:ind w:firstLine="720"/>
        <w:rPr>
          <w:sz w:val="22"/>
          <w:szCs w:val="22"/>
        </w:rPr>
      </w:pPr>
      <w:r>
        <w:rPr>
          <w:sz w:val="22"/>
          <w:szCs w:val="22"/>
        </w:rPr>
        <w:t xml:space="preserve">Given type 4 pathways almost always require </w:t>
      </w:r>
      <w:r w:rsidR="006907D9">
        <w:rPr>
          <w:sz w:val="22"/>
          <w:szCs w:val="22"/>
        </w:rPr>
        <w:t xml:space="preserve">a number of governmental and non-governmental stakeholders to undertake strategic </w:t>
      </w:r>
      <w:r w:rsidR="00251B99">
        <w:rPr>
          <w:sz w:val="22"/>
          <w:szCs w:val="22"/>
        </w:rPr>
        <w:t xml:space="preserve">decisions in which they are aware of distinct, but related steps through which the problem in question might be ameliorated, it follows, that collective learning processes about these pathways must precede their unleashing </w:t>
      </w:r>
      <w:r w:rsidR="00256A2B" w:rsidRPr="00964339">
        <w:rPr>
          <w:sz w:val="22"/>
          <w:szCs w:val="22"/>
        </w:rPr>
        <w:fldChar w:fldCharType="begin"/>
      </w:r>
      <w:r w:rsidR="00256A2B" w:rsidRPr="00964339">
        <w:rPr>
          <w:sz w:val="22"/>
          <w:szCs w:val="22"/>
        </w:rPr>
        <w:instrText xml:space="preserve"> ADDIN EN.CITE &lt;EndNote&gt;&lt;Cite&gt;&lt;Author&gt;Cashore&lt;/Author&gt;&lt;Year&gt;2016&lt;/Year&gt;&lt;RecNum&gt;82093&lt;/RecNum&gt;&lt;DisplayText&gt;(Cashore and Lupberger 2016)&lt;/DisplayText&gt;&lt;record&gt;&lt;rec-number&gt;82093&lt;/rec-number&gt;&lt;foreign-keys&gt;&lt;key app="EN" db-id="zd99pwsezrwdx5ep05ixvswmttr9paate0sd" timestamp="1496583627"&gt;82093&lt;/key&gt;&lt;/foreign-keys&gt;&lt;ref-type name="Report"&gt;27&lt;/ref-type&gt;&lt;contributors&gt;&lt;authors&gt;&lt;author&gt;Benjamin Cashore &lt;/author&gt;&lt;author&gt;Sarah Lupberger&lt;/author&gt;&lt;/authors&gt;&lt;/contributors&gt;&lt;titles&gt;&lt;title&gt;Protocol for Policy Learning Through Pathways of Influence &lt;/title&gt;&lt;/titles&gt;&lt;dates&gt;&lt;year&gt;2016&lt;/year&gt;&lt;/dates&gt;&lt;publisher&gt; Yale University GEM Initiative&lt;/publisher&gt;&lt;urls&gt;&lt;/urls&gt;&lt;/record&gt;&lt;/Cite&gt;&lt;/EndNote&gt;</w:instrText>
      </w:r>
      <w:r w:rsidR="00256A2B" w:rsidRPr="00964339">
        <w:rPr>
          <w:sz w:val="22"/>
          <w:szCs w:val="22"/>
        </w:rPr>
        <w:fldChar w:fldCharType="separate"/>
      </w:r>
      <w:r w:rsidR="00256A2B" w:rsidRPr="00964339">
        <w:rPr>
          <w:noProof/>
          <w:sz w:val="22"/>
          <w:szCs w:val="22"/>
        </w:rPr>
        <w:t>(Cashore and Lupberger 2016)</w:t>
      </w:r>
      <w:r w:rsidR="00256A2B" w:rsidRPr="00964339">
        <w:rPr>
          <w:sz w:val="22"/>
          <w:szCs w:val="22"/>
        </w:rPr>
        <w:fldChar w:fldCharType="end"/>
      </w:r>
      <w:r w:rsidR="00251B99">
        <w:rPr>
          <w:sz w:val="22"/>
          <w:szCs w:val="22"/>
        </w:rPr>
        <w:t>.</w:t>
      </w:r>
      <w:r w:rsidR="00643A62">
        <w:rPr>
          <w:sz w:val="22"/>
          <w:szCs w:val="22"/>
        </w:rPr>
        <w:t xml:space="preserve"> </w:t>
      </w:r>
      <w:r w:rsidR="00C75E0E">
        <w:rPr>
          <w:sz w:val="22"/>
          <w:szCs w:val="22"/>
          <w:lang w:val="en-GB"/>
        </w:rPr>
        <w:t>To nurture the necessary</w:t>
      </w:r>
      <w:r w:rsidR="00C75E0E" w:rsidRPr="00964339">
        <w:rPr>
          <w:sz w:val="22"/>
          <w:szCs w:val="22"/>
          <w:lang w:val="en-GB"/>
        </w:rPr>
        <w:t xml:space="preserve"> multi-stakeholder policy learning </w:t>
      </w:r>
      <w:r w:rsidR="00C75E0E">
        <w:rPr>
          <w:sz w:val="22"/>
          <w:szCs w:val="22"/>
          <w:lang w:val="en-GB"/>
        </w:rPr>
        <w:t xml:space="preserve">consistent with a Type 4 conceptualization, </w:t>
      </w:r>
      <w:r w:rsidR="00C75E0E" w:rsidRPr="00964339">
        <w:rPr>
          <w:sz w:val="22"/>
          <w:szCs w:val="22"/>
          <w:lang w:val="en-GB"/>
        </w:rPr>
        <w:t xml:space="preserve">Cashore et al. </w:t>
      </w:r>
      <w:r w:rsidR="00C75E0E" w:rsidRPr="00964339">
        <w:rPr>
          <w:sz w:val="22"/>
          <w:szCs w:val="22"/>
          <w:lang w:val="en-GB"/>
        </w:rPr>
        <w:fldChar w:fldCharType="begin"/>
      </w:r>
      <w:r w:rsidR="00C75E0E" w:rsidRPr="00964339">
        <w:rPr>
          <w:sz w:val="22"/>
          <w:szCs w:val="22"/>
          <w:lang w:val="en-GB"/>
        </w:rPr>
        <w:instrText xml:space="preserve"> ADDIN EN.CITE &lt;EndNote&gt;&lt;Cite ExcludeAuth="1"&gt;&lt;Author&gt;Cashore&lt;/Author&gt;&lt;Year&gt;2016&lt;/Year&gt;&lt;RecNum&gt;82093&lt;/RecNum&gt;&lt;DisplayText&gt;(2016, 2015)&lt;/DisplayText&gt;&lt;record&gt;&lt;rec-number&gt;82093&lt;/rec-number&gt;&lt;foreign-keys&gt;&lt;key app="EN" db-id="zd99pwsezrwdx5ep05ixvswmttr9paate0sd" timestamp="1496583627"&gt;82093&lt;/key&gt;&lt;/foreign-keys&gt;&lt;ref-type name="Report"&gt;27&lt;/ref-type&gt;&lt;contributors&gt;&lt;authors&gt;&lt;author&gt;Benjamin Cashore &lt;/author&gt;&lt;author&gt;Sarah Lupberger&lt;/author&gt;&lt;/authors&gt;&lt;/contributors&gt;&lt;titles&gt;&lt;title&gt;Protocol for Policy Learning Through Pathways of Influence &lt;/title&gt;&lt;/titles&gt;&lt;dates&gt;&lt;year&gt;2016&lt;/year&gt;&lt;/dates&gt;&lt;publisher&gt; Yale University GEM Initiative&lt;/publisher&gt;&lt;urls&gt;&lt;/urls&gt;&lt;/record&gt;&lt;/Cite&gt;&lt;Cite&gt;&lt;Author&gt;Cashore&lt;/Author&gt;&lt;Year&gt;2015&lt;/Year&gt;&lt;RecNum&gt;82036&lt;/RecNum&gt;&lt;record&gt;&lt;rec-number&gt;82036&lt;/rec-number&gt;&lt;foreign-keys&gt;&lt;key app="EN" db-id="zd99pwsezrwdx5ep05ixvswmttr9paate0sd" timestamp="1494846044"&gt;82036&lt;/key&gt;&lt;/foreign-keys&gt;&lt;ref-type name="Conference Paper"&gt;47&lt;/ref-type&gt;&lt;contributors&gt;&lt;authors&gt;&lt;author&gt;Benjamin Cashore&lt;/author&gt;&lt;author&gt;Sarah Lupberger&lt;/author&gt;&lt;/authors&gt;&lt;/contributors&gt;&lt;titles&gt;&lt;title&gt;Learning Through Policy Pathways: Towards a Practitioner Oriented Protocol&lt;/title&gt;&lt;secondary-title&gt;The International Conference on Public Policy&lt;/secondary-title&gt;&lt;/titles&gt;&lt;num-vols&gt;Learning about Pathways&lt;/num-vols&gt;&lt;dates&gt;&lt;year&gt;2015&lt;/year&gt;&lt;pub-dates&gt;&lt;date&gt;July 1&lt;/date&gt;&lt;/pub-dates&gt;&lt;/dates&gt;&lt;pub-location&gt;Milan, Italy&lt;/pub-location&gt;&lt;urls&gt;&lt;/urls&gt;&lt;/record&gt;&lt;/Cite&gt;&lt;/EndNote&gt;</w:instrText>
      </w:r>
      <w:r w:rsidR="00C75E0E" w:rsidRPr="00964339">
        <w:rPr>
          <w:sz w:val="22"/>
          <w:szCs w:val="22"/>
          <w:lang w:val="en-GB"/>
        </w:rPr>
        <w:fldChar w:fldCharType="separate"/>
      </w:r>
      <w:r w:rsidR="00C75E0E" w:rsidRPr="00964339">
        <w:rPr>
          <w:noProof/>
          <w:sz w:val="22"/>
          <w:szCs w:val="22"/>
          <w:lang w:val="en-GB"/>
        </w:rPr>
        <w:t>(2016, 2015)</w:t>
      </w:r>
      <w:r w:rsidR="00C75E0E" w:rsidRPr="00964339">
        <w:rPr>
          <w:sz w:val="22"/>
          <w:szCs w:val="22"/>
          <w:lang w:val="en-GB"/>
        </w:rPr>
        <w:fldChar w:fldCharType="end"/>
      </w:r>
      <w:r w:rsidR="00C75E0E" w:rsidRPr="00964339">
        <w:rPr>
          <w:sz w:val="22"/>
          <w:szCs w:val="22"/>
          <w:lang w:val="en-GB"/>
        </w:rPr>
        <w:t xml:space="preserve"> argue that policy learning protocols can be designed to assist those seeking to co-generate collective strategic insights for ameliorating specified problems </w:t>
      </w:r>
      <w:r w:rsidR="00C75E0E" w:rsidRPr="00964339">
        <w:rPr>
          <w:sz w:val="22"/>
          <w:szCs w:val="22"/>
          <w:lang w:val="en-GB"/>
        </w:rPr>
        <w:fldChar w:fldCharType="begin"/>
      </w:r>
      <w:r w:rsidR="00C75E0E" w:rsidRPr="00964339">
        <w:rPr>
          <w:sz w:val="22"/>
          <w:szCs w:val="22"/>
          <w:lang w:val="en-GB"/>
        </w:rPr>
        <w:instrText xml:space="preserve"> ADDIN EN.CITE &lt;EndNote&gt;&lt;Cite&gt;&lt;Author&gt;Humphreys&lt;/Author&gt;&lt;Year&gt;2017&lt;/Year&gt;&lt;RecNum&gt;82178&lt;/RecNum&gt;&lt;DisplayText&gt;(Humphreys et al. 2017)&lt;/DisplayText&gt;&lt;record&gt;&lt;rec-number&gt;82178&lt;/rec-number&gt;&lt;foreign-keys&gt;&lt;key app="EN" db-id="zd99pwsezrwdx5ep05ixvswmttr9paate0sd" timestamp="1500677305"&gt;82178&lt;/key&gt;&lt;/foreign-keys&gt;&lt;ref-type name="Journal Article"&gt;17&lt;/ref-type&gt;&lt;contributors&gt;&lt;authors&gt;&lt;author&gt;David Humphreys&lt;/author&gt;&lt;author&gt;Benjamin Cashore&lt;/author&gt;&lt;author&gt;Ingrid J Visseren-Hamakers&lt;/author&gt;&lt;author&gt;Wil de Jong&lt;/author&gt;&lt;author&gt;Kathleen McGinley&lt;/author&gt;&lt;author&gt;Audrey Denvir&lt;/author&gt;&lt;author&gt;Paloma Caro Torres&lt;/author&gt;&lt;author&gt;Sarah Lupberger&lt;/author&gt;&lt;/authors&gt;&lt;/contributors&gt;&lt;titles&gt;&lt;title&gt;Towards durable multistakeholder-generated solutions: The pilot application of a problem-oriented policy learning protocol to legality verification and community rights in Peru” &lt;/title&gt;&lt;secondary-title&gt;International Forestry Review&lt;/secondary-title&gt;&lt;/titles&gt;&lt;periodical&gt;&lt;full-title&gt;International Forestry Review&lt;/full-title&gt;&lt;/periodical&gt;&lt;dates&gt;&lt;year&gt;2017&lt;/year&gt;&lt;/dates&gt;&lt;urls&gt;&lt;/urls&gt;&lt;/record&gt;&lt;/Cite&gt;&lt;/EndNote&gt;</w:instrText>
      </w:r>
      <w:r w:rsidR="00C75E0E" w:rsidRPr="00964339">
        <w:rPr>
          <w:sz w:val="22"/>
          <w:szCs w:val="22"/>
          <w:lang w:val="en-GB"/>
        </w:rPr>
        <w:fldChar w:fldCharType="separate"/>
      </w:r>
      <w:r w:rsidR="00C75E0E" w:rsidRPr="00964339">
        <w:rPr>
          <w:noProof/>
          <w:sz w:val="22"/>
          <w:szCs w:val="22"/>
          <w:lang w:val="en-GB"/>
        </w:rPr>
        <w:t>(Humphreys et al. 2017)</w:t>
      </w:r>
      <w:r w:rsidR="00C75E0E" w:rsidRPr="00964339">
        <w:rPr>
          <w:sz w:val="22"/>
          <w:szCs w:val="22"/>
          <w:lang w:val="en-GB"/>
        </w:rPr>
        <w:fldChar w:fldCharType="end"/>
      </w:r>
      <w:r w:rsidR="00C75E0E">
        <w:rPr>
          <w:sz w:val="22"/>
          <w:szCs w:val="22"/>
          <w:lang w:val="en-GB"/>
        </w:rPr>
        <w:t>.</w:t>
      </w:r>
      <w:r w:rsidR="00C75E0E" w:rsidRPr="00964339">
        <w:rPr>
          <w:sz w:val="22"/>
          <w:szCs w:val="22"/>
          <w:lang w:val="en-GB"/>
        </w:rPr>
        <w:t xml:space="preserve"> </w:t>
      </w:r>
      <w:r w:rsidR="00C75E0E">
        <w:rPr>
          <w:sz w:val="22"/>
          <w:szCs w:val="22"/>
          <w:lang w:val="en-GB"/>
        </w:rPr>
        <w:t>T</w:t>
      </w:r>
      <w:r w:rsidR="00C75E0E" w:rsidRPr="00964339">
        <w:rPr>
          <w:sz w:val="22"/>
          <w:szCs w:val="22"/>
          <w:lang w:val="en-GB"/>
        </w:rPr>
        <w:t xml:space="preserve">his literature tells us that </w:t>
      </w:r>
      <w:r w:rsidR="00C75E0E" w:rsidRPr="00964339">
        <w:rPr>
          <w:sz w:val="22"/>
          <w:szCs w:val="22"/>
          <w:lang w:bidi="en-US"/>
        </w:rPr>
        <w:t>without a clear problem</w:t>
      </w:r>
      <w:r w:rsidR="00C75E0E">
        <w:rPr>
          <w:sz w:val="22"/>
          <w:szCs w:val="22"/>
          <w:lang w:bidi="en-US"/>
        </w:rPr>
        <w:t>-</w:t>
      </w:r>
      <w:r w:rsidR="00C75E0E" w:rsidRPr="00964339">
        <w:rPr>
          <w:sz w:val="22"/>
          <w:szCs w:val="22"/>
          <w:lang w:bidi="en-US"/>
        </w:rPr>
        <w:t xml:space="preserve">oriented </w:t>
      </w:r>
      <w:r w:rsidR="00C75E0E">
        <w:rPr>
          <w:sz w:val="22"/>
          <w:szCs w:val="22"/>
          <w:lang w:bidi="en-US"/>
        </w:rPr>
        <w:t xml:space="preserve">design, </w:t>
      </w:r>
      <w:r w:rsidR="00C75E0E" w:rsidRPr="00964339">
        <w:rPr>
          <w:sz w:val="22"/>
          <w:szCs w:val="22"/>
          <w:lang w:bidi="en-US"/>
        </w:rPr>
        <w:t xml:space="preserve">multi-stakeholder dialogues </w:t>
      </w:r>
      <w:r w:rsidR="00C75E0E">
        <w:rPr>
          <w:sz w:val="22"/>
          <w:szCs w:val="22"/>
          <w:lang w:bidi="en-US"/>
        </w:rPr>
        <w:t>on</w:t>
      </w:r>
      <w:r w:rsidR="00C75E0E" w:rsidRPr="00964339">
        <w:rPr>
          <w:sz w:val="22"/>
          <w:szCs w:val="22"/>
          <w:lang w:bidi="en-US"/>
        </w:rPr>
        <w:t xml:space="preserve"> the issue of the day will either be doomed to fail and/or narrow problems to those powerful interests prefer, serving to reinforce traditional power dynamics</w:t>
      </w:r>
      <w:r w:rsidR="00C75E0E">
        <w:rPr>
          <w:sz w:val="22"/>
          <w:szCs w:val="22"/>
          <w:lang w:bidi="en-US"/>
        </w:rPr>
        <w:t>, undermining both necessary societal change and environmental justice,</w:t>
      </w:r>
      <w:r w:rsidR="00C75E0E" w:rsidRPr="00964339">
        <w:rPr>
          <w:sz w:val="22"/>
          <w:szCs w:val="22"/>
          <w:lang w:bidi="en-US"/>
        </w:rPr>
        <w:t xml:space="preserve"> under the pretense of problem solving. </w:t>
      </w:r>
    </w:p>
    <w:p w14:paraId="59193048" w14:textId="4EF7E74A" w:rsidR="00DE7FA5" w:rsidRPr="009B1D06" w:rsidRDefault="00643A62" w:rsidP="009B1D06">
      <w:pPr>
        <w:spacing w:line="360" w:lineRule="auto"/>
        <w:ind w:firstLine="720"/>
        <w:rPr>
          <w:sz w:val="22"/>
          <w:szCs w:val="22"/>
        </w:rPr>
      </w:pPr>
      <w:r>
        <w:rPr>
          <w:sz w:val="22"/>
          <w:szCs w:val="22"/>
        </w:rPr>
        <w:t xml:space="preserve">Two seminal </w:t>
      </w:r>
      <w:r w:rsidR="00E04429">
        <w:rPr>
          <w:sz w:val="22"/>
          <w:szCs w:val="22"/>
        </w:rPr>
        <w:t xml:space="preserve">contributions to </w:t>
      </w:r>
      <w:r>
        <w:rPr>
          <w:sz w:val="22"/>
          <w:szCs w:val="22"/>
        </w:rPr>
        <w:t xml:space="preserve">policy learning are helpful in this regard. Sabatier </w:t>
      </w:r>
      <w:r w:rsidR="00E04429">
        <w:rPr>
          <w:sz w:val="22"/>
          <w:szCs w:val="22"/>
        </w:rPr>
        <w:t xml:space="preserve">(1988) </w:t>
      </w:r>
      <w:r>
        <w:rPr>
          <w:sz w:val="22"/>
          <w:szCs w:val="22"/>
        </w:rPr>
        <w:t>has emphasized how those coalitions whose individuals hold deep</w:t>
      </w:r>
      <w:r w:rsidR="00E04429">
        <w:rPr>
          <w:sz w:val="22"/>
          <w:szCs w:val="22"/>
        </w:rPr>
        <w:t>-</w:t>
      </w:r>
      <w:r>
        <w:rPr>
          <w:sz w:val="22"/>
          <w:szCs w:val="22"/>
        </w:rPr>
        <w:t>seated core beliefs, such as the need to address environmental degradation (</w:t>
      </w:r>
      <w:r w:rsidR="00E04429">
        <w:rPr>
          <w:sz w:val="22"/>
          <w:szCs w:val="22"/>
        </w:rPr>
        <w:t xml:space="preserve">with a tendency toward characterizing problems as </w:t>
      </w:r>
      <w:r>
        <w:rPr>
          <w:sz w:val="22"/>
          <w:szCs w:val="22"/>
        </w:rPr>
        <w:t>type 4) or promote economic development (</w:t>
      </w:r>
      <w:r w:rsidR="00E04429">
        <w:rPr>
          <w:sz w:val="22"/>
          <w:szCs w:val="22"/>
        </w:rPr>
        <w:t xml:space="preserve">with a tendency to characterize problems as </w:t>
      </w:r>
      <w:r>
        <w:rPr>
          <w:sz w:val="22"/>
          <w:szCs w:val="22"/>
        </w:rPr>
        <w:t>type 2</w:t>
      </w:r>
      <w:r w:rsidR="00E04429">
        <w:rPr>
          <w:sz w:val="22"/>
          <w:szCs w:val="22"/>
        </w:rPr>
        <w:t xml:space="preserve"> or 3</w:t>
      </w:r>
      <w:r>
        <w:rPr>
          <w:sz w:val="22"/>
          <w:szCs w:val="22"/>
        </w:rPr>
        <w:t xml:space="preserve">), can, through learning about the casual impacts of instrument choice, forge cross coalition </w:t>
      </w:r>
      <w:r w:rsidR="00EC1BB9">
        <w:rPr>
          <w:sz w:val="22"/>
          <w:szCs w:val="22"/>
        </w:rPr>
        <w:t xml:space="preserve">engagement that can change and shift, the feasibility calculations governing policy decisions. Like Ostrom, Sabatier </w:t>
      </w:r>
      <w:r w:rsidR="000D28D3">
        <w:rPr>
          <w:sz w:val="22"/>
          <w:szCs w:val="22"/>
        </w:rPr>
        <w:fldChar w:fldCharType="begin"/>
      </w:r>
      <w:r w:rsidR="000D28D3">
        <w:rPr>
          <w:sz w:val="22"/>
          <w:szCs w:val="22"/>
        </w:rPr>
        <w:instrText xml:space="preserve"> ADDIN EN.CITE &lt;EndNote&gt;&lt;Cite ExcludeAuth="1"&gt;&lt;Author&gt;Sabatier&lt;/Author&gt;&lt;Year&gt;1988&lt;/Year&gt;&lt;RecNum&gt;44434&lt;/RecNum&gt;&lt;DisplayText&gt;(1988)&lt;/DisplayText&gt;&lt;record&gt;&lt;rec-number&gt;44434&lt;/rec-number&gt;&lt;foreign-keys&gt;&lt;key app="EN" db-id="zd99pwsezrwdx5ep05ixvswmttr9paate0sd" timestamp="1492188178"&gt;44434&lt;/key&gt;&lt;/foreign-keys&gt;&lt;ref-type name="Journal Article"&gt;17&lt;/ref-type&gt;&lt;contributors&gt;&lt;authors&gt;&lt;author&gt;Sabatier, Paul A.&lt;/author&gt;&lt;/authors&gt;&lt;/contributors&gt;&lt;titles&gt;&lt;title&gt;The Advocacy Coalition Framework&lt;/title&gt;&lt;secondary-title&gt;Policy Sciences&lt;/secondary-title&gt;&lt;/titles&gt;&lt;periodical&gt;&lt;full-title&gt;Policy Sciences&lt;/full-title&gt;&lt;/periodical&gt;&lt;pages&gt;129-168&lt;/pages&gt;&lt;volume&gt;21&lt;/volume&gt;&lt;dates&gt;&lt;year&gt;1988&lt;/year&gt;&lt;/dates&gt;&lt;urls&gt;&lt;/urls&gt;&lt;/record&gt;&lt;/Cite&gt;&lt;/EndNote&gt;</w:instrText>
      </w:r>
      <w:r w:rsidR="000D28D3">
        <w:rPr>
          <w:sz w:val="22"/>
          <w:szCs w:val="22"/>
        </w:rPr>
        <w:fldChar w:fldCharType="separate"/>
      </w:r>
      <w:r w:rsidR="000D28D3">
        <w:rPr>
          <w:noProof/>
          <w:sz w:val="22"/>
          <w:szCs w:val="22"/>
        </w:rPr>
        <w:t>(1988)</w:t>
      </w:r>
      <w:r w:rsidR="000D28D3">
        <w:rPr>
          <w:sz w:val="22"/>
          <w:szCs w:val="22"/>
        </w:rPr>
        <w:fldChar w:fldCharType="end"/>
      </w:r>
      <w:r w:rsidR="00DA7087">
        <w:rPr>
          <w:sz w:val="22"/>
          <w:szCs w:val="22"/>
        </w:rPr>
        <w:t xml:space="preserve"> </w:t>
      </w:r>
      <w:r w:rsidR="00EC1BB9">
        <w:rPr>
          <w:sz w:val="22"/>
          <w:szCs w:val="22"/>
        </w:rPr>
        <w:t xml:space="preserve">devoted considerable time to developing a generalized theory about the conditions under which different types of policy learning might occur based on individual and “advocacy coalition” belief systems. </w:t>
      </w:r>
      <w:r w:rsidR="005C3BB9">
        <w:rPr>
          <w:sz w:val="22"/>
          <w:szCs w:val="22"/>
        </w:rPr>
        <w:t xml:space="preserve">In contrast, Hall </w:t>
      </w:r>
      <w:r w:rsidR="000D28D3">
        <w:rPr>
          <w:sz w:val="22"/>
          <w:szCs w:val="22"/>
        </w:rPr>
        <w:fldChar w:fldCharType="begin"/>
      </w:r>
      <w:r w:rsidR="000D28D3">
        <w:rPr>
          <w:sz w:val="22"/>
          <w:szCs w:val="22"/>
        </w:rPr>
        <w:instrText xml:space="preserve"> ADDIN EN.CITE &lt;EndNote&gt;&lt;Cite ExcludeAuth="1"&gt;&lt;Author&gt;Hall&lt;/Author&gt;&lt;Year&gt;1993&lt;/Year&gt;&lt;RecNum&gt;42832&lt;/RecNum&gt;&lt;DisplayText&gt;(1993)&lt;/DisplayText&gt;&lt;record&gt;&lt;rec-number&gt;42832&lt;/rec-number&gt;&lt;foreign-keys&gt;&lt;key app="EN" db-id="zd99pwsezrwdx5ep05ixvswmttr9paate0sd" timestamp="1492188177"&gt;42832&lt;/key&gt;&lt;/foreign-keys&gt;&lt;ref-type name="Journal Article"&gt;17&lt;/ref-type&gt;&lt;contributors&gt;&lt;authors&gt;&lt;author&gt;Hall, Peter&lt;/author&gt;&lt;/authors&gt;&lt;/contributors&gt;&lt;titles&gt;&lt;title&gt;Policy Paradigms, Social Learning, and the State: the Case of Economic Policymaking in Britain&lt;/title&gt;&lt;secondary-title&gt;Comparative Politics&lt;/secondary-title&gt;&lt;/titles&gt;&lt;periodical&gt;&lt;full-title&gt;Comparative Politics&lt;/full-title&gt;&lt;/periodical&gt;&lt;pages&gt;275-296&lt;/pages&gt;&lt;volume&gt;25&lt;/volume&gt;&lt;number&gt;3 (April)&lt;/number&gt;&lt;keywords&gt;&lt;keyword&gt;Hongwen&lt;/keyword&gt;&lt;keyword&gt;A3&lt;/keyword&gt;&lt;keyword&gt;Thesis&lt;/keyword&gt;&lt;keyword&gt;Theoretical framework&lt;/keyword&gt;&lt;keyword&gt;Research Methods course&lt;/keyword&gt;&lt;keyword&gt;Political economy&lt;/keyword&gt;&lt;keyword&gt;Neo-institutionalism&lt;/keyword&gt;&lt;keyword&gt;Social learning&lt;/keyword&gt;&lt;keyword&gt;Policy change&lt;/keyword&gt;&lt;/keywords&gt;&lt;dates&gt;&lt;year&gt;1993&lt;/year&gt;&lt;/dates&gt;&lt;urls&gt;&lt;/urls&gt;&lt;/record&gt;&lt;/Cite&gt;&lt;/EndNote&gt;</w:instrText>
      </w:r>
      <w:r w:rsidR="000D28D3">
        <w:rPr>
          <w:sz w:val="22"/>
          <w:szCs w:val="22"/>
        </w:rPr>
        <w:fldChar w:fldCharType="separate"/>
      </w:r>
      <w:r w:rsidR="000D28D3">
        <w:rPr>
          <w:noProof/>
          <w:sz w:val="22"/>
          <w:szCs w:val="22"/>
        </w:rPr>
        <w:t>(1993)</w:t>
      </w:r>
      <w:r w:rsidR="000D28D3">
        <w:rPr>
          <w:sz w:val="22"/>
          <w:szCs w:val="22"/>
        </w:rPr>
        <w:fldChar w:fldCharType="end"/>
      </w:r>
      <w:r w:rsidR="001F2FFC">
        <w:rPr>
          <w:sz w:val="22"/>
          <w:szCs w:val="22"/>
        </w:rPr>
        <w:t xml:space="preserve"> </w:t>
      </w:r>
      <w:r w:rsidR="005C3BB9">
        <w:rPr>
          <w:sz w:val="22"/>
          <w:szCs w:val="22"/>
        </w:rPr>
        <w:t xml:space="preserve">offered a more contingent approach that emphasized historical processes through which different types of societal and subsystem </w:t>
      </w:r>
      <w:r w:rsidR="005C3BB9">
        <w:rPr>
          <w:sz w:val="22"/>
          <w:szCs w:val="22"/>
        </w:rPr>
        <w:lastRenderedPageBreak/>
        <w:t xml:space="preserve">learning might influence policy change, arguing that </w:t>
      </w:r>
      <w:r w:rsidR="00E862AF">
        <w:rPr>
          <w:sz w:val="22"/>
          <w:szCs w:val="22"/>
        </w:rPr>
        <w:t>large</w:t>
      </w:r>
      <w:r w:rsidR="00E04429">
        <w:rPr>
          <w:sz w:val="22"/>
          <w:szCs w:val="22"/>
        </w:rPr>
        <w:t>-</w:t>
      </w:r>
      <w:r w:rsidR="00E862AF">
        <w:rPr>
          <w:sz w:val="22"/>
          <w:szCs w:val="22"/>
        </w:rPr>
        <w:t xml:space="preserve">scale change can only come about owing to some type of external subsystem perturbation, such as an economic crisis.  </w:t>
      </w:r>
      <w:r w:rsidR="00DA7087">
        <w:rPr>
          <w:sz w:val="22"/>
          <w:szCs w:val="22"/>
        </w:rPr>
        <w:t xml:space="preserve">In contrast, incremental change can occur through subsystem learning about whether policy mechanisms and settings need adjustment based on empirical evidence. </w:t>
      </w:r>
      <w:r w:rsidR="001F2FFC">
        <w:rPr>
          <w:sz w:val="22"/>
          <w:szCs w:val="22"/>
        </w:rPr>
        <w:t>As Cashore and Howlett</w:t>
      </w:r>
      <w:r w:rsidR="00E04429">
        <w:rPr>
          <w:sz w:val="22"/>
          <w:szCs w:val="22"/>
        </w:rPr>
        <w:t xml:space="preserve"> </w:t>
      </w:r>
      <w:r w:rsidR="006D2332">
        <w:rPr>
          <w:sz w:val="22"/>
          <w:szCs w:val="22"/>
        </w:rPr>
        <w:fldChar w:fldCharType="begin"/>
      </w:r>
      <w:r w:rsidR="006D2332">
        <w:rPr>
          <w:sz w:val="22"/>
          <w:szCs w:val="22"/>
        </w:rPr>
        <w:instrText xml:space="preserve"> ADDIN EN.CITE &lt;EndNote&gt;&lt;Cite&gt;&lt;Author&gt;Cashore&lt;/Author&gt;&lt;Year&gt;2007&lt;/Year&gt;&lt;RecNum&gt;29279&lt;/RecNum&gt;&lt;DisplayText&gt;(Cashore and Howlett 2007)&lt;/DisplayText&gt;&lt;record&gt;&lt;rec-number&gt;29279&lt;/rec-number&gt;&lt;foreign-keys&gt;&lt;key app="EN" db-id="zd99pwsezrwdx5ep05ixvswmttr9paate0sd" timestamp="1492188172"&gt;29279&lt;/key&gt;&lt;/foreign-keys&gt;&lt;ref-type name="Journal Article"&gt;17&lt;/ref-type&gt;&lt;contributors&gt;&lt;authors&gt;&lt;author&gt;Cashore, B.&lt;/author&gt;&lt;author&gt;Howlett, M.&lt;/author&gt;&lt;/authors&gt;&lt;/contributors&gt;&lt;auth-address&gt;Cashore, B&amp;#xD;Yale Univ, Sch Forestry &amp;amp; Environm Studies, 230 Prospect St,Room 206, New Haven, CT 06511 USA&amp;#xD;Yale Univ, Sch Forestry &amp;amp; Environm Studies, New Haven, CT 06511 USA&amp;#xD;Simon Fraser Univ, Dept Polit Sci, Burnaby, BC V5A 1S6, Canada&lt;/auth-address&gt;&lt;titles&gt;&lt;title&gt;Punctuating which equilibrium? Understanding thermostatic policy dynamics in Pacific Northwest forestry&lt;/title&gt;&lt;secondary-title&gt;American Journal of Political Science&lt;/secondary-title&gt;&lt;alt-title&gt;Am J Polit Sci&lt;/alt-title&gt;&lt;/titles&gt;&lt;periodical&gt;&lt;full-title&gt;American Journal of Political Science&lt;/full-title&gt;&lt;/periodical&gt;&lt;alt-periodical&gt;&lt;full-title&gt;American Journal of Political Science&lt;/full-title&gt;&lt;abbr-1&gt;Am J Polit Sci&lt;/abbr-1&gt;&lt;/alt-periodical&gt;&lt;pages&gt;532-551&lt;/pages&gt;&lt;volume&gt;51&lt;/volume&gt;&lt;number&gt;3&lt;/number&gt;&lt;keywords&gt;&lt;keyword&gt;path dependence&lt;/keyword&gt;&lt;keyword&gt;historical sociology&lt;/keyword&gt;&lt;keyword&gt;agricultural policy&lt;/keyword&gt;&lt;keyword&gt;advocacy coalitions&lt;/keyword&gt;&lt;keyword&gt;private forestry&lt;/keyword&gt;&lt;keyword&gt;public lands&lt;/keyword&gt;&lt;keyword&gt;state&lt;/keyword&gt;&lt;keyword&gt;politics&lt;/keyword&gt;&lt;keyword&gt;subsystems&lt;/keyword&gt;&lt;keyword&gt;networks&lt;/keyword&gt;&lt;/keywords&gt;&lt;dates&gt;&lt;year&gt;2007&lt;/year&gt;&lt;pub-dates&gt;&lt;date&gt;Jul&lt;/date&gt;&lt;/pub-dates&gt;&lt;/dates&gt;&lt;isbn&gt;0092-5853&lt;/isbn&gt;&lt;accession-num&gt;ISI:000247398200007&lt;/accession-num&gt;&lt;urls&gt;&lt;related-urls&gt;&lt;url&gt;&amp;lt;Go to ISI&amp;gt;://000247398200007&lt;/url&gt;&lt;url&gt;http://www.ajps.org/&lt;/url&gt;&lt;/related-urls&gt;&lt;/urls&gt;&lt;language&gt;English&lt;/language&gt;&lt;/record&gt;&lt;/Cite&gt;&lt;/EndNote&gt;</w:instrText>
      </w:r>
      <w:r w:rsidR="006D2332">
        <w:rPr>
          <w:sz w:val="22"/>
          <w:szCs w:val="22"/>
        </w:rPr>
        <w:fldChar w:fldCharType="separate"/>
      </w:r>
      <w:r w:rsidR="006D2332">
        <w:rPr>
          <w:noProof/>
          <w:sz w:val="22"/>
          <w:szCs w:val="22"/>
        </w:rPr>
        <w:t>(Cashore and Howlett 2007)</w:t>
      </w:r>
      <w:r w:rsidR="006D2332">
        <w:rPr>
          <w:sz w:val="22"/>
          <w:szCs w:val="22"/>
        </w:rPr>
        <w:fldChar w:fldCharType="end"/>
      </w:r>
      <w:r w:rsidR="001F2FFC">
        <w:rPr>
          <w:sz w:val="22"/>
          <w:szCs w:val="22"/>
        </w:rPr>
        <w:t xml:space="preserve"> pointed out, while Hall was useful, he incorrectly assumed that large scale change in settings could only occur through endogenous learning processes when the evidence from the thermostatic institution affecting P</w:t>
      </w:r>
      <w:r w:rsidR="00E04429">
        <w:rPr>
          <w:sz w:val="22"/>
          <w:szCs w:val="22"/>
        </w:rPr>
        <w:t>acific Northwest</w:t>
      </w:r>
      <w:r w:rsidR="001F2FFC">
        <w:rPr>
          <w:sz w:val="22"/>
          <w:szCs w:val="22"/>
        </w:rPr>
        <w:t xml:space="preserve"> forestry was that massive change could also occur endogenously. Hence, while Sabatier and Hall are key for assessing learning processes, applying them forward must be done in a way that encourages insights and creative thinking </w:t>
      </w:r>
      <w:r w:rsidR="00E04429">
        <w:rPr>
          <w:sz w:val="22"/>
          <w:szCs w:val="22"/>
        </w:rPr>
        <w:t xml:space="preserve">open to multiple </w:t>
      </w:r>
      <w:r w:rsidR="001F2FFC">
        <w:rPr>
          <w:sz w:val="22"/>
          <w:szCs w:val="22"/>
        </w:rPr>
        <w:t xml:space="preserve">endogenous and exogenous triggers, and subsequent pathways, </w:t>
      </w:r>
      <w:r w:rsidR="00E04429">
        <w:rPr>
          <w:sz w:val="22"/>
          <w:szCs w:val="22"/>
        </w:rPr>
        <w:t xml:space="preserve">that </w:t>
      </w:r>
      <w:r w:rsidR="001F2FFC">
        <w:rPr>
          <w:sz w:val="22"/>
          <w:szCs w:val="22"/>
        </w:rPr>
        <w:t xml:space="preserve">might be uncovered. </w:t>
      </w:r>
    </w:p>
    <w:p w14:paraId="15A5A5D9" w14:textId="77777777" w:rsidR="00D51747" w:rsidRDefault="00D51747" w:rsidP="00D51747">
      <w:pPr>
        <w:pStyle w:val="ListParagraph"/>
        <w:spacing w:line="360" w:lineRule="auto"/>
        <w:rPr>
          <w:sz w:val="22"/>
          <w:szCs w:val="22"/>
        </w:rPr>
      </w:pPr>
    </w:p>
    <w:p w14:paraId="5A9F62AE" w14:textId="34CAD5E7" w:rsidR="00DF6A8C" w:rsidRPr="007E7C5C" w:rsidRDefault="00DF6A8C" w:rsidP="003E38AD">
      <w:pPr>
        <w:pStyle w:val="ListParagraph"/>
        <w:numPr>
          <w:ilvl w:val="0"/>
          <w:numId w:val="15"/>
        </w:numPr>
        <w:spacing w:line="360" w:lineRule="auto"/>
        <w:rPr>
          <w:b/>
          <w:bCs/>
          <w:i/>
          <w:iCs/>
          <w:sz w:val="22"/>
          <w:szCs w:val="22"/>
        </w:rPr>
      </w:pPr>
      <w:r w:rsidRPr="007E7C5C">
        <w:rPr>
          <w:b/>
          <w:bCs/>
          <w:i/>
          <w:iCs/>
          <w:sz w:val="22"/>
          <w:szCs w:val="22"/>
        </w:rPr>
        <w:t xml:space="preserve">Foster integration </w:t>
      </w:r>
    </w:p>
    <w:p w14:paraId="59BCA753" w14:textId="27AA92F6" w:rsidR="00DF6A8C" w:rsidRPr="00964339" w:rsidRDefault="007524D0" w:rsidP="00F94D9D">
      <w:pPr>
        <w:spacing w:line="360" w:lineRule="auto"/>
        <w:ind w:firstLine="720"/>
        <w:rPr>
          <w:sz w:val="22"/>
          <w:szCs w:val="22"/>
        </w:rPr>
      </w:pPr>
      <w:r w:rsidRPr="00964339">
        <w:rPr>
          <w:sz w:val="22"/>
          <w:szCs w:val="22"/>
        </w:rPr>
        <w:t>D</w:t>
      </w:r>
      <w:r w:rsidR="00DF6A8C" w:rsidRPr="00964339">
        <w:rPr>
          <w:sz w:val="22"/>
          <w:szCs w:val="22"/>
        </w:rPr>
        <w:t>rawing on Clapp and Dauvergne</w:t>
      </w:r>
      <w:r w:rsidR="000E28FD" w:rsidRPr="00964339">
        <w:rPr>
          <w:sz w:val="22"/>
          <w:szCs w:val="22"/>
        </w:rPr>
        <w:t xml:space="preserve"> </w:t>
      </w:r>
      <w:r w:rsidR="002B424E" w:rsidRPr="00964339">
        <w:rPr>
          <w:sz w:val="22"/>
          <w:szCs w:val="22"/>
        </w:rPr>
        <w:fldChar w:fldCharType="begin"/>
      </w:r>
      <w:r w:rsidR="00642B7D">
        <w:rPr>
          <w:sz w:val="22"/>
          <w:szCs w:val="22"/>
        </w:rPr>
        <w:instrText xml:space="preserve"> ADDIN EN.CITE &lt;EndNote&gt;&lt;Cite&gt;&lt;Author&gt;Clapp&lt;/Author&gt;&lt;Year&gt;2005&lt;/Year&gt;&lt;RecNum&gt;31343&lt;/RecNum&gt;&lt;DisplayText&gt;(Clapp and Dauvergne 2005)&lt;/DisplayText&gt;&lt;record&gt;&lt;rec-number&gt;31343&lt;/rec-number&gt;&lt;foreign-keys&gt;&lt;key app="EN" db-id="zd99pwsezrwdx5ep05ixvswmttr9paate0sd" timestamp="1492188173"&gt;31343&lt;/key&gt;&lt;/foreign-keys&gt;&lt;ref-type name="Book"&gt;6&lt;/ref-type&gt;&lt;contributors&gt;&lt;authors&gt;&lt;author&gt;Clapp, Jennifer&lt;/author&gt;&lt;author&gt;Dauvergne, Peter&lt;/author&gt;&lt;/authors&gt;&lt;/contributors&gt;&lt;titles&gt;&lt;title&gt;Paths to a Green World : the Political Economy of the Global Environment&lt;/title&gt;&lt;/titles&gt;&lt;pages&gt;xxi, 327 p.&lt;/pages&gt;&lt;keywords&gt;&lt;keyword&gt;Environmental economics.&lt;/keyword&gt;&lt;keyword&gt;Environmental policy.&lt;/keyword&gt;&lt;keyword&gt;Global environmental change.&lt;/keyword&gt;&lt;keyword&gt;Globalization Economic aspects.&lt;/keyword&gt;&lt;/keywords&gt;&lt;dates&gt;&lt;year&gt;2005&lt;/year&gt;&lt;/dates&gt;&lt;pub-location&gt;Cambridge, Mass.&lt;/pub-location&gt;&lt;publisher&gt;MIT Press&lt;/publisher&gt;&lt;isbn&gt;0262033291&amp;#xD;0262532719 (pbk.)&lt;/isbn&gt;&lt;call-num&gt;SOCIAL SCIENCE (SSL) HC79.E5 C557X 2005 (LC)&lt;/call-num&gt;&lt;urls&gt;&lt;/urls&gt;&lt;/record&gt;&lt;/Cite&gt;&lt;/EndNote&gt;</w:instrText>
      </w:r>
      <w:r w:rsidR="002B424E" w:rsidRPr="00964339">
        <w:rPr>
          <w:sz w:val="22"/>
          <w:szCs w:val="22"/>
        </w:rPr>
        <w:fldChar w:fldCharType="separate"/>
      </w:r>
      <w:r w:rsidR="00642B7D">
        <w:rPr>
          <w:noProof/>
          <w:sz w:val="22"/>
          <w:szCs w:val="22"/>
        </w:rPr>
        <w:t>(Clapp and Dauvergne 2005)</w:t>
      </w:r>
      <w:r w:rsidR="002B424E" w:rsidRPr="00964339">
        <w:rPr>
          <w:sz w:val="22"/>
          <w:szCs w:val="22"/>
        </w:rPr>
        <w:fldChar w:fldCharType="end"/>
      </w:r>
      <w:r w:rsidRPr="00964339">
        <w:rPr>
          <w:sz w:val="22"/>
          <w:szCs w:val="22"/>
        </w:rPr>
        <w:t xml:space="preserve">, we note that </w:t>
      </w:r>
      <w:r w:rsidR="00DF6A8C" w:rsidRPr="00964339">
        <w:rPr>
          <w:sz w:val="22"/>
          <w:szCs w:val="22"/>
        </w:rPr>
        <w:t xml:space="preserve">some of the greatest innovations in conducting problem focused research, teaching and outreach, lie in the integration of insights from </w:t>
      </w:r>
      <w:r w:rsidR="00891435">
        <w:rPr>
          <w:sz w:val="22"/>
          <w:szCs w:val="22"/>
        </w:rPr>
        <w:t>a range of disciplines that permeate Type 1, 2, 3 and 4 conceptions. Integration for Type 4 would require avoiding</w:t>
      </w:r>
      <w:r w:rsidR="00DF6A8C" w:rsidRPr="00964339">
        <w:rPr>
          <w:sz w:val="22"/>
          <w:szCs w:val="22"/>
        </w:rPr>
        <w:t xml:space="preserve"> implicit and explicit hegemonic </w:t>
      </w:r>
      <w:r w:rsidR="00EE113C">
        <w:rPr>
          <w:sz w:val="22"/>
          <w:szCs w:val="22"/>
        </w:rPr>
        <w:t xml:space="preserve">scholarly </w:t>
      </w:r>
      <w:r w:rsidR="00DF6A8C" w:rsidRPr="00964339">
        <w:rPr>
          <w:sz w:val="22"/>
          <w:szCs w:val="22"/>
        </w:rPr>
        <w:t xml:space="preserve">battles and instead </w:t>
      </w:r>
      <w:r w:rsidR="00891435">
        <w:rPr>
          <w:sz w:val="22"/>
          <w:szCs w:val="22"/>
        </w:rPr>
        <w:t xml:space="preserve">focus </w:t>
      </w:r>
      <w:r w:rsidR="00DF6A8C" w:rsidRPr="00964339">
        <w:rPr>
          <w:sz w:val="22"/>
          <w:szCs w:val="22"/>
        </w:rPr>
        <w:t xml:space="preserve">the integration </w:t>
      </w:r>
      <w:r w:rsidR="00891435">
        <w:rPr>
          <w:sz w:val="22"/>
          <w:szCs w:val="22"/>
        </w:rPr>
        <w:t xml:space="preserve">by </w:t>
      </w:r>
      <w:r w:rsidR="00DF6A8C" w:rsidRPr="00964339">
        <w:rPr>
          <w:sz w:val="22"/>
          <w:szCs w:val="22"/>
        </w:rPr>
        <w:t>‘anchor</w:t>
      </w:r>
      <w:r w:rsidR="00891435">
        <w:rPr>
          <w:sz w:val="22"/>
          <w:szCs w:val="22"/>
        </w:rPr>
        <w:t>ing</w:t>
      </w:r>
      <w:r w:rsidR="00DF6A8C" w:rsidRPr="00964339">
        <w:rPr>
          <w:sz w:val="22"/>
          <w:szCs w:val="22"/>
        </w:rPr>
        <w:t xml:space="preserve">’ </w:t>
      </w:r>
      <w:r w:rsidR="00891435">
        <w:rPr>
          <w:sz w:val="22"/>
          <w:szCs w:val="22"/>
        </w:rPr>
        <w:t xml:space="preserve">knowledge and strategic insights around a clear and identified targeted problems. </w:t>
      </w:r>
      <w:r w:rsidR="00C71777" w:rsidRPr="00964339">
        <w:rPr>
          <w:sz w:val="22"/>
          <w:szCs w:val="22"/>
        </w:rPr>
        <w:t xml:space="preserve">Such efforts </w:t>
      </w:r>
      <w:r w:rsidR="00DF6A8C" w:rsidRPr="00964339">
        <w:rPr>
          <w:bCs/>
          <w:sz w:val="22"/>
          <w:szCs w:val="22"/>
        </w:rPr>
        <w:t xml:space="preserve">must avoid subtle ways in which research </w:t>
      </w:r>
      <w:r w:rsidR="00EE113C">
        <w:rPr>
          <w:bCs/>
          <w:sz w:val="22"/>
          <w:szCs w:val="22"/>
        </w:rPr>
        <w:t xml:space="preserve">strategies </w:t>
      </w:r>
      <w:r w:rsidR="00DF6A8C" w:rsidRPr="00964339">
        <w:rPr>
          <w:bCs/>
          <w:sz w:val="22"/>
          <w:szCs w:val="22"/>
        </w:rPr>
        <w:t xml:space="preserve">reinforce compromise and consensus biases over scientific queries and knowledge generation. </w:t>
      </w:r>
      <w:r w:rsidR="00C71777" w:rsidRPr="00964339">
        <w:rPr>
          <w:sz w:val="22"/>
          <w:szCs w:val="22"/>
        </w:rPr>
        <w:t xml:space="preserve"> </w:t>
      </w:r>
      <w:r w:rsidR="00DF6A8C" w:rsidRPr="00964339">
        <w:rPr>
          <w:sz w:val="22"/>
          <w:szCs w:val="22"/>
        </w:rPr>
        <w:t>Th</w:t>
      </w:r>
      <w:r w:rsidR="00891435">
        <w:rPr>
          <w:sz w:val="22"/>
          <w:szCs w:val="22"/>
        </w:rPr>
        <w:t xml:space="preserve">is could result in </w:t>
      </w:r>
      <w:r w:rsidR="00DF6A8C" w:rsidRPr="00964339">
        <w:rPr>
          <w:sz w:val="22"/>
          <w:szCs w:val="22"/>
        </w:rPr>
        <w:t xml:space="preserve">sophisticated approaches for ameliorating problems </w:t>
      </w:r>
      <w:r w:rsidR="00EE113C">
        <w:rPr>
          <w:sz w:val="22"/>
          <w:szCs w:val="22"/>
        </w:rPr>
        <w:t xml:space="preserve">that lie </w:t>
      </w:r>
      <w:r w:rsidR="00DF6A8C" w:rsidRPr="00964339">
        <w:rPr>
          <w:sz w:val="22"/>
          <w:szCs w:val="22"/>
        </w:rPr>
        <w:t xml:space="preserve">in the integration of prescriptions, while acting in ways consistent with the core knowledge of the environmental problems in question. </w:t>
      </w:r>
      <w:r w:rsidR="00C71777" w:rsidRPr="00964339">
        <w:rPr>
          <w:sz w:val="22"/>
          <w:szCs w:val="22"/>
        </w:rPr>
        <w:t>(For example, neo-classical economi</w:t>
      </w:r>
      <w:r w:rsidR="00891435">
        <w:rPr>
          <w:sz w:val="22"/>
          <w:szCs w:val="22"/>
        </w:rPr>
        <w:t xml:space="preserve">sts </w:t>
      </w:r>
      <w:r w:rsidR="00EE113C">
        <w:rPr>
          <w:sz w:val="22"/>
          <w:szCs w:val="22"/>
        </w:rPr>
        <w:t>such as pioneers like</w:t>
      </w:r>
      <w:r w:rsidR="009B1D06">
        <w:rPr>
          <w:sz w:val="22"/>
          <w:szCs w:val="22"/>
        </w:rPr>
        <w:t xml:space="preserve"> John Harkness Dales’ or policy-</w:t>
      </w:r>
      <w:r w:rsidR="00EE113C">
        <w:rPr>
          <w:sz w:val="22"/>
          <w:szCs w:val="22"/>
        </w:rPr>
        <w:t xml:space="preserve">oriented researches like </w:t>
      </w:r>
      <w:r w:rsidR="009878F4">
        <w:rPr>
          <w:sz w:val="22"/>
          <w:szCs w:val="22"/>
        </w:rPr>
        <w:t xml:space="preserve">Robert Hahn, </w:t>
      </w:r>
      <w:r w:rsidR="00EE113C">
        <w:rPr>
          <w:sz w:val="22"/>
          <w:szCs w:val="22"/>
        </w:rPr>
        <w:t>Robert Stavins</w:t>
      </w:r>
      <w:r w:rsidR="009878F4">
        <w:rPr>
          <w:sz w:val="22"/>
          <w:szCs w:val="22"/>
        </w:rPr>
        <w:t xml:space="preserve"> and Michael Grubb</w:t>
      </w:r>
      <w:r w:rsidR="00EE113C">
        <w:rPr>
          <w:sz w:val="22"/>
          <w:szCs w:val="22"/>
        </w:rPr>
        <w:t xml:space="preserve"> played</w:t>
      </w:r>
      <w:r w:rsidR="009878F4">
        <w:rPr>
          <w:sz w:val="22"/>
          <w:szCs w:val="22"/>
        </w:rPr>
        <w:t xml:space="preserve">, through their development of the idea of tradable pollution permits, a key role in championing ideas that would form the basis of </w:t>
      </w:r>
      <w:r w:rsidR="00891435">
        <w:rPr>
          <w:sz w:val="22"/>
          <w:szCs w:val="22"/>
        </w:rPr>
        <w:t xml:space="preserve">‘cap and trade’ </w:t>
      </w:r>
      <w:r w:rsidR="009878F4">
        <w:rPr>
          <w:sz w:val="22"/>
          <w:szCs w:val="22"/>
        </w:rPr>
        <w:t xml:space="preserve">systems aimed to reduce </w:t>
      </w:r>
      <w:r w:rsidR="00C71777" w:rsidRPr="00964339">
        <w:rPr>
          <w:sz w:val="22"/>
          <w:szCs w:val="22"/>
        </w:rPr>
        <w:t>the costs of Type 4 regulation in the acid rain issue in the Great Lakes in the 1980s</w:t>
      </w:r>
      <w:r w:rsidR="009878F4">
        <w:rPr>
          <w:sz w:val="22"/>
          <w:szCs w:val="22"/>
        </w:rPr>
        <w:t xml:space="preserve"> and, later, climate change (Paterson et al. 2010)</w:t>
      </w:r>
      <w:r w:rsidR="00C71777" w:rsidRPr="00964339">
        <w:rPr>
          <w:sz w:val="22"/>
          <w:szCs w:val="22"/>
        </w:rPr>
        <w:t>.</w:t>
      </w:r>
      <w:r w:rsidR="009878F4">
        <w:rPr>
          <w:sz w:val="22"/>
          <w:szCs w:val="22"/>
        </w:rPr>
        <w:t xml:space="preserve"> At the same time, the importance of problem type orientation must remain central to avoid policy solutions being mistaken for ends in themselves, as in the example of the policy prescription on carbon pricing cited above (Tombe 2018).</w:t>
      </w:r>
    </w:p>
    <w:p w14:paraId="30C28B5B" w14:textId="34B082EA" w:rsidR="00AD0E04" w:rsidRPr="009B1D06" w:rsidRDefault="00DF6A8C" w:rsidP="009B1D06">
      <w:pPr>
        <w:spacing w:line="360" w:lineRule="auto"/>
        <w:ind w:firstLine="720"/>
        <w:rPr>
          <w:bCs/>
          <w:sz w:val="22"/>
          <w:szCs w:val="22"/>
        </w:rPr>
      </w:pPr>
      <w:r w:rsidRPr="00964339">
        <w:rPr>
          <w:sz w:val="22"/>
          <w:szCs w:val="22"/>
        </w:rPr>
        <w:t xml:space="preserve">This is also important because, as a range of scholars and practitioners are finding, </w:t>
      </w:r>
      <w:r w:rsidRPr="00964339">
        <w:rPr>
          <w:bCs/>
          <w:sz w:val="22"/>
          <w:szCs w:val="22"/>
        </w:rPr>
        <w:t>the</w:t>
      </w:r>
      <w:r w:rsidR="00426034">
        <w:rPr>
          <w:bCs/>
          <w:sz w:val="22"/>
          <w:szCs w:val="22"/>
        </w:rPr>
        <w:t>re</w:t>
      </w:r>
      <w:r w:rsidRPr="00964339">
        <w:rPr>
          <w:bCs/>
          <w:sz w:val="22"/>
          <w:szCs w:val="22"/>
        </w:rPr>
        <w:t xml:space="preserve"> does indeed appear to be great promise in integrating technical knowledge around climate emission reductions with broader social science scholarship on class, inequality and economic globalization </w:t>
      </w:r>
      <w:r w:rsidR="006D2332">
        <w:rPr>
          <w:bCs/>
          <w:sz w:val="22"/>
          <w:szCs w:val="22"/>
        </w:rPr>
        <w:fldChar w:fldCharType="begin"/>
      </w:r>
      <w:r w:rsidR="006D2332">
        <w:rPr>
          <w:bCs/>
          <w:sz w:val="22"/>
          <w:szCs w:val="22"/>
        </w:rPr>
        <w:instrText xml:space="preserve"> ADDIN EN.CITE &lt;EndNote&gt;&lt;Cite&gt;&lt;Author&gt;Newell&lt;/Author&gt;&lt;Year&gt;2009&lt;/Year&gt;&lt;RecNum&gt;82199&lt;/RecNum&gt;&lt;DisplayText&gt;(Newell 2009)&lt;/DisplayText&gt;&lt;record&gt;&lt;rec-number&gt;82199&lt;/rec-number&gt;&lt;foreign-keys&gt;&lt;key app="EN" db-id="zd99pwsezrwdx5ep05ixvswmttr9paate0sd" timestamp="1529024526"&gt;82199&lt;/key&gt;&lt;/foreign-keys&gt;&lt;ref-type name="Book"&gt;6&lt;/ref-type&gt;&lt;contributors&gt;&lt;authors&gt;&lt;author&gt;Newell, Peter&lt;/author&gt;&lt;/authors&gt;&lt;/contributors&gt;&lt;titles&gt;&lt;title&gt;Climate for Change: Non-State Actors and the Global Politics of the Greenhouse&lt;/title&gt;&lt;/titles&gt;&lt;keywords&gt;&lt;keyword&gt;agency,authority,globalization,partnership,regulation&lt;/keyword&gt;&lt;/keywords&gt;&lt;dates&gt;&lt;year&gt;2009&lt;/year&gt;&lt;/dates&gt;&lt;publisher&gt;Cambridge University Press&lt;/publisher&gt;&lt;urls&gt;&lt;/urls&gt;&lt;/record&gt;&lt;/Cite&gt;&lt;/EndNote&gt;</w:instrText>
      </w:r>
      <w:r w:rsidR="006D2332">
        <w:rPr>
          <w:bCs/>
          <w:sz w:val="22"/>
          <w:szCs w:val="22"/>
        </w:rPr>
        <w:fldChar w:fldCharType="separate"/>
      </w:r>
      <w:r w:rsidR="006D2332">
        <w:rPr>
          <w:bCs/>
          <w:noProof/>
          <w:sz w:val="22"/>
          <w:szCs w:val="22"/>
        </w:rPr>
        <w:t>(Newell 2009)</w:t>
      </w:r>
      <w:r w:rsidR="006D2332">
        <w:rPr>
          <w:bCs/>
          <w:sz w:val="22"/>
          <w:szCs w:val="22"/>
        </w:rPr>
        <w:fldChar w:fldCharType="end"/>
      </w:r>
      <w:r w:rsidR="009B1D06">
        <w:rPr>
          <w:bCs/>
          <w:sz w:val="22"/>
          <w:szCs w:val="22"/>
        </w:rPr>
        <w:t xml:space="preserve">. </w:t>
      </w:r>
      <w:r w:rsidRPr="00964339">
        <w:rPr>
          <w:sz w:val="22"/>
          <w:szCs w:val="22"/>
        </w:rPr>
        <w:t xml:space="preserve">This outreach focused research is showing great promise. However, </w:t>
      </w:r>
      <w:r w:rsidRPr="00964339">
        <w:rPr>
          <w:sz w:val="22"/>
          <w:szCs w:val="22"/>
        </w:rPr>
        <w:lastRenderedPageBreak/>
        <w:t>continuing along this path requires moving beyond the comfort of our own particular world views</w:t>
      </w:r>
      <w:r w:rsidR="00AD0E04">
        <w:rPr>
          <w:sz w:val="22"/>
          <w:szCs w:val="22"/>
        </w:rPr>
        <w:t xml:space="preserve">. And doing so requires constant vigilance about the way in which powerful interests, vested in the status quo, will work to shift problem conceptions at multiple levels, from domestic politics, international environmental governance deliberations, </w:t>
      </w:r>
      <w:r w:rsidR="00AD0E04" w:rsidRPr="003742DA">
        <w:rPr>
          <w:rFonts w:asciiTheme="majorBidi" w:hAnsiTheme="majorBidi" w:cstheme="majorBidi"/>
          <w:sz w:val="22"/>
          <w:szCs w:val="22"/>
        </w:rPr>
        <w:t xml:space="preserve">funding of dialogues, and, arguably, the curriculum of environmental professional schools who were created, and designed, in the 1970s to address a perceived gap within university settings: how to generate knowledge about, and ameliorate, Type 4 problems. </w:t>
      </w:r>
    </w:p>
    <w:p w14:paraId="45C9CDBF" w14:textId="77777777" w:rsidR="00C71777" w:rsidRPr="006D2332" w:rsidRDefault="00C71777" w:rsidP="00C71777">
      <w:pPr>
        <w:ind w:firstLine="360"/>
        <w:rPr>
          <w:rFonts w:asciiTheme="majorBidi" w:hAnsiTheme="majorBidi" w:cstheme="majorBidi"/>
          <w:color w:val="000000"/>
          <w:sz w:val="22"/>
          <w:szCs w:val="22"/>
        </w:rPr>
      </w:pPr>
    </w:p>
    <w:p w14:paraId="44C74A40" w14:textId="77777777" w:rsidR="00191F95" w:rsidRPr="006D2332" w:rsidRDefault="00191F95" w:rsidP="00191F95">
      <w:pPr>
        <w:jc w:val="center"/>
        <w:rPr>
          <w:rFonts w:asciiTheme="majorBidi" w:hAnsiTheme="majorBidi" w:cstheme="majorBidi"/>
          <w:b/>
          <w:sz w:val="22"/>
          <w:szCs w:val="22"/>
        </w:rPr>
      </w:pPr>
    </w:p>
    <w:p w14:paraId="6D02D375" w14:textId="097C4EBA" w:rsidR="00014935" w:rsidRPr="007F2987" w:rsidRDefault="00382F10" w:rsidP="008F3343">
      <w:pPr>
        <w:rPr>
          <w:rFonts w:asciiTheme="majorBidi" w:hAnsiTheme="majorBidi" w:cstheme="majorBidi"/>
          <w:b/>
          <w:sz w:val="22"/>
          <w:szCs w:val="22"/>
        </w:rPr>
      </w:pPr>
      <w:bookmarkStart w:id="0" w:name="_GoBack"/>
      <w:r w:rsidRPr="007F2987">
        <w:rPr>
          <w:rFonts w:asciiTheme="majorBidi" w:hAnsiTheme="majorBidi" w:cstheme="majorBidi"/>
          <w:b/>
          <w:sz w:val="22"/>
          <w:szCs w:val="22"/>
        </w:rPr>
        <w:t>Bibliography</w:t>
      </w:r>
    </w:p>
    <w:p w14:paraId="02FAD7FF" w14:textId="77777777" w:rsidR="00671526" w:rsidRPr="007F2987" w:rsidRDefault="00671526" w:rsidP="008F3343">
      <w:pPr>
        <w:rPr>
          <w:rFonts w:asciiTheme="majorBidi" w:hAnsiTheme="majorBidi" w:cstheme="majorBidi"/>
          <w:sz w:val="22"/>
          <w:szCs w:val="22"/>
        </w:rPr>
      </w:pPr>
    </w:p>
    <w:p w14:paraId="7C223965" w14:textId="77777777" w:rsidR="00671526" w:rsidRPr="007F2987" w:rsidRDefault="00671526" w:rsidP="008F3343">
      <w:pPr>
        <w:rPr>
          <w:rFonts w:asciiTheme="majorBidi" w:hAnsiTheme="majorBidi" w:cstheme="majorBidi"/>
          <w:sz w:val="22"/>
          <w:szCs w:val="22"/>
        </w:rPr>
      </w:pPr>
    </w:p>
    <w:p w14:paraId="7F023871" w14:textId="77777777" w:rsidR="007F2987" w:rsidRPr="007F2987" w:rsidRDefault="00671526" w:rsidP="007F2987">
      <w:pPr>
        <w:pStyle w:val="EndNoteBibliography"/>
        <w:ind w:left="720" w:hanging="720"/>
        <w:rPr>
          <w:noProof/>
          <w:sz w:val="22"/>
          <w:szCs w:val="22"/>
        </w:rPr>
      </w:pPr>
      <w:r w:rsidRPr="007F2987">
        <w:rPr>
          <w:rFonts w:asciiTheme="majorBidi" w:hAnsiTheme="majorBidi" w:cstheme="majorBidi"/>
          <w:sz w:val="22"/>
          <w:szCs w:val="22"/>
        </w:rPr>
        <w:fldChar w:fldCharType="begin"/>
      </w:r>
      <w:r w:rsidRPr="007F2987">
        <w:rPr>
          <w:rFonts w:asciiTheme="majorBidi" w:hAnsiTheme="majorBidi" w:cstheme="majorBidi"/>
          <w:sz w:val="22"/>
          <w:szCs w:val="22"/>
        </w:rPr>
        <w:instrText xml:space="preserve"> ADDIN EN.REFLIST </w:instrText>
      </w:r>
      <w:r w:rsidRPr="007F2987">
        <w:rPr>
          <w:rFonts w:asciiTheme="majorBidi" w:hAnsiTheme="majorBidi" w:cstheme="majorBidi"/>
          <w:sz w:val="22"/>
          <w:szCs w:val="22"/>
        </w:rPr>
        <w:fldChar w:fldCharType="separate"/>
      </w:r>
      <w:r w:rsidR="007F2987" w:rsidRPr="007F2987">
        <w:rPr>
          <w:noProof/>
          <w:sz w:val="22"/>
          <w:szCs w:val="22"/>
        </w:rPr>
        <w:t xml:space="preserve">Ackerman, Frank, and Lisa Heinzerling. 2004. </w:t>
      </w:r>
      <w:r w:rsidR="007F2987" w:rsidRPr="007F2987">
        <w:rPr>
          <w:i/>
          <w:noProof/>
          <w:sz w:val="22"/>
          <w:szCs w:val="22"/>
        </w:rPr>
        <w:t>Priceless: On Knowing the Price of Everything and the Value of Nothing</w:t>
      </w:r>
      <w:r w:rsidR="007F2987" w:rsidRPr="007F2987">
        <w:rPr>
          <w:noProof/>
          <w:sz w:val="22"/>
          <w:szCs w:val="22"/>
        </w:rPr>
        <w:t>. New York: The New Press.</w:t>
      </w:r>
    </w:p>
    <w:p w14:paraId="0C9B3383"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Adler, Matthew, and Eric A. Posner. 2009. "New foundations of cost-benefit analysis."  </w:t>
      </w:r>
      <w:r w:rsidRPr="007F2987">
        <w:rPr>
          <w:i/>
          <w:noProof/>
          <w:sz w:val="22"/>
          <w:szCs w:val="22"/>
        </w:rPr>
        <w:t>Regulation &amp; Governance</w:t>
      </w:r>
      <w:r w:rsidRPr="007F2987">
        <w:rPr>
          <w:noProof/>
          <w:sz w:val="22"/>
          <w:szCs w:val="22"/>
        </w:rPr>
        <w:t xml:space="preserve"> 3 (1):72-83. doi: 10.1111/j.1748-5991.2009.01045.x.</w:t>
      </w:r>
    </w:p>
    <w:p w14:paraId="4BBFF4E5" w14:textId="77777777" w:rsidR="007F2987" w:rsidRPr="007F2987" w:rsidRDefault="007F2987" w:rsidP="007F2987">
      <w:pPr>
        <w:pStyle w:val="EndNoteBibliography"/>
        <w:ind w:left="720" w:hanging="720"/>
        <w:rPr>
          <w:noProof/>
          <w:sz w:val="22"/>
          <w:szCs w:val="22"/>
        </w:rPr>
      </w:pPr>
      <w:r w:rsidRPr="007F2987">
        <w:rPr>
          <w:noProof/>
          <w:sz w:val="22"/>
          <w:szCs w:val="22"/>
        </w:rPr>
        <w:t>Aklin, Michaël, and Matto Mildenberger. 2017. "Prisoners of the wrong dilemma: Why distributive conflict, not collective action, characterizes the politics of climate change."</w:t>
      </w:r>
    </w:p>
    <w:p w14:paraId="0B7E195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Andersson, K., T. P. Evans, and K. R. Richards. 2009. "National forest carbon inventories: policy needs and assessment capacity."  </w:t>
      </w:r>
      <w:r w:rsidRPr="007F2987">
        <w:rPr>
          <w:i/>
          <w:noProof/>
          <w:sz w:val="22"/>
          <w:szCs w:val="22"/>
        </w:rPr>
        <w:t>Climatic Change</w:t>
      </w:r>
      <w:r w:rsidRPr="007F2987">
        <w:rPr>
          <w:noProof/>
          <w:sz w:val="22"/>
          <w:szCs w:val="22"/>
        </w:rPr>
        <w:t xml:space="preserve"> 93 (1-2):69-101. doi: Doi 10.1007/S10584-008-9526-6.</w:t>
      </w:r>
    </w:p>
    <w:p w14:paraId="6AE5E76A"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Andersson, Krister P. 2004. "Who Talks with Whom? The Role of Repeated Interactions in Decentralized Forest Governance."  </w:t>
      </w:r>
      <w:r w:rsidRPr="007F2987">
        <w:rPr>
          <w:i/>
          <w:noProof/>
          <w:sz w:val="22"/>
          <w:szCs w:val="22"/>
        </w:rPr>
        <w:t>World Development</w:t>
      </w:r>
      <w:r w:rsidRPr="007F2987">
        <w:rPr>
          <w:noProof/>
          <w:sz w:val="22"/>
          <w:szCs w:val="22"/>
        </w:rPr>
        <w:t xml:space="preserve"> 32 (2):233--249. doi: 10.1016/j.worlddev.2003.07.007.</w:t>
      </w:r>
    </w:p>
    <w:p w14:paraId="429513C0"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Andersson, Krister P., and Elinor Ostrom. 2008. "Analyzing decentralized resource regimes from a polycentric perspective."  </w:t>
      </w:r>
      <w:r w:rsidRPr="007F2987">
        <w:rPr>
          <w:i/>
          <w:noProof/>
          <w:sz w:val="22"/>
          <w:szCs w:val="22"/>
        </w:rPr>
        <w:t>Policy Sciences</w:t>
      </w:r>
      <w:r w:rsidRPr="007F2987">
        <w:rPr>
          <w:noProof/>
          <w:sz w:val="22"/>
          <w:szCs w:val="22"/>
        </w:rPr>
        <w:t xml:space="preserve"> 41:71--93. doi: 10.1007/s11077-007-9055-6.</w:t>
      </w:r>
    </w:p>
    <w:p w14:paraId="2759FE46"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Araral, Eduardo. 2014. "Ostrom, Hardin and the commons: A critical appreciation and a revisionist view."  </w:t>
      </w:r>
      <w:r w:rsidRPr="007F2987">
        <w:rPr>
          <w:i/>
          <w:noProof/>
          <w:sz w:val="22"/>
          <w:szCs w:val="22"/>
        </w:rPr>
        <w:t>Environmental Science and Policy</w:t>
      </w:r>
      <w:r w:rsidRPr="007F2987">
        <w:rPr>
          <w:noProof/>
          <w:sz w:val="22"/>
          <w:szCs w:val="22"/>
        </w:rPr>
        <w:t xml:space="preserve"> 36:11-23. doi: 10.1126/science.1199343.</w:t>
      </w:r>
    </w:p>
    <w:p w14:paraId="065A721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Banner, David K. 2015. "Book Review Reinventing Organizations: A Guide to Creating Organizations Inspired by the Next Stage in Human Consciousness."  </w:t>
      </w:r>
      <w:r w:rsidRPr="007F2987">
        <w:rPr>
          <w:i/>
          <w:noProof/>
          <w:sz w:val="22"/>
          <w:szCs w:val="22"/>
        </w:rPr>
        <w:t>Journal of Social Change</w:t>
      </w:r>
      <w:r w:rsidRPr="007F2987">
        <w:rPr>
          <w:noProof/>
          <w:sz w:val="22"/>
          <w:szCs w:val="22"/>
        </w:rPr>
        <w:t xml:space="preserve"> 8 (1):73-77.</w:t>
      </w:r>
    </w:p>
    <w:p w14:paraId="39CD747B"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Barkin, J. Samuel. 2006. "Discounting the Discount Rate: Ecocentrism and Environmental Economics "  </w:t>
      </w:r>
      <w:r w:rsidRPr="007F2987">
        <w:rPr>
          <w:i/>
          <w:noProof/>
          <w:sz w:val="22"/>
          <w:szCs w:val="22"/>
        </w:rPr>
        <w:t>Global Environmental Politics</w:t>
      </w:r>
      <w:r w:rsidRPr="007F2987">
        <w:rPr>
          <w:noProof/>
          <w:sz w:val="22"/>
          <w:szCs w:val="22"/>
        </w:rPr>
        <w:t xml:space="preserve"> 6 (4):56-72.</w:t>
      </w:r>
    </w:p>
    <w:p w14:paraId="127CDC5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Barkin, S., and G. Shambaugh. 1999. "Hypotheses on the International Politics of Common Pool Resources." In </w:t>
      </w:r>
      <w:r w:rsidRPr="007F2987">
        <w:rPr>
          <w:i/>
          <w:noProof/>
          <w:sz w:val="22"/>
          <w:szCs w:val="22"/>
        </w:rPr>
        <w:t>Anarchy and the Environment: The International Relations of Common Pool Resources</w:t>
      </w:r>
      <w:r w:rsidRPr="007F2987">
        <w:rPr>
          <w:noProof/>
          <w:sz w:val="22"/>
          <w:szCs w:val="22"/>
        </w:rPr>
        <w:t>, edited by S.  Barkin and G. Shambaugh, 1-25. Albany: SUNY Press.</w:t>
      </w:r>
    </w:p>
    <w:p w14:paraId="524ACFD4"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Bartley, Tim, Krister Andersson, and Pamela and Jagger. 2008. "The Contribution of Institutional Theories to Explaining Decentralization of Natural Resource Governance."  </w:t>
      </w:r>
      <w:r w:rsidRPr="007F2987">
        <w:rPr>
          <w:i/>
          <w:noProof/>
          <w:sz w:val="22"/>
          <w:szCs w:val="22"/>
        </w:rPr>
        <w:t>Society \&amp; Natural Resources</w:t>
      </w:r>
      <w:r w:rsidRPr="007F2987">
        <w:rPr>
          <w:noProof/>
          <w:sz w:val="22"/>
          <w:szCs w:val="22"/>
        </w:rPr>
        <w:t xml:space="preserve"> 21 (2):160--174. doi: 10.1080/08941920701617973.</w:t>
      </w:r>
    </w:p>
    <w:p w14:paraId="64607978"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Bernstein, Steven. 2001. </w:t>
      </w:r>
      <w:r w:rsidRPr="007F2987">
        <w:rPr>
          <w:i/>
          <w:noProof/>
          <w:sz w:val="22"/>
          <w:szCs w:val="22"/>
        </w:rPr>
        <w:t>The Compromise of Liberal Environmentalism</w:t>
      </w:r>
      <w:r w:rsidRPr="007F2987">
        <w:rPr>
          <w:noProof/>
          <w:sz w:val="22"/>
          <w:szCs w:val="22"/>
        </w:rPr>
        <w:t>. New York: Columbia University Press.</w:t>
      </w:r>
    </w:p>
    <w:p w14:paraId="7465D06E" w14:textId="77777777" w:rsidR="007F2987" w:rsidRPr="007F2987" w:rsidRDefault="007F2987" w:rsidP="007F2987">
      <w:pPr>
        <w:pStyle w:val="EndNoteBibliography"/>
        <w:ind w:left="720" w:hanging="720"/>
        <w:rPr>
          <w:noProof/>
          <w:sz w:val="22"/>
          <w:szCs w:val="22"/>
        </w:rPr>
      </w:pPr>
      <w:r w:rsidRPr="007F2987">
        <w:rPr>
          <w:noProof/>
          <w:sz w:val="22"/>
          <w:szCs w:val="22"/>
        </w:rPr>
        <w:lastRenderedPageBreak/>
        <w:t xml:space="preserve">Bernstein, Steven. 2017. "The United Nations and the Governance of Sustainable Development Goals." In </w:t>
      </w:r>
      <w:r w:rsidRPr="007F2987">
        <w:rPr>
          <w:i/>
          <w:noProof/>
          <w:sz w:val="22"/>
          <w:szCs w:val="22"/>
        </w:rPr>
        <w:t>Governance through Goals: New Strategies for Global Sustainability</w:t>
      </w:r>
      <w:r w:rsidRPr="007F2987">
        <w:rPr>
          <w:noProof/>
          <w:sz w:val="22"/>
          <w:szCs w:val="22"/>
        </w:rPr>
        <w:t>, edited by Norichika Kanie and Frank Biermann, 213-239. Cambridge, MA: MIT Press.</w:t>
      </w:r>
    </w:p>
    <w:p w14:paraId="4B9F9B94"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Bernstein, Steven, and Hamish van der Ven. 2017. "Continuity and Change in Global Environmental Politics." In </w:t>
      </w:r>
      <w:r w:rsidRPr="007F2987">
        <w:rPr>
          <w:i/>
          <w:noProof/>
          <w:sz w:val="22"/>
          <w:szCs w:val="22"/>
        </w:rPr>
        <w:t>International Politics and Institutions in Time,</w:t>
      </w:r>
      <w:r w:rsidRPr="007F2987">
        <w:rPr>
          <w:noProof/>
          <w:sz w:val="22"/>
          <w:szCs w:val="22"/>
        </w:rPr>
        <w:t>, edited by Orfeo Fioretos, 293-317. Oxford and New York: Oxford University Press.</w:t>
      </w:r>
    </w:p>
    <w:p w14:paraId="0EC80CA3"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Beyers, Joanna M. 2001. "Model Forests as Process Reform:  Alternative Dispute Resolution and Multistakeholder Planning." In </w:t>
      </w:r>
      <w:r w:rsidRPr="007F2987">
        <w:rPr>
          <w:i/>
          <w:noProof/>
          <w:sz w:val="22"/>
          <w:szCs w:val="22"/>
        </w:rPr>
        <w:t>Canadian Forest Policy:  Adapting to Change</w:t>
      </w:r>
      <w:r w:rsidRPr="007F2987">
        <w:rPr>
          <w:noProof/>
          <w:sz w:val="22"/>
          <w:szCs w:val="22"/>
        </w:rPr>
        <w:t>, edited by Michael Howlett, 172-202. Toronto: University of Toronto Press.</w:t>
      </w:r>
    </w:p>
    <w:p w14:paraId="14E01D64"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Brach, Darshan, Patrick Field, Lawrence Susskind, and William A. Tilleman. 2002. "Overcoming the barriers to environmental dispute resolution in Canada."  </w:t>
      </w:r>
      <w:r w:rsidRPr="007F2987">
        <w:rPr>
          <w:i/>
          <w:noProof/>
          <w:sz w:val="22"/>
          <w:szCs w:val="22"/>
        </w:rPr>
        <w:t>Canadian Bar Review</w:t>
      </w:r>
      <w:r w:rsidRPr="007F2987">
        <w:rPr>
          <w:noProof/>
          <w:sz w:val="22"/>
          <w:szCs w:val="22"/>
        </w:rPr>
        <w:t xml:space="preserve"> 81 (2):396-430.</w:t>
      </w:r>
    </w:p>
    <w:p w14:paraId="06339E77"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Brondizio, Eduardo S., Elinor Ostrom, and Oran R. Young. 2009. "Connectivity and the Governance of Multilevel Social-Ecological Systems: The Role of Social Capital."  </w:t>
      </w:r>
      <w:r w:rsidRPr="007F2987">
        <w:rPr>
          <w:i/>
          <w:noProof/>
          <w:sz w:val="22"/>
          <w:szCs w:val="22"/>
        </w:rPr>
        <w:t>Annual Review of Environment and Resources</w:t>
      </w:r>
      <w:r w:rsidRPr="007F2987">
        <w:rPr>
          <w:noProof/>
          <w:sz w:val="22"/>
          <w:szCs w:val="22"/>
        </w:rPr>
        <w:t xml:space="preserve"> 34 (1):253--278. doi: 10.1146/annurev.environ.020708.100707.</w:t>
      </w:r>
    </w:p>
    <w:p w14:paraId="01A5C50A" w14:textId="77777777" w:rsidR="007F2987" w:rsidRPr="007F2987" w:rsidRDefault="007F2987" w:rsidP="007F2987">
      <w:pPr>
        <w:pStyle w:val="EndNoteBibliography"/>
        <w:ind w:left="720" w:hanging="720"/>
        <w:rPr>
          <w:noProof/>
          <w:sz w:val="22"/>
          <w:szCs w:val="22"/>
        </w:rPr>
      </w:pPr>
      <w:r w:rsidRPr="007F2987">
        <w:rPr>
          <w:noProof/>
          <w:sz w:val="22"/>
          <w:szCs w:val="22"/>
        </w:rPr>
        <w:t>Brown, Greg, and Charles C. Harris. 1991. "A Summary of Three Papers on Change in the US Forest Service." Society of American Foresters, National Convention, Economics, Policy, and Law Working Group, San Francisco, August4-7.</w:t>
      </w:r>
    </w:p>
    <w:p w14:paraId="093EF883"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Carpenter, Stephen R., Harold A. Mooney, John Agard, Doris Capistrano, Ruth S. DeFries, Sandra DÃ­az, Thomas Dietz, Anantha K. Duraiappah, Alfred Oteng-Yeboah, Henrique Miguel Pereira, Charles Perrings, Walter V. Reid, JosÃ© Sarukhan, Robert J. Scholes, and Anne Whyte. 2009. "Science for managing ecosystem services: Beyond the Millennium Ecosystem Assessment."  </w:t>
      </w:r>
      <w:r w:rsidRPr="007F2987">
        <w:rPr>
          <w:i/>
          <w:noProof/>
          <w:sz w:val="22"/>
          <w:szCs w:val="22"/>
        </w:rPr>
        <w:t>Proceedings of the National Academy of Sciences</w:t>
      </w:r>
      <w:r w:rsidRPr="007F2987">
        <w:rPr>
          <w:noProof/>
          <w:sz w:val="22"/>
          <w:szCs w:val="22"/>
        </w:rPr>
        <w:t xml:space="preserve"> 106 (5):1305-1312. doi: 10.1073/pnas.0808772106.</w:t>
      </w:r>
    </w:p>
    <w:p w14:paraId="32F0C7D2"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Cashore, B., and M. Howlett. 2007. "Punctuating which equilibrium? Understanding thermostatic policy dynamics in Pacific Northwest forestry."  </w:t>
      </w:r>
      <w:r w:rsidRPr="007F2987">
        <w:rPr>
          <w:i/>
          <w:noProof/>
          <w:sz w:val="22"/>
          <w:szCs w:val="22"/>
        </w:rPr>
        <w:t>American Journal of Political Science</w:t>
      </w:r>
      <w:r w:rsidRPr="007F2987">
        <w:rPr>
          <w:noProof/>
          <w:sz w:val="22"/>
          <w:szCs w:val="22"/>
        </w:rPr>
        <w:t xml:space="preserve"> 51 (3):532-551.</w:t>
      </w:r>
    </w:p>
    <w:p w14:paraId="2FE29DB6" w14:textId="77777777" w:rsidR="007F2987" w:rsidRPr="007F2987" w:rsidRDefault="007F2987" w:rsidP="007F2987">
      <w:pPr>
        <w:pStyle w:val="EndNoteBibliography"/>
        <w:ind w:left="720" w:hanging="720"/>
        <w:rPr>
          <w:noProof/>
          <w:sz w:val="22"/>
          <w:szCs w:val="22"/>
        </w:rPr>
      </w:pPr>
      <w:r w:rsidRPr="007F2987">
        <w:rPr>
          <w:noProof/>
          <w:sz w:val="22"/>
          <w:szCs w:val="22"/>
        </w:rPr>
        <w:t>Cashore, Benjamin. 2018. "Bringing Bio-Environmentalists and Social Greens Back In:  Reflections on Fostering Transformative Change within US-Based  Professional Environmental Management Programs." Paper Prepared in Anticipation of Delivery to the Yale Faculty Research Seminar Series, New Haven CT, March 7.</w:t>
      </w:r>
    </w:p>
    <w:p w14:paraId="3C7D59CA" w14:textId="77777777" w:rsidR="007F2987" w:rsidRPr="007F2987" w:rsidRDefault="007F2987" w:rsidP="007F2987">
      <w:pPr>
        <w:pStyle w:val="EndNoteBibliography"/>
        <w:ind w:left="720" w:hanging="720"/>
        <w:rPr>
          <w:noProof/>
          <w:sz w:val="22"/>
          <w:szCs w:val="22"/>
        </w:rPr>
      </w:pPr>
      <w:r w:rsidRPr="007F2987">
        <w:rPr>
          <w:noProof/>
          <w:sz w:val="22"/>
          <w:szCs w:val="22"/>
        </w:rPr>
        <w:t>Cashore, Benjamin, Graeme Auld, Steven Bernstein, and Kelly Levin. 2016. Paris Could Be Different: But it Requires Policy Makers Apply Path Dependency Analysis to the “Super Wicked Problem” of Climate Change. Macmillan Center, Yale University.</w:t>
      </w:r>
    </w:p>
    <w:p w14:paraId="6DCD5949"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Cashore, Benjamin, Graeme Auld, and Deanna Newsom. 2004. "The United States' Race to Certify Sustainable Forestry: Non-State Environmental Governance and the Competition for Policy-Making Authority."  </w:t>
      </w:r>
      <w:r w:rsidRPr="007F2987">
        <w:rPr>
          <w:i/>
          <w:noProof/>
          <w:sz w:val="22"/>
          <w:szCs w:val="22"/>
        </w:rPr>
        <w:t>Business and Politics</w:t>
      </w:r>
      <w:r w:rsidRPr="007F2987">
        <w:rPr>
          <w:noProof/>
          <w:sz w:val="22"/>
          <w:szCs w:val="22"/>
        </w:rPr>
        <w:t xml:space="preserve"> 5 (3).</w:t>
      </w:r>
    </w:p>
    <w:p w14:paraId="5F430C2D"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Cashore, Benjamin, George Hoberg, Michael Howlett, Jeremy Rayner, and Jeremy Wilson. 2001. </w:t>
      </w:r>
      <w:r w:rsidRPr="007F2987">
        <w:rPr>
          <w:i/>
          <w:noProof/>
          <w:sz w:val="22"/>
          <w:szCs w:val="22"/>
        </w:rPr>
        <w:t>In Search of Sustainability: British Columbia Forest Policy in the 1990s</w:t>
      </w:r>
      <w:r w:rsidRPr="007F2987">
        <w:rPr>
          <w:noProof/>
          <w:sz w:val="22"/>
          <w:szCs w:val="22"/>
        </w:rPr>
        <w:t>. Vancouver: University of British Columbia Press.</w:t>
      </w:r>
    </w:p>
    <w:p w14:paraId="5E32768C" w14:textId="77777777" w:rsidR="007F2987" w:rsidRPr="007F2987" w:rsidRDefault="007F2987" w:rsidP="007F2987">
      <w:pPr>
        <w:pStyle w:val="EndNoteBibliography"/>
        <w:ind w:left="720" w:hanging="720"/>
        <w:rPr>
          <w:noProof/>
          <w:sz w:val="22"/>
          <w:szCs w:val="22"/>
        </w:rPr>
      </w:pPr>
      <w:r w:rsidRPr="007F2987">
        <w:rPr>
          <w:noProof/>
          <w:sz w:val="22"/>
          <w:szCs w:val="22"/>
        </w:rPr>
        <w:t>Cashore, Benjamin, and Sarah Lupberger. 2015. "Learning Through Policy Pathways: Towards a Practitioner Oriented Protocol." The International Conference on Public Policy, Milan, Italy, July 1.</w:t>
      </w:r>
    </w:p>
    <w:p w14:paraId="3DFF3F2E" w14:textId="77777777" w:rsidR="007F2987" w:rsidRPr="007F2987" w:rsidRDefault="007F2987" w:rsidP="007F2987">
      <w:pPr>
        <w:pStyle w:val="EndNoteBibliography"/>
        <w:ind w:left="720" w:hanging="720"/>
        <w:rPr>
          <w:noProof/>
          <w:sz w:val="22"/>
          <w:szCs w:val="22"/>
        </w:rPr>
      </w:pPr>
      <w:r w:rsidRPr="007F2987">
        <w:rPr>
          <w:noProof/>
          <w:sz w:val="22"/>
          <w:szCs w:val="22"/>
        </w:rPr>
        <w:t>Cashore, Benjamin, and Sarah Lupberger. 2016. Protocol for Policy Learning Through Pathways of Influence  Yale University GEM Initiative.</w:t>
      </w:r>
    </w:p>
    <w:p w14:paraId="49483591"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Cashore, Benjamin, Ilan Vertinsky, and Rachana Raizada. 2001. "Firm Responses to External Pressures for Sustainable Forest Management in British Columbia and the US Pacific </w:t>
      </w:r>
      <w:r w:rsidRPr="007F2987">
        <w:rPr>
          <w:noProof/>
          <w:sz w:val="22"/>
          <w:szCs w:val="22"/>
        </w:rPr>
        <w:lastRenderedPageBreak/>
        <w:t xml:space="preserve">Northwest." In </w:t>
      </w:r>
      <w:r w:rsidRPr="007F2987">
        <w:rPr>
          <w:i/>
          <w:noProof/>
          <w:sz w:val="22"/>
          <w:szCs w:val="22"/>
        </w:rPr>
        <w:t>Sustaining the Pacific Coast Forests: Forging Truces in the War in the Woods</w:t>
      </w:r>
      <w:r w:rsidRPr="007F2987">
        <w:rPr>
          <w:noProof/>
          <w:sz w:val="22"/>
          <w:szCs w:val="22"/>
        </w:rPr>
        <w:t>, edited by Debra Salazar and Don Alper. Vancouver: UBC Press.</w:t>
      </w:r>
    </w:p>
    <w:p w14:paraId="7DC58BC0" w14:textId="5CC84823" w:rsidR="007F2987" w:rsidRPr="007F2987" w:rsidRDefault="007F2987" w:rsidP="007F2987">
      <w:pPr>
        <w:pStyle w:val="EndNoteBibliography"/>
        <w:ind w:left="720" w:hanging="720"/>
        <w:rPr>
          <w:noProof/>
          <w:sz w:val="22"/>
          <w:szCs w:val="22"/>
        </w:rPr>
      </w:pPr>
      <w:r w:rsidRPr="007F2987">
        <w:rPr>
          <w:noProof/>
          <w:sz w:val="22"/>
          <w:szCs w:val="22"/>
        </w:rPr>
        <w:t xml:space="preserve">Chase, Steven. 2003. "Martin favours tough fishery stance." </w:t>
      </w:r>
      <w:r w:rsidRPr="007F2987">
        <w:rPr>
          <w:i/>
          <w:noProof/>
          <w:sz w:val="22"/>
          <w:szCs w:val="22"/>
        </w:rPr>
        <w:t>Globe and Mail</w:t>
      </w:r>
      <w:r w:rsidRPr="007F2987">
        <w:rPr>
          <w:noProof/>
          <w:sz w:val="22"/>
          <w:szCs w:val="22"/>
        </w:rPr>
        <w:t xml:space="preserve">, May 26, Breaking news. </w:t>
      </w:r>
      <w:hyperlink r:id="rId10" w:history="1">
        <w:r w:rsidRPr="007F2987">
          <w:rPr>
            <w:rStyle w:val="Hyperlink"/>
            <w:noProof/>
            <w:sz w:val="22"/>
            <w:szCs w:val="22"/>
          </w:rPr>
          <w:t>http://www.theglobeandmail.com/servlet/story/RTGAM.20030524.umart0526/BNStory/Front</w:t>
        </w:r>
      </w:hyperlink>
      <w:r w:rsidRPr="007F2987">
        <w:rPr>
          <w:noProof/>
          <w:sz w:val="22"/>
          <w:szCs w:val="22"/>
        </w:rPr>
        <w:t>.</w:t>
      </w:r>
    </w:p>
    <w:p w14:paraId="311FC4A9"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Clapp, Jennifer, and Peter Dauvergne. 2005. </w:t>
      </w:r>
      <w:r w:rsidRPr="007F2987">
        <w:rPr>
          <w:i/>
          <w:noProof/>
          <w:sz w:val="22"/>
          <w:szCs w:val="22"/>
        </w:rPr>
        <w:t>Paths to a Green World : the Political Economy of the Global Environment</w:t>
      </w:r>
      <w:r w:rsidRPr="007F2987">
        <w:rPr>
          <w:noProof/>
          <w:sz w:val="22"/>
          <w:szCs w:val="22"/>
        </w:rPr>
        <w:t>. Cambridge, Mass.: MIT Press.</w:t>
      </w:r>
    </w:p>
    <w:p w14:paraId="1CCE35AB" w14:textId="77777777" w:rsidR="007F2987" w:rsidRPr="007F2987" w:rsidRDefault="007F2987" w:rsidP="007F2987">
      <w:pPr>
        <w:pStyle w:val="EndNoteBibliography"/>
        <w:ind w:left="720" w:hanging="720"/>
        <w:rPr>
          <w:noProof/>
          <w:sz w:val="22"/>
          <w:szCs w:val="22"/>
        </w:rPr>
      </w:pPr>
      <w:r w:rsidRPr="007F2987">
        <w:rPr>
          <w:noProof/>
          <w:sz w:val="22"/>
          <w:szCs w:val="22"/>
        </w:rPr>
        <w:t>Coglianese, Cary. 1996. "Assessing Consensus:  The Promise and Performance of Negotiated Rulemaking." Paper presented to the American Political Science Association Meeting, San Francisco, California.</w:t>
      </w:r>
    </w:p>
    <w:p w14:paraId="11A93DE2"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Dietz, Thomas, Elinor Ostrom, and Paul C. Stern. 2003. "The Struggle to Govern the Commons."  </w:t>
      </w:r>
      <w:r w:rsidRPr="007F2987">
        <w:rPr>
          <w:i/>
          <w:noProof/>
          <w:sz w:val="22"/>
          <w:szCs w:val="22"/>
        </w:rPr>
        <w:t>Science</w:t>
      </w:r>
      <w:r w:rsidRPr="007F2987">
        <w:rPr>
          <w:noProof/>
          <w:sz w:val="22"/>
          <w:szCs w:val="22"/>
        </w:rPr>
        <w:t xml:space="preserve"> 302 (December 12).</w:t>
      </w:r>
    </w:p>
    <w:p w14:paraId="6947503F" w14:textId="77777777" w:rsidR="007F2987" w:rsidRPr="007F2987" w:rsidRDefault="007F2987" w:rsidP="007F2987">
      <w:pPr>
        <w:pStyle w:val="EndNoteBibliography"/>
        <w:ind w:left="720" w:hanging="720"/>
        <w:rPr>
          <w:noProof/>
          <w:sz w:val="22"/>
          <w:szCs w:val="22"/>
        </w:rPr>
      </w:pPr>
      <w:r w:rsidRPr="007F2987">
        <w:rPr>
          <w:noProof/>
          <w:sz w:val="22"/>
          <w:szCs w:val="22"/>
        </w:rPr>
        <w:t>Glaser, Gisbert, and Peter Bates. 2011. "Enhancing Science-Policy Links for Global Sustainability."   (February).</w:t>
      </w:r>
    </w:p>
    <w:p w14:paraId="42ACC7D3"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Halbert, C. L., and K. N. Lee. 1990. "THE TIMBER, FISH, AND WILDLIFE AGREEMENT - IMPLEMENTING ALTERNATIVE DISPUTE RESOLUTION IN WASHINGTON-STATE."  </w:t>
      </w:r>
      <w:r w:rsidRPr="007F2987">
        <w:rPr>
          <w:i/>
          <w:noProof/>
          <w:sz w:val="22"/>
          <w:szCs w:val="22"/>
        </w:rPr>
        <w:t>Northwest Environmental Journal</w:t>
      </w:r>
      <w:r w:rsidRPr="007F2987">
        <w:rPr>
          <w:noProof/>
          <w:sz w:val="22"/>
          <w:szCs w:val="22"/>
        </w:rPr>
        <w:t xml:space="preserve"> 6 (1):139-175.</w:t>
      </w:r>
    </w:p>
    <w:p w14:paraId="695C64B5"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Hall, P. A. 2003. "Aligning ontology and methodology in comparative politics." In </w:t>
      </w:r>
      <w:r w:rsidRPr="007F2987">
        <w:rPr>
          <w:i/>
          <w:noProof/>
          <w:sz w:val="22"/>
          <w:szCs w:val="22"/>
        </w:rPr>
        <w:t>Comparative Historical Analysis in the Social Sciences</w:t>
      </w:r>
      <w:r w:rsidRPr="007F2987">
        <w:rPr>
          <w:noProof/>
          <w:sz w:val="22"/>
          <w:szCs w:val="22"/>
        </w:rPr>
        <w:t>, edited by J. Mahoney and D. Rueschemeyer. Cambridge: Cambridge University Press.</w:t>
      </w:r>
    </w:p>
    <w:p w14:paraId="7AD3C878"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Hall, Peter. 1993. "Policy Paradigms, Social Learning, and the State: the Case of Economic Policymaking in Britain."  </w:t>
      </w:r>
      <w:r w:rsidRPr="007F2987">
        <w:rPr>
          <w:i/>
          <w:noProof/>
          <w:sz w:val="22"/>
          <w:szCs w:val="22"/>
        </w:rPr>
        <w:t>Comparative Politics</w:t>
      </w:r>
      <w:r w:rsidRPr="007F2987">
        <w:rPr>
          <w:noProof/>
          <w:sz w:val="22"/>
          <w:szCs w:val="22"/>
        </w:rPr>
        <w:t xml:space="preserve"> 25 (3 (April)):275-296.</w:t>
      </w:r>
    </w:p>
    <w:p w14:paraId="0EA1FD43" w14:textId="77777777" w:rsidR="007F2987" w:rsidRPr="007F2987" w:rsidRDefault="007F2987" w:rsidP="007F2987">
      <w:pPr>
        <w:pStyle w:val="EndNoteBibliography"/>
        <w:ind w:left="720" w:hanging="720"/>
        <w:rPr>
          <w:noProof/>
          <w:sz w:val="22"/>
          <w:szCs w:val="22"/>
        </w:rPr>
      </w:pPr>
      <w:r w:rsidRPr="007F2987">
        <w:rPr>
          <w:noProof/>
          <w:sz w:val="22"/>
          <w:szCs w:val="22"/>
        </w:rPr>
        <w:t>Hall, Peter A. 2009. "Historical Institutionalism in Rationalist and Sociological Perspective."</w:t>
      </w:r>
    </w:p>
    <w:p w14:paraId="088BA460"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Hansen, James. 2016. "Climate Change Paris Talks a Fraud " </w:t>
      </w:r>
      <w:r w:rsidRPr="007F2987">
        <w:rPr>
          <w:i/>
          <w:noProof/>
          <w:sz w:val="22"/>
          <w:szCs w:val="22"/>
        </w:rPr>
        <w:t>The Guardian</w:t>
      </w:r>
      <w:r w:rsidRPr="007F2987">
        <w:rPr>
          <w:noProof/>
          <w:sz w:val="22"/>
          <w:szCs w:val="22"/>
        </w:rPr>
        <w:t>, December.</w:t>
      </w:r>
    </w:p>
    <w:p w14:paraId="209FCAE2"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Hardin, Garrett. 1968. "The Tragedy of the Commons."  </w:t>
      </w:r>
      <w:r w:rsidRPr="007F2987">
        <w:rPr>
          <w:i/>
          <w:noProof/>
          <w:sz w:val="22"/>
          <w:szCs w:val="22"/>
        </w:rPr>
        <w:t>Science</w:t>
      </w:r>
      <w:r w:rsidRPr="007F2987">
        <w:rPr>
          <w:noProof/>
          <w:sz w:val="22"/>
          <w:szCs w:val="22"/>
        </w:rPr>
        <w:t>:1243-48.</w:t>
      </w:r>
    </w:p>
    <w:p w14:paraId="1CE08B6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Hepburn, Cameron, and Nicholas Stern. 2008. "A new global deal on climate change."  </w:t>
      </w:r>
      <w:r w:rsidRPr="007F2987">
        <w:rPr>
          <w:i/>
          <w:noProof/>
          <w:sz w:val="22"/>
          <w:szCs w:val="22"/>
        </w:rPr>
        <w:t>Oxf Rev Econ Policy</w:t>
      </w:r>
      <w:r w:rsidRPr="007F2987">
        <w:rPr>
          <w:noProof/>
          <w:sz w:val="22"/>
          <w:szCs w:val="22"/>
        </w:rPr>
        <w:t xml:space="preserve"> 24 (2):259-279. doi: 10.1093/oxrep/grn020.</w:t>
      </w:r>
    </w:p>
    <w:p w14:paraId="6A76C2BD"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Hovi, Jon, Detlef F. Sprinz, and Arild Underdal. 2003. "Regime Effectiveness and the Oslo-Potsdam Solution: A Rejoinder to Oran Young."  </w:t>
      </w:r>
      <w:r w:rsidRPr="007F2987">
        <w:rPr>
          <w:i/>
          <w:noProof/>
          <w:sz w:val="22"/>
          <w:szCs w:val="22"/>
        </w:rPr>
        <w:t>Global Environmental Politics</w:t>
      </w:r>
      <w:r w:rsidRPr="007F2987">
        <w:rPr>
          <w:noProof/>
          <w:sz w:val="22"/>
          <w:szCs w:val="22"/>
        </w:rPr>
        <w:t xml:space="preserve"> 3 (3):105--107. doi: 10.1162/152638003322469303.</w:t>
      </w:r>
    </w:p>
    <w:p w14:paraId="6B0C877D"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Humphreys, David, Benjamin Cashore, Ingrid J Visseren-Hamakers, Wil de Jong, Kathleen McGinley, Audrey Denvir, Paloma Caro Torres, and Sarah Lupberger. 2017. "Towards durable multistakeholder-generated solutions: The pilot application of a problem-oriented policy learning protocol to legality verification and community rights in Peru” "  </w:t>
      </w:r>
      <w:r w:rsidRPr="007F2987">
        <w:rPr>
          <w:i/>
          <w:noProof/>
          <w:sz w:val="22"/>
          <w:szCs w:val="22"/>
        </w:rPr>
        <w:t>International Forestry Review</w:t>
      </w:r>
      <w:r w:rsidRPr="007F2987">
        <w:rPr>
          <w:noProof/>
          <w:sz w:val="22"/>
          <w:szCs w:val="22"/>
        </w:rPr>
        <w:t>.</w:t>
      </w:r>
    </w:p>
    <w:p w14:paraId="30DD078F"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Jordan, Andrew, Dave Huitema, Harro van Asselt, and Johanna Forster. 2018. "Governing Climate Change: Polycentricity in Action? ." In </w:t>
      </w:r>
      <w:r w:rsidRPr="007F2987">
        <w:rPr>
          <w:i/>
          <w:noProof/>
          <w:sz w:val="22"/>
          <w:szCs w:val="22"/>
        </w:rPr>
        <w:t>Cambridge University Press</w:t>
      </w:r>
      <w:r w:rsidRPr="007F2987">
        <w:rPr>
          <w:noProof/>
          <w:sz w:val="22"/>
          <w:szCs w:val="22"/>
        </w:rPr>
        <w:t>, 51-60.</w:t>
      </w:r>
    </w:p>
    <w:p w14:paraId="6F1CE3D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Kates, Robert W. 2011. "What kind of a science is sustainability science?"  </w:t>
      </w:r>
      <w:r w:rsidRPr="007F2987">
        <w:rPr>
          <w:i/>
          <w:noProof/>
          <w:sz w:val="22"/>
          <w:szCs w:val="22"/>
        </w:rPr>
        <w:t>Science</w:t>
      </w:r>
      <w:r w:rsidRPr="007F2987">
        <w:rPr>
          <w:noProof/>
          <w:sz w:val="22"/>
          <w:szCs w:val="22"/>
        </w:rPr>
        <w:t xml:space="preserve"> 108 (49):19449–19450.</w:t>
      </w:r>
    </w:p>
    <w:p w14:paraId="5E727DC5"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Kellert, Stephen, and Timothy Farnham, eds. 2001. </w:t>
      </w:r>
      <w:r w:rsidRPr="007F2987">
        <w:rPr>
          <w:i/>
          <w:noProof/>
          <w:sz w:val="22"/>
          <w:szCs w:val="22"/>
        </w:rPr>
        <w:t>The Good in Nature and Humanity: Connecting Science, Religion and Spirituality with the Natural World</w:t>
      </w:r>
      <w:r w:rsidRPr="007F2987">
        <w:rPr>
          <w:noProof/>
          <w:sz w:val="22"/>
          <w:szCs w:val="22"/>
        </w:rPr>
        <w:t>: Island Press.</w:t>
      </w:r>
    </w:p>
    <w:p w14:paraId="77A25609" w14:textId="77777777" w:rsidR="007F2987" w:rsidRPr="007F2987" w:rsidRDefault="007F2987" w:rsidP="007F2987">
      <w:pPr>
        <w:pStyle w:val="EndNoteBibliography"/>
        <w:ind w:left="720" w:hanging="720"/>
        <w:rPr>
          <w:noProof/>
          <w:sz w:val="22"/>
          <w:szCs w:val="22"/>
        </w:rPr>
      </w:pPr>
      <w:r w:rsidRPr="007F2987">
        <w:rPr>
          <w:noProof/>
          <w:sz w:val="22"/>
          <w:szCs w:val="22"/>
        </w:rPr>
        <w:t>Kelly, Robert A., and Donald K. Alper. 1995. "Public Participation in Land Use Planning: An Assessment of the Vancouver Island Core Table." British Columbia Political Studies Association Conference, Simon Fraser University, Burnaby, B.C., May 4-6.</w:t>
      </w:r>
    </w:p>
    <w:p w14:paraId="01D53643"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Kelman, Steven. 1981. "Cost-benefit analysis: an ethical critique."  </w:t>
      </w:r>
      <w:r w:rsidRPr="007F2987">
        <w:rPr>
          <w:i/>
          <w:noProof/>
          <w:sz w:val="22"/>
          <w:szCs w:val="22"/>
        </w:rPr>
        <w:t>Regulation</w:t>
      </w:r>
      <w:r w:rsidRPr="007F2987">
        <w:rPr>
          <w:noProof/>
          <w:sz w:val="22"/>
          <w:szCs w:val="22"/>
        </w:rPr>
        <w:t xml:space="preserve"> 5 (1):33-40.</w:t>
      </w:r>
    </w:p>
    <w:p w14:paraId="260B1BB8"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Kolln, K., and A. Prakash. 2002. "EMS-based environmental regimes as club goods: Examining variations in firm-level adoption of ISO 14001 and EMAS in UK, US and Germany."  </w:t>
      </w:r>
      <w:r w:rsidRPr="007F2987">
        <w:rPr>
          <w:i/>
          <w:noProof/>
          <w:sz w:val="22"/>
          <w:szCs w:val="22"/>
        </w:rPr>
        <w:t>Policy Sciences</w:t>
      </w:r>
      <w:r w:rsidRPr="007F2987">
        <w:rPr>
          <w:noProof/>
          <w:sz w:val="22"/>
          <w:szCs w:val="22"/>
        </w:rPr>
        <w:t xml:space="preserve"> 35 (1):43-67.</w:t>
      </w:r>
    </w:p>
    <w:p w14:paraId="2A4FB641" w14:textId="77777777" w:rsidR="007F2987" w:rsidRPr="007F2987" w:rsidRDefault="007F2987" w:rsidP="007F2987">
      <w:pPr>
        <w:pStyle w:val="EndNoteBibliography"/>
        <w:ind w:left="720" w:hanging="720"/>
        <w:rPr>
          <w:noProof/>
          <w:sz w:val="22"/>
          <w:szCs w:val="22"/>
        </w:rPr>
      </w:pPr>
      <w:r w:rsidRPr="007F2987">
        <w:rPr>
          <w:noProof/>
          <w:sz w:val="22"/>
          <w:szCs w:val="22"/>
        </w:rPr>
        <w:lastRenderedPageBreak/>
        <w:t xml:space="preserve">Kosoy, Nicol 's, and Esteve Corbera. 2010. "Payments for ecosystem services as commodity fetishism."  </w:t>
      </w:r>
      <w:r w:rsidRPr="007F2987">
        <w:rPr>
          <w:i/>
          <w:noProof/>
          <w:sz w:val="22"/>
          <w:szCs w:val="22"/>
        </w:rPr>
        <w:t>Ecological Economics</w:t>
      </w:r>
      <w:r w:rsidRPr="007F2987">
        <w:rPr>
          <w:noProof/>
          <w:sz w:val="22"/>
          <w:szCs w:val="22"/>
        </w:rPr>
        <w:t xml:space="preserve"> 69 (6):1228--1236. doi: 10.1016/j.ecolecon.2009.11.002.</w:t>
      </w:r>
    </w:p>
    <w:p w14:paraId="1C05165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Kutting, G. 2000a. </w:t>
      </w:r>
      <w:r w:rsidRPr="007F2987">
        <w:rPr>
          <w:i/>
          <w:noProof/>
          <w:sz w:val="22"/>
          <w:szCs w:val="22"/>
        </w:rPr>
        <w:t>Environment, Society, and International Relations: Towards More Effective International Environmental Agreements</w:t>
      </w:r>
      <w:r w:rsidRPr="007F2987">
        <w:rPr>
          <w:noProof/>
          <w:sz w:val="22"/>
          <w:szCs w:val="22"/>
        </w:rPr>
        <w:t>. London: Routledge.</w:t>
      </w:r>
    </w:p>
    <w:p w14:paraId="0CA0C4A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Kutting, Gabriela. 2000b. </w:t>
      </w:r>
      <w:r w:rsidRPr="007F2987">
        <w:rPr>
          <w:i/>
          <w:noProof/>
          <w:sz w:val="22"/>
          <w:szCs w:val="22"/>
        </w:rPr>
        <w:t>Environment, Society and International Relations. Chapters 1, 4 and 9</w:t>
      </w:r>
      <w:r w:rsidRPr="007F2987">
        <w:rPr>
          <w:noProof/>
          <w:sz w:val="22"/>
          <w:szCs w:val="22"/>
        </w:rPr>
        <w:t>: Routledge.</w:t>
      </w:r>
    </w:p>
    <w:p w14:paraId="45F4C489" w14:textId="77777777" w:rsidR="007F2987" w:rsidRPr="007F2987" w:rsidRDefault="007F2987" w:rsidP="007F2987">
      <w:pPr>
        <w:pStyle w:val="EndNoteBibliography"/>
        <w:ind w:left="720" w:hanging="720"/>
        <w:rPr>
          <w:i/>
          <w:noProof/>
          <w:sz w:val="22"/>
          <w:szCs w:val="22"/>
        </w:rPr>
      </w:pPr>
      <w:r w:rsidRPr="007F2987">
        <w:rPr>
          <w:noProof/>
          <w:sz w:val="22"/>
          <w:szCs w:val="22"/>
        </w:rPr>
        <w:t>Kutting, Gabriela. 2000c.</w:t>
      </w:r>
      <w:r w:rsidRPr="007F2987">
        <w:rPr>
          <w:i/>
          <w:noProof/>
          <w:sz w:val="22"/>
          <w:szCs w:val="22"/>
        </w:rPr>
        <w:t xml:space="preserve"> Environment, Society and International Relations: Toward More Effective International</w:t>
      </w:r>
    </w:p>
    <w:p w14:paraId="47AC1D6E" w14:textId="77777777" w:rsidR="007F2987" w:rsidRPr="007F2987" w:rsidRDefault="007F2987" w:rsidP="007F2987">
      <w:pPr>
        <w:pStyle w:val="EndNoteBibliography"/>
        <w:ind w:left="720" w:hanging="720"/>
        <w:rPr>
          <w:noProof/>
          <w:sz w:val="22"/>
          <w:szCs w:val="22"/>
        </w:rPr>
      </w:pPr>
      <w:r w:rsidRPr="007F2987">
        <w:rPr>
          <w:i/>
          <w:noProof/>
          <w:sz w:val="22"/>
          <w:szCs w:val="22"/>
        </w:rPr>
        <w:t>Environmental Agreements</w:t>
      </w:r>
      <w:r w:rsidRPr="007F2987">
        <w:rPr>
          <w:noProof/>
          <w:sz w:val="22"/>
          <w:szCs w:val="22"/>
        </w:rPr>
        <w:t>. Florence, KY: Routledge.</w:t>
      </w:r>
    </w:p>
    <w:p w14:paraId="4C1997D5"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Kysar, Douglas A. 2010. </w:t>
      </w:r>
      <w:r w:rsidRPr="007F2987">
        <w:rPr>
          <w:i/>
          <w:noProof/>
          <w:sz w:val="22"/>
          <w:szCs w:val="22"/>
        </w:rPr>
        <w:t>Regulating from Nowhere: Environmental Law and the Search for Objectivity</w:t>
      </w:r>
      <w:r w:rsidRPr="007F2987">
        <w:rPr>
          <w:noProof/>
          <w:sz w:val="22"/>
          <w:szCs w:val="22"/>
        </w:rPr>
        <w:t>.</w:t>
      </w:r>
    </w:p>
    <w:p w14:paraId="7454E746" w14:textId="77777777" w:rsidR="007F2987" w:rsidRPr="007F2987" w:rsidRDefault="007F2987" w:rsidP="007F2987">
      <w:pPr>
        <w:pStyle w:val="EndNoteBibliography"/>
        <w:ind w:left="720" w:hanging="720"/>
        <w:rPr>
          <w:noProof/>
          <w:sz w:val="22"/>
          <w:szCs w:val="22"/>
        </w:rPr>
      </w:pPr>
      <w:r w:rsidRPr="007F2987">
        <w:rPr>
          <w:noProof/>
          <w:sz w:val="22"/>
          <w:szCs w:val="22"/>
        </w:rPr>
        <w:t>Levin, K., B. Cashore, S. Bernstein, and G. Auld. 2009. "Playing it forward: path dependency, progressive incrementalism, and the “Super Wicked” problem of global climate change." International Scientific Congress on Climate Change, Copenhagen, Denmark, 10-12 March 2009.</w:t>
      </w:r>
    </w:p>
    <w:p w14:paraId="79F4AD5C" w14:textId="77777777" w:rsidR="007F2987" w:rsidRPr="007F2987" w:rsidRDefault="007F2987" w:rsidP="007F2987">
      <w:pPr>
        <w:pStyle w:val="EndNoteBibliography"/>
        <w:ind w:left="720" w:hanging="720"/>
        <w:rPr>
          <w:noProof/>
          <w:sz w:val="22"/>
          <w:szCs w:val="22"/>
        </w:rPr>
      </w:pPr>
      <w:r w:rsidRPr="007F2987">
        <w:rPr>
          <w:noProof/>
          <w:sz w:val="22"/>
          <w:szCs w:val="22"/>
        </w:rPr>
        <w:t>Levin, Kelly, Benjamin Cashore, Steven Bernstein, and Graeme Auld. 2007. "Playing it Forward: Path Dependency, Progressive Incrementalism, and the “Super Wicked” Problem of Global Climate Change." International Studies Association Convention, Chicago, Il, February 28th – March 3.</w:t>
      </w:r>
    </w:p>
    <w:p w14:paraId="3EF5A477"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Levin, Kelly, Benjamin Cashore, Steven Bernstein, and Graeme Auld. 2012. "Overcoming the tragedy of super wicked problems : constraining our future selves to ameliorate global climate change."  </w:t>
      </w:r>
      <w:r w:rsidRPr="007F2987">
        <w:rPr>
          <w:i/>
          <w:noProof/>
          <w:sz w:val="22"/>
          <w:szCs w:val="22"/>
        </w:rPr>
        <w:t>Policy Sciences</w:t>
      </w:r>
      <w:r w:rsidRPr="007F2987">
        <w:rPr>
          <w:noProof/>
          <w:sz w:val="22"/>
          <w:szCs w:val="22"/>
        </w:rPr>
        <w:t xml:space="preserve"> 45:123--152. doi: 10.1007/s11077-012-9151-0.</w:t>
      </w:r>
    </w:p>
    <w:p w14:paraId="24D3C13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Lowi, Theodore J. 1964. "Review: American Business, Public Policy, Case-Studies, and Political Theory."  </w:t>
      </w:r>
      <w:r w:rsidRPr="007F2987">
        <w:rPr>
          <w:i/>
          <w:noProof/>
          <w:sz w:val="22"/>
          <w:szCs w:val="22"/>
        </w:rPr>
        <w:t>World Politics</w:t>
      </w:r>
      <w:r w:rsidRPr="007F2987">
        <w:rPr>
          <w:noProof/>
          <w:sz w:val="22"/>
          <w:szCs w:val="22"/>
        </w:rPr>
        <w:t xml:space="preserve"> 16 (4):677-715.</w:t>
      </w:r>
    </w:p>
    <w:p w14:paraId="4132F7E9" w14:textId="17123F56" w:rsidR="007F2987" w:rsidRPr="007F2987" w:rsidRDefault="007F2987" w:rsidP="007F2987">
      <w:pPr>
        <w:pStyle w:val="EndNoteBibliography"/>
        <w:ind w:left="720" w:hanging="720"/>
        <w:rPr>
          <w:noProof/>
          <w:sz w:val="22"/>
          <w:szCs w:val="22"/>
        </w:rPr>
      </w:pPr>
      <w:r w:rsidRPr="007F2987">
        <w:rPr>
          <w:noProof/>
          <w:sz w:val="22"/>
          <w:szCs w:val="22"/>
        </w:rPr>
        <w:t xml:space="preserve">McKenna, Brian. 1992. "Cod shutdown casts doubt on Newfoundland economy." The Toronto Star, Last Modified July 4, accessed October 10. </w:t>
      </w:r>
      <w:hyperlink r:id="rId11" w:history="1">
        <w:r w:rsidRPr="007F2987">
          <w:rPr>
            <w:rStyle w:val="Hyperlink"/>
            <w:noProof/>
            <w:sz w:val="22"/>
            <w:szCs w:val="22"/>
          </w:rPr>
          <w:t>http://www.lexisnexis.com/</w:t>
        </w:r>
      </w:hyperlink>
      <w:r w:rsidRPr="007F2987">
        <w:rPr>
          <w:noProof/>
          <w:sz w:val="22"/>
          <w:szCs w:val="22"/>
        </w:rPr>
        <w:t>.</w:t>
      </w:r>
    </w:p>
    <w:p w14:paraId="2A5B6777"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Miller, Char. 1992. "The Greening of Gifford Pinchot."  </w:t>
      </w:r>
      <w:r w:rsidRPr="007F2987">
        <w:rPr>
          <w:i/>
          <w:noProof/>
          <w:sz w:val="22"/>
          <w:szCs w:val="22"/>
        </w:rPr>
        <w:t>Environmental History Review</w:t>
      </w:r>
      <w:r w:rsidRPr="007F2987">
        <w:rPr>
          <w:noProof/>
          <w:sz w:val="22"/>
          <w:szCs w:val="22"/>
        </w:rPr>
        <w:t xml:space="preserve"> 16 (Fall).</w:t>
      </w:r>
    </w:p>
    <w:p w14:paraId="2EF2C811" w14:textId="77777777" w:rsidR="007F2987" w:rsidRPr="007F2987" w:rsidRDefault="007F2987" w:rsidP="007F2987">
      <w:pPr>
        <w:pStyle w:val="EndNoteBibliography"/>
        <w:ind w:left="720" w:hanging="720"/>
        <w:rPr>
          <w:noProof/>
          <w:sz w:val="22"/>
          <w:szCs w:val="22"/>
        </w:rPr>
      </w:pPr>
      <w:r w:rsidRPr="007F2987">
        <w:rPr>
          <w:noProof/>
          <w:sz w:val="22"/>
          <w:szCs w:val="22"/>
        </w:rPr>
        <w:t>National Woodland Owners Association. 2000. Woodland Report: EPA Finds A Culprit In Water Pollution... Unfortunately It Is Us! Washington, DC: Forest Land Owners Association,.</w:t>
      </w:r>
    </w:p>
    <w:p w14:paraId="065097D5"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Newell, Peter. 2009. </w:t>
      </w:r>
      <w:r w:rsidRPr="007F2987">
        <w:rPr>
          <w:i/>
          <w:noProof/>
          <w:sz w:val="22"/>
          <w:szCs w:val="22"/>
        </w:rPr>
        <w:t>Climate for Change: Non-State Actors and the Global Politics of the Greenhouse</w:t>
      </w:r>
      <w:r w:rsidRPr="007F2987">
        <w:rPr>
          <w:noProof/>
          <w:sz w:val="22"/>
          <w:szCs w:val="22"/>
        </w:rPr>
        <w:t>: Cambridge University Press.</w:t>
      </w:r>
    </w:p>
    <w:p w14:paraId="4A517EE1" w14:textId="77777777" w:rsidR="007F2987" w:rsidRPr="007F2987" w:rsidRDefault="007F2987" w:rsidP="007F2987">
      <w:pPr>
        <w:pStyle w:val="EndNoteBibliography"/>
        <w:ind w:left="720" w:hanging="720"/>
        <w:rPr>
          <w:noProof/>
          <w:sz w:val="22"/>
          <w:szCs w:val="22"/>
        </w:rPr>
      </w:pPr>
      <w:r w:rsidRPr="007F2987">
        <w:rPr>
          <w:noProof/>
          <w:sz w:val="22"/>
          <w:szCs w:val="22"/>
        </w:rPr>
        <w:t>Northwest Management, Inc. 2001. EPA’s New Water Quality Proposals: Additional Red-Tape, Higher Costs and More Litigation for Private Landowners. Moscow, Idaho: Northwest Management, Inc.</w:t>
      </w:r>
    </w:p>
    <w:p w14:paraId="5937D543"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Oliver, C. 1997. "Sustainable competitive advantage: Combining institutional and resource-based views."  </w:t>
      </w:r>
      <w:r w:rsidRPr="007F2987">
        <w:rPr>
          <w:i/>
          <w:noProof/>
          <w:sz w:val="22"/>
          <w:szCs w:val="22"/>
        </w:rPr>
        <w:t>Strategic Management Journal</w:t>
      </w:r>
      <w:r w:rsidRPr="007F2987">
        <w:rPr>
          <w:noProof/>
          <w:sz w:val="22"/>
          <w:szCs w:val="22"/>
        </w:rPr>
        <w:t xml:space="preserve"> 18 (9):697-713.</w:t>
      </w:r>
    </w:p>
    <w:p w14:paraId="079EAF89"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Olson, Mancur. 1965. </w:t>
      </w:r>
      <w:r w:rsidRPr="007F2987">
        <w:rPr>
          <w:i/>
          <w:noProof/>
          <w:sz w:val="22"/>
          <w:szCs w:val="22"/>
        </w:rPr>
        <w:t>The Logic of Collective Action. Public Goods and the Theory of Groups</w:t>
      </w:r>
      <w:r w:rsidRPr="007F2987">
        <w:rPr>
          <w:noProof/>
          <w:sz w:val="22"/>
          <w:szCs w:val="22"/>
        </w:rPr>
        <w:t>. Cambridge, MA: Harvard University Press.</w:t>
      </w:r>
    </w:p>
    <w:p w14:paraId="1E1A4B15"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Ostrom, E. 1998. "A behavioral approach to the rational choice theory of collective action."  </w:t>
      </w:r>
      <w:r w:rsidRPr="007F2987">
        <w:rPr>
          <w:i/>
          <w:noProof/>
          <w:sz w:val="22"/>
          <w:szCs w:val="22"/>
        </w:rPr>
        <w:t>American Political Science Review</w:t>
      </w:r>
      <w:r w:rsidRPr="007F2987">
        <w:rPr>
          <w:noProof/>
          <w:sz w:val="22"/>
          <w:szCs w:val="22"/>
        </w:rPr>
        <w:t xml:space="preserve"> 92 (1):1-22.</w:t>
      </w:r>
    </w:p>
    <w:p w14:paraId="4ED549E6"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Ostrom, E. 1999. "Institutional Rational Choice: An Assessment of the IAD Framework." In </w:t>
      </w:r>
      <w:r w:rsidRPr="007F2987">
        <w:rPr>
          <w:i/>
          <w:noProof/>
          <w:sz w:val="22"/>
          <w:szCs w:val="22"/>
        </w:rPr>
        <w:t>Theories of the Policy Process</w:t>
      </w:r>
      <w:r w:rsidRPr="007F2987">
        <w:rPr>
          <w:noProof/>
          <w:sz w:val="22"/>
          <w:szCs w:val="22"/>
        </w:rPr>
        <w:t>, edited by P. Sabatier. Boulder: Westview Press.</w:t>
      </w:r>
    </w:p>
    <w:p w14:paraId="20EBC6F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Ostrom, E. 2007. "Institutional Rational Choice: An Assessment of the IAD Framework." In </w:t>
      </w:r>
      <w:r w:rsidRPr="007F2987">
        <w:rPr>
          <w:i/>
          <w:noProof/>
          <w:sz w:val="22"/>
          <w:szCs w:val="22"/>
        </w:rPr>
        <w:t>Theories of the Policy Process, 2nd Edition</w:t>
      </w:r>
      <w:r w:rsidRPr="007F2987">
        <w:rPr>
          <w:noProof/>
          <w:sz w:val="22"/>
          <w:szCs w:val="22"/>
        </w:rPr>
        <w:t>, edited by P. Sabatier. Boulder: Westview Press.</w:t>
      </w:r>
    </w:p>
    <w:p w14:paraId="1F96629E" w14:textId="77777777" w:rsidR="007F2987" w:rsidRPr="007F2987" w:rsidRDefault="007F2987" w:rsidP="007F2987">
      <w:pPr>
        <w:pStyle w:val="EndNoteBibliography"/>
        <w:ind w:left="720" w:hanging="720"/>
        <w:rPr>
          <w:noProof/>
          <w:sz w:val="22"/>
          <w:szCs w:val="22"/>
        </w:rPr>
      </w:pPr>
      <w:r w:rsidRPr="007F2987">
        <w:rPr>
          <w:noProof/>
          <w:sz w:val="22"/>
          <w:szCs w:val="22"/>
        </w:rPr>
        <w:lastRenderedPageBreak/>
        <w:t xml:space="preserve">Ostrom, Elinor. 1990. </w:t>
      </w:r>
      <w:r w:rsidRPr="007F2987">
        <w:rPr>
          <w:i/>
          <w:noProof/>
          <w:sz w:val="22"/>
          <w:szCs w:val="22"/>
        </w:rPr>
        <w:t>Governing the Commons: The Evolution of Institutions for Collective Action</w:t>
      </w:r>
      <w:r w:rsidRPr="007F2987">
        <w:rPr>
          <w:noProof/>
          <w:sz w:val="22"/>
          <w:szCs w:val="22"/>
        </w:rPr>
        <w:t>. Cambridge: Cambridge University Press.</w:t>
      </w:r>
    </w:p>
    <w:p w14:paraId="4E8DFAFF"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Ostrom, Elinor. 2010. "A Polycentric Approach for Coping with Climate Change. Background Paper to the 2010 World Development Report."  </w:t>
      </w:r>
      <w:r w:rsidRPr="007F2987">
        <w:rPr>
          <w:i/>
          <w:noProof/>
          <w:sz w:val="22"/>
          <w:szCs w:val="22"/>
        </w:rPr>
        <w:t>Policy Research Working Paper</w:t>
      </w:r>
      <w:r w:rsidRPr="007F2987">
        <w:rPr>
          <w:noProof/>
          <w:sz w:val="22"/>
          <w:szCs w:val="22"/>
        </w:rPr>
        <w:t xml:space="preserve"> (October 2009).</w:t>
      </w:r>
    </w:p>
    <w:p w14:paraId="114B8C9A"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Ozanne, Lucie K., and Richard P. Vlosky. 1997. "Willingness to Pay for Environmentally Certified Wood Products: A Consumer Perspective."  </w:t>
      </w:r>
      <w:r w:rsidRPr="007F2987">
        <w:rPr>
          <w:i/>
          <w:noProof/>
          <w:sz w:val="22"/>
          <w:szCs w:val="22"/>
        </w:rPr>
        <w:t>Forest Products Journal</w:t>
      </w:r>
      <w:r w:rsidRPr="007F2987">
        <w:rPr>
          <w:noProof/>
          <w:sz w:val="22"/>
          <w:szCs w:val="22"/>
        </w:rPr>
        <w:t xml:space="preserve"> 47 (6):39-48.</w:t>
      </w:r>
    </w:p>
    <w:p w14:paraId="17500105"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Page, Scott E. 2006. "Path Dependence."  </w:t>
      </w:r>
      <w:r w:rsidRPr="007F2987">
        <w:rPr>
          <w:i/>
          <w:noProof/>
          <w:sz w:val="22"/>
          <w:szCs w:val="22"/>
        </w:rPr>
        <w:t>Quarterly Journal of Political Science</w:t>
      </w:r>
      <w:r w:rsidRPr="007F2987">
        <w:rPr>
          <w:noProof/>
          <w:sz w:val="22"/>
          <w:szCs w:val="22"/>
        </w:rPr>
        <w:t xml:space="preserve"> 1:87- 115.</w:t>
      </w:r>
    </w:p>
    <w:p w14:paraId="2C3C1642"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Pierson, Paul. 1993a. "When Effect Becomes Cause: Policy Feedback and Political Change."  </w:t>
      </w:r>
      <w:r w:rsidRPr="007F2987">
        <w:rPr>
          <w:i/>
          <w:noProof/>
          <w:sz w:val="22"/>
          <w:szCs w:val="22"/>
        </w:rPr>
        <w:t>World Politics</w:t>
      </w:r>
      <w:r w:rsidRPr="007F2987">
        <w:rPr>
          <w:noProof/>
          <w:sz w:val="22"/>
          <w:szCs w:val="22"/>
        </w:rPr>
        <w:t xml:space="preserve"> 45 (4):595--628.</w:t>
      </w:r>
    </w:p>
    <w:p w14:paraId="527B0305"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Pierson, Paul. 1993b. "When Effect Becomes Cause: Policy Feedback and Political Change."  </w:t>
      </w:r>
      <w:r w:rsidRPr="007F2987">
        <w:rPr>
          <w:i/>
          <w:noProof/>
          <w:sz w:val="22"/>
          <w:szCs w:val="22"/>
        </w:rPr>
        <w:t>World Politics</w:t>
      </w:r>
      <w:r w:rsidRPr="007F2987">
        <w:rPr>
          <w:noProof/>
          <w:sz w:val="22"/>
          <w:szCs w:val="22"/>
        </w:rPr>
        <w:t xml:space="preserve"> 45 (4 (July)):595-628.</w:t>
      </w:r>
    </w:p>
    <w:p w14:paraId="5CE1E376"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Pierson, Paul. 2004. </w:t>
      </w:r>
      <w:r w:rsidRPr="007F2987">
        <w:rPr>
          <w:i/>
          <w:noProof/>
          <w:sz w:val="22"/>
          <w:szCs w:val="22"/>
        </w:rPr>
        <w:t>Politics in time : history, institutions, and social analysis</w:t>
      </w:r>
      <w:r w:rsidRPr="007F2987">
        <w:rPr>
          <w:noProof/>
          <w:sz w:val="22"/>
          <w:szCs w:val="22"/>
        </w:rPr>
        <w:t>. Princeton, N.J. ; Oxford: Princeton University Press.</w:t>
      </w:r>
    </w:p>
    <w:p w14:paraId="66744B50"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Prakash, A., and M. Potoski. 2007. "Collective action through voluntary environmental programs: A club theory perspective."  </w:t>
      </w:r>
      <w:r w:rsidRPr="007F2987">
        <w:rPr>
          <w:i/>
          <w:noProof/>
          <w:sz w:val="22"/>
          <w:szCs w:val="22"/>
        </w:rPr>
        <w:t>Policy Studies Journal</w:t>
      </w:r>
      <w:r w:rsidRPr="007F2987">
        <w:rPr>
          <w:noProof/>
          <w:sz w:val="22"/>
          <w:szCs w:val="22"/>
        </w:rPr>
        <w:t xml:space="preserve"> 35 (4):773-792.</w:t>
      </w:r>
    </w:p>
    <w:p w14:paraId="6A24B159"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Prakash, Aseem, and Matthew Potoski. 2006. </w:t>
      </w:r>
      <w:r w:rsidRPr="007F2987">
        <w:rPr>
          <w:i/>
          <w:noProof/>
          <w:sz w:val="22"/>
          <w:szCs w:val="22"/>
        </w:rPr>
        <w:t>The Voluntary Environmentalists. Green Clubs, ISO 14001, and Voluntary Environmental Regulations</w:t>
      </w:r>
      <w:r w:rsidRPr="007F2987">
        <w:rPr>
          <w:noProof/>
          <w:sz w:val="22"/>
          <w:szCs w:val="22"/>
        </w:rPr>
        <w:t>. Cambridge: Cambridge University Press.</w:t>
      </w:r>
    </w:p>
    <w:p w14:paraId="1A6B84BB"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abatier, Paul, ed. 1999. </w:t>
      </w:r>
      <w:r w:rsidRPr="007F2987">
        <w:rPr>
          <w:i/>
          <w:noProof/>
          <w:sz w:val="22"/>
          <w:szCs w:val="22"/>
        </w:rPr>
        <w:t>Theories of the Policy Process</w:t>
      </w:r>
      <w:r w:rsidRPr="007F2987">
        <w:rPr>
          <w:noProof/>
          <w:sz w:val="22"/>
          <w:szCs w:val="22"/>
        </w:rPr>
        <w:t>. Boulder, CO: Westview Press.</w:t>
      </w:r>
    </w:p>
    <w:p w14:paraId="1F30E756"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abatier, Paul A. 1988. "The Advocacy Coalition Framework."  </w:t>
      </w:r>
      <w:r w:rsidRPr="007F2987">
        <w:rPr>
          <w:i/>
          <w:noProof/>
          <w:sz w:val="22"/>
          <w:szCs w:val="22"/>
        </w:rPr>
        <w:t>Policy Sciences</w:t>
      </w:r>
      <w:r w:rsidRPr="007F2987">
        <w:rPr>
          <w:noProof/>
          <w:sz w:val="22"/>
          <w:szCs w:val="22"/>
        </w:rPr>
        <w:t xml:space="preserve"> 21:129-168.</w:t>
      </w:r>
    </w:p>
    <w:p w14:paraId="70C2C2F1"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aez, C. A., and J. C. Requena. 2007. "Reconciling sustainability and discounting in Cost-Benefit Analysis: A methodological proposal."  </w:t>
      </w:r>
      <w:r w:rsidRPr="007F2987">
        <w:rPr>
          <w:i/>
          <w:noProof/>
          <w:sz w:val="22"/>
          <w:szCs w:val="22"/>
        </w:rPr>
        <w:t>Ecological Economics</w:t>
      </w:r>
      <w:r w:rsidRPr="007F2987">
        <w:rPr>
          <w:noProof/>
          <w:sz w:val="22"/>
          <w:szCs w:val="22"/>
        </w:rPr>
        <w:t xml:space="preserve"> 60 (4):712-725. doi: 10.1016/j.ecolecon.2006.05.002.</w:t>
      </w:r>
    </w:p>
    <w:p w14:paraId="37C3DA25"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ell, J., T. Koellner, O. Weber, W. Proctor, L. Pedroni, and R. W. Scholz. 2007. "Ecosystem services from tropical forestry projects - The choice of international market actors."  </w:t>
      </w:r>
      <w:r w:rsidRPr="007F2987">
        <w:rPr>
          <w:i/>
          <w:noProof/>
          <w:sz w:val="22"/>
          <w:szCs w:val="22"/>
        </w:rPr>
        <w:t>Forest Policy and Economics</w:t>
      </w:r>
      <w:r w:rsidRPr="007F2987">
        <w:rPr>
          <w:noProof/>
          <w:sz w:val="22"/>
          <w:szCs w:val="22"/>
        </w:rPr>
        <w:t xml:space="preserve"> 9 (5):496-515. doi: 10.1016/j.forpol.2006.02.001.</w:t>
      </w:r>
    </w:p>
    <w:p w14:paraId="302F3157"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hapiro, Ian. 1994. </w:t>
      </w:r>
      <w:r w:rsidRPr="007F2987">
        <w:rPr>
          <w:i/>
          <w:noProof/>
          <w:sz w:val="22"/>
          <w:szCs w:val="22"/>
        </w:rPr>
        <w:t>The Pathologies of Rational Choice</w:t>
      </w:r>
      <w:r w:rsidRPr="007F2987">
        <w:rPr>
          <w:noProof/>
          <w:sz w:val="22"/>
          <w:szCs w:val="22"/>
        </w:rPr>
        <w:t>. New Haven: Yale University Press.</w:t>
      </w:r>
    </w:p>
    <w:p w14:paraId="6DFBBBB9"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hapiro, Ian. 2007. </w:t>
      </w:r>
      <w:r w:rsidRPr="007F2987">
        <w:rPr>
          <w:i/>
          <w:noProof/>
          <w:sz w:val="22"/>
          <w:szCs w:val="22"/>
        </w:rPr>
        <w:t>The Flight from Reality in the Human Sciences</w:t>
      </w:r>
      <w:r w:rsidRPr="007F2987">
        <w:rPr>
          <w:noProof/>
          <w:sz w:val="22"/>
          <w:szCs w:val="22"/>
        </w:rPr>
        <w:t>. Princeton, NJ: Princeton University Press.</w:t>
      </w:r>
    </w:p>
    <w:p w14:paraId="3BAB4622" w14:textId="77777777" w:rsidR="007F2987" w:rsidRPr="007F2987" w:rsidRDefault="007F2987" w:rsidP="007F2987">
      <w:pPr>
        <w:pStyle w:val="EndNoteBibliography"/>
        <w:ind w:left="720" w:hanging="720"/>
        <w:rPr>
          <w:noProof/>
          <w:sz w:val="22"/>
          <w:szCs w:val="22"/>
        </w:rPr>
      </w:pPr>
      <w:r w:rsidRPr="007F2987">
        <w:rPr>
          <w:noProof/>
          <w:sz w:val="22"/>
          <w:szCs w:val="22"/>
        </w:rPr>
        <w:t>Shapiro, Ian, and Don Green. 2007. "Chapter Two: Revisiting The Pathologies of Rational Choice." In, 51-99. Princeton, NJ: Princeton University Press.</w:t>
      </w:r>
    </w:p>
    <w:p w14:paraId="6A82EC97"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inden, A., D. A. Kysar, and D. M. Driesen. 2009. "Cost-benefit analysis: New foundations on shifting sand."  </w:t>
      </w:r>
      <w:r w:rsidRPr="007F2987">
        <w:rPr>
          <w:i/>
          <w:noProof/>
          <w:sz w:val="22"/>
          <w:szCs w:val="22"/>
        </w:rPr>
        <w:t>Regulation &amp; Governance</w:t>
      </w:r>
      <w:r w:rsidRPr="007F2987">
        <w:rPr>
          <w:noProof/>
          <w:sz w:val="22"/>
          <w:szCs w:val="22"/>
        </w:rPr>
        <w:t xml:space="preserve"> 3 (1):48-71. doi: 10.1111/j.1748-5991.2009.01044.x.</w:t>
      </w:r>
    </w:p>
    <w:p w14:paraId="1BA65460"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kocpol, Theda. 1995. "Why I am an Historical Institutionalist."  </w:t>
      </w:r>
      <w:r w:rsidRPr="007F2987">
        <w:rPr>
          <w:i/>
          <w:noProof/>
          <w:sz w:val="22"/>
          <w:szCs w:val="22"/>
        </w:rPr>
        <w:t>Polity Forum</w:t>
      </w:r>
      <w:r w:rsidRPr="007F2987">
        <w:rPr>
          <w:noProof/>
          <w:sz w:val="22"/>
          <w:szCs w:val="22"/>
        </w:rPr>
        <w:t xml:space="preserve"> XXVIII (1):103--106.</w:t>
      </w:r>
    </w:p>
    <w:p w14:paraId="1691890A"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prinz, Detlef F. 2009. "Long-Term Environmental Policy: De nition, Knowledge, Future Research."  </w:t>
      </w:r>
      <w:r w:rsidRPr="007F2987">
        <w:rPr>
          <w:i/>
          <w:noProof/>
          <w:sz w:val="22"/>
          <w:szCs w:val="22"/>
        </w:rPr>
        <w:t>Global Environmental Politics</w:t>
      </w:r>
      <w:r w:rsidRPr="007F2987">
        <w:rPr>
          <w:noProof/>
          <w:sz w:val="22"/>
          <w:szCs w:val="22"/>
        </w:rPr>
        <w:t xml:space="preserve"> 9 (3):1-8. doi: 10.1162/152638003322469286.</w:t>
      </w:r>
    </w:p>
    <w:p w14:paraId="7B18513E"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Stavins, Robert N. 1995. "Transaction Costs and Tradeable Permits."  </w:t>
      </w:r>
      <w:r w:rsidRPr="007F2987">
        <w:rPr>
          <w:i/>
          <w:noProof/>
          <w:sz w:val="22"/>
          <w:szCs w:val="22"/>
        </w:rPr>
        <w:t>Journal of Environmental Economics and Management</w:t>
      </w:r>
      <w:r w:rsidRPr="007F2987">
        <w:rPr>
          <w:noProof/>
          <w:sz w:val="22"/>
          <w:szCs w:val="22"/>
        </w:rPr>
        <w:t xml:space="preserve"> 29 (2):133-148.</w:t>
      </w:r>
    </w:p>
    <w:p w14:paraId="4A786870"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Tribe, Laurence H. 1972. "Policy Science : Analysis or Ideology?"  </w:t>
      </w:r>
      <w:r w:rsidRPr="007F2987">
        <w:rPr>
          <w:i/>
          <w:noProof/>
          <w:sz w:val="22"/>
          <w:szCs w:val="22"/>
        </w:rPr>
        <w:t>Philosophy &amp; Public Affairs</w:t>
      </w:r>
      <w:r w:rsidRPr="007F2987">
        <w:rPr>
          <w:noProof/>
          <w:sz w:val="22"/>
          <w:szCs w:val="22"/>
        </w:rPr>
        <w:t xml:space="preserve"> 2 (1):66--110.</w:t>
      </w:r>
    </w:p>
    <w:p w14:paraId="71431AB6"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Turner, R. K., J. Paavola, P. Cooper, S. Farber, V. Jessamy, and S. Georgiou. 2003. "Valuing nature: lessons learned and future research directions."  </w:t>
      </w:r>
      <w:r w:rsidRPr="007F2987">
        <w:rPr>
          <w:i/>
          <w:noProof/>
          <w:sz w:val="22"/>
          <w:szCs w:val="22"/>
        </w:rPr>
        <w:t>Ecological Economics</w:t>
      </w:r>
      <w:r w:rsidRPr="007F2987">
        <w:rPr>
          <w:noProof/>
          <w:sz w:val="22"/>
          <w:szCs w:val="22"/>
        </w:rPr>
        <w:t xml:space="preserve"> 46 (3):493-510.</w:t>
      </w:r>
    </w:p>
    <w:p w14:paraId="4DCCB878"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USDA Forest Service. 2006. </w:t>
      </w:r>
      <w:r w:rsidRPr="007F2987">
        <w:rPr>
          <w:i/>
          <w:noProof/>
          <w:sz w:val="22"/>
          <w:szCs w:val="22"/>
        </w:rPr>
        <w:t>The Greatest Good: A Forest Service Centential Film (Pinchot and Utilitarianism)</w:t>
      </w:r>
      <w:r w:rsidRPr="007F2987">
        <w:rPr>
          <w:noProof/>
          <w:sz w:val="22"/>
          <w:szCs w:val="22"/>
        </w:rPr>
        <w:t>. Washington, D.C.: Island Press.</w:t>
      </w:r>
    </w:p>
    <w:p w14:paraId="1780A3E3" w14:textId="77777777" w:rsidR="007F2987" w:rsidRPr="007F2987" w:rsidRDefault="007F2987" w:rsidP="007F2987">
      <w:pPr>
        <w:pStyle w:val="EndNoteBibliography"/>
        <w:ind w:left="720" w:hanging="720"/>
        <w:rPr>
          <w:noProof/>
          <w:sz w:val="22"/>
          <w:szCs w:val="22"/>
        </w:rPr>
      </w:pPr>
      <w:r w:rsidRPr="007F2987">
        <w:rPr>
          <w:noProof/>
          <w:sz w:val="22"/>
          <w:szCs w:val="22"/>
        </w:rPr>
        <w:lastRenderedPageBreak/>
        <w:t xml:space="preserve">Victor, David. 2016. "Why Paris Worked: A Different Approach to Climate Diplomacy." </w:t>
      </w:r>
      <w:r w:rsidRPr="007F2987">
        <w:rPr>
          <w:i/>
          <w:noProof/>
          <w:sz w:val="22"/>
          <w:szCs w:val="22"/>
        </w:rPr>
        <w:t>Yale Environment 360</w:t>
      </w:r>
      <w:r w:rsidRPr="007F2987">
        <w:rPr>
          <w:noProof/>
          <w:sz w:val="22"/>
          <w:szCs w:val="22"/>
        </w:rPr>
        <w:t>, December.</w:t>
      </w:r>
    </w:p>
    <w:p w14:paraId="15CA975C"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Winkler, R. 2006. "Does 'better' discounting lead to 'worse' outcomes in long-run decisions? The dilemma of hyperbolic discounting."  </w:t>
      </w:r>
      <w:r w:rsidRPr="007F2987">
        <w:rPr>
          <w:i/>
          <w:noProof/>
          <w:sz w:val="22"/>
          <w:szCs w:val="22"/>
        </w:rPr>
        <w:t>Ecological Economics</w:t>
      </w:r>
      <w:r w:rsidRPr="007F2987">
        <w:rPr>
          <w:noProof/>
          <w:sz w:val="22"/>
          <w:szCs w:val="22"/>
        </w:rPr>
        <w:t xml:space="preserve"> 57 (4):573-582. doi: 10.1016/j.ecolecon.2005.05.013.</w:t>
      </w:r>
    </w:p>
    <w:p w14:paraId="3ACD0CB1"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World Commission on Environment and Development. 1987. </w:t>
      </w:r>
      <w:r w:rsidRPr="007F2987">
        <w:rPr>
          <w:i/>
          <w:noProof/>
          <w:sz w:val="22"/>
          <w:szCs w:val="22"/>
        </w:rPr>
        <w:t>Our Common Future</w:t>
      </w:r>
      <w:r w:rsidRPr="007F2987">
        <w:rPr>
          <w:noProof/>
          <w:sz w:val="22"/>
          <w:szCs w:val="22"/>
        </w:rPr>
        <w:t>. Oxford: Oxford University Press.</w:t>
      </w:r>
    </w:p>
    <w:p w14:paraId="4E3EA7FF" w14:textId="77777777" w:rsidR="007F2987" w:rsidRPr="007F2987" w:rsidRDefault="007F2987" w:rsidP="007F2987">
      <w:pPr>
        <w:pStyle w:val="EndNoteBibliography"/>
        <w:ind w:left="720" w:hanging="720"/>
        <w:rPr>
          <w:noProof/>
          <w:sz w:val="22"/>
          <w:szCs w:val="22"/>
        </w:rPr>
      </w:pPr>
      <w:r w:rsidRPr="007F2987">
        <w:rPr>
          <w:noProof/>
          <w:sz w:val="22"/>
          <w:szCs w:val="22"/>
        </w:rPr>
        <w:t>Wright, Don. 1995. "Residuals, Scarcity, Monkeys and Timber Supply: Some Reflections on Developments in British Columbia." Victoria, BC.</w:t>
      </w:r>
    </w:p>
    <w:p w14:paraId="515A19D1"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Yaffee, Steven Lewis. 1994. </w:t>
      </w:r>
      <w:r w:rsidRPr="007F2987">
        <w:rPr>
          <w:i/>
          <w:noProof/>
          <w:sz w:val="22"/>
          <w:szCs w:val="22"/>
        </w:rPr>
        <w:t>The Wisdom of the Spotted Owl: Policy Lessons for a New Century</w:t>
      </w:r>
      <w:r w:rsidRPr="007F2987">
        <w:rPr>
          <w:noProof/>
          <w:sz w:val="22"/>
          <w:szCs w:val="22"/>
        </w:rPr>
        <w:t>. 1 vols. Covelo, CA: Island Press.</w:t>
      </w:r>
    </w:p>
    <w:p w14:paraId="15AA7B48"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Yang, Z. L. 2003. "Dual-rate discounting in dynamic economic - environmental modeling."  </w:t>
      </w:r>
      <w:r w:rsidRPr="007F2987">
        <w:rPr>
          <w:i/>
          <w:noProof/>
          <w:sz w:val="22"/>
          <w:szCs w:val="22"/>
        </w:rPr>
        <w:t>Economic Modelling</w:t>
      </w:r>
      <w:r w:rsidRPr="007F2987">
        <w:rPr>
          <w:noProof/>
          <w:sz w:val="22"/>
          <w:szCs w:val="22"/>
        </w:rPr>
        <w:t xml:space="preserve"> 20 (5):941-957.</w:t>
      </w:r>
    </w:p>
    <w:p w14:paraId="1B318957" w14:textId="77777777" w:rsidR="007F2987" w:rsidRPr="007F2987" w:rsidRDefault="007F2987" w:rsidP="007F2987">
      <w:pPr>
        <w:pStyle w:val="EndNoteBibliography"/>
        <w:ind w:left="720" w:hanging="720"/>
        <w:rPr>
          <w:noProof/>
          <w:sz w:val="22"/>
          <w:szCs w:val="22"/>
        </w:rPr>
      </w:pPr>
      <w:r w:rsidRPr="007F2987">
        <w:rPr>
          <w:noProof/>
          <w:sz w:val="22"/>
          <w:szCs w:val="22"/>
        </w:rPr>
        <w:t xml:space="preserve">Young, Oran R. 2003. "Determining Regime Effectiveness: A Commentary on the Oslo-Potsdam Solution."  </w:t>
      </w:r>
      <w:r w:rsidRPr="007F2987">
        <w:rPr>
          <w:i/>
          <w:noProof/>
          <w:sz w:val="22"/>
          <w:szCs w:val="22"/>
        </w:rPr>
        <w:t>Global Environmental Politics</w:t>
      </w:r>
      <w:r w:rsidRPr="007F2987">
        <w:rPr>
          <w:noProof/>
          <w:sz w:val="22"/>
          <w:szCs w:val="22"/>
        </w:rPr>
        <w:t xml:space="preserve"> 3 (3):97--104. doi: 10.1162/152638003322469295.</w:t>
      </w:r>
    </w:p>
    <w:p w14:paraId="64CD5074" w14:textId="142CF14B" w:rsidR="00AE5165" w:rsidRPr="003742DA" w:rsidRDefault="00671526" w:rsidP="007F2987">
      <w:pPr>
        <w:rPr>
          <w:rFonts w:asciiTheme="majorBidi" w:hAnsiTheme="majorBidi" w:cstheme="majorBidi"/>
          <w:sz w:val="22"/>
          <w:szCs w:val="22"/>
        </w:rPr>
      </w:pPr>
      <w:r w:rsidRPr="007F2987">
        <w:rPr>
          <w:rFonts w:asciiTheme="majorBidi" w:hAnsiTheme="majorBidi" w:cstheme="majorBidi"/>
          <w:sz w:val="22"/>
          <w:szCs w:val="22"/>
        </w:rPr>
        <w:fldChar w:fldCharType="end"/>
      </w:r>
      <w:bookmarkEnd w:id="0"/>
    </w:p>
    <w:p w14:paraId="483A2BB1" w14:textId="3CEF4F6E" w:rsidR="00F12BE6" w:rsidRPr="00DF02E1" w:rsidRDefault="00F12BE6" w:rsidP="00671526">
      <w:pPr>
        <w:rPr>
          <w:rFonts w:asciiTheme="majorBidi" w:hAnsiTheme="majorBidi" w:cstheme="majorBidi"/>
          <w:b/>
          <w:sz w:val="22"/>
          <w:szCs w:val="22"/>
        </w:rPr>
      </w:pPr>
      <w:r w:rsidRPr="00DF02E1">
        <w:rPr>
          <w:rFonts w:asciiTheme="majorBidi" w:hAnsiTheme="majorBidi" w:cstheme="majorBidi"/>
          <w:b/>
          <w:sz w:val="22"/>
          <w:szCs w:val="22"/>
        </w:rPr>
        <w:t>E</w:t>
      </w:r>
      <w:r w:rsidR="005F1947" w:rsidRPr="00DF02E1">
        <w:rPr>
          <w:rFonts w:asciiTheme="majorBidi" w:hAnsiTheme="majorBidi" w:cstheme="majorBidi"/>
          <w:b/>
          <w:sz w:val="22"/>
          <w:szCs w:val="22"/>
        </w:rPr>
        <w:t>ndnote</w:t>
      </w:r>
      <w:r w:rsidR="008D77C0" w:rsidRPr="00DF02E1">
        <w:rPr>
          <w:rFonts w:asciiTheme="majorBidi" w:hAnsiTheme="majorBidi" w:cstheme="majorBidi"/>
          <w:b/>
          <w:sz w:val="22"/>
          <w:szCs w:val="22"/>
        </w:rPr>
        <w:t>s</w:t>
      </w:r>
    </w:p>
    <w:sectPr w:rsidR="00F12BE6" w:rsidRPr="00DF02E1" w:rsidSect="00646FFA">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65CFA0" w14:textId="77777777" w:rsidR="00CE5E7D" w:rsidRDefault="00CE5E7D" w:rsidP="004D48CB">
      <w:r>
        <w:separator/>
      </w:r>
    </w:p>
  </w:endnote>
  <w:endnote w:type="continuationSeparator" w:id="0">
    <w:p w14:paraId="08487EB2" w14:textId="77777777" w:rsidR="00CE5E7D" w:rsidRDefault="00CE5E7D" w:rsidP="004D48CB">
      <w:r>
        <w:continuationSeparator/>
      </w:r>
    </w:p>
  </w:endnote>
  <w:endnote w:id="1">
    <w:p w14:paraId="657734E9" w14:textId="6C3763CD" w:rsidR="006132D9" w:rsidRPr="00D7567C" w:rsidRDefault="006132D9" w:rsidP="00A91FDB">
      <w:pPr>
        <w:pStyle w:val="EndnoteText"/>
        <w:rPr>
          <w:sz w:val="20"/>
          <w:szCs w:val="20"/>
        </w:rPr>
      </w:pPr>
      <w:r w:rsidRPr="00D7567C">
        <w:rPr>
          <w:rStyle w:val="EndnoteReference"/>
          <w:sz w:val="20"/>
          <w:szCs w:val="20"/>
        </w:rPr>
        <w:endnoteRef/>
      </w:r>
      <w:r w:rsidRPr="00D7567C">
        <w:rPr>
          <w:sz w:val="20"/>
          <w:szCs w:val="20"/>
        </w:rPr>
        <w:t xml:space="preserve"> We thank for comments on a previous version of this paper </w:t>
      </w:r>
      <w:r>
        <w:rPr>
          <w:sz w:val="20"/>
          <w:szCs w:val="20"/>
        </w:rPr>
        <w:t xml:space="preserve">presented to pat a panel at the International Studies Association’s 2018 conference and participants at the Ostrom Workshop, </w:t>
      </w:r>
      <w:r w:rsidRPr="00D7567C">
        <w:rPr>
          <w:sz w:val="20"/>
          <w:szCs w:val="20"/>
        </w:rPr>
        <w:t xml:space="preserve">April 23, 2018. We are grateful for specific comments from Lee Alston, David Konisky, Jimmy Walker, Burney Fischer, Barbara Cherry, Daniel Cheng, Eduardo Brondizio, Martin Delaroche, Jessica Steinberg, Jon Eldon, Jessy O’Reilly and  Ken Richards. We are also grateful to comments from Jeremy Moon, Jette Knudsen, Karen Seto, Detlef Sprinz, Cristina Y. A. Inoue, Dimitris Stevis, Michael Albert, Clayton Dasilva, Yelda Erçandırlı, Sina Leipold, Steven Wolfe, Amity Doolittle and Ken Gillingham. For comments on a related paper </w:t>
      </w:r>
      <w:r w:rsidRPr="00D7567C">
        <w:rPr>
          <w:sz w:val="20"/>
          <w:szCs w:val="20"/>
        </w:rPr>
        <w:fldChar w:fldCharType="begin"/>
      </w:r>
      <w:r w:rsidRPr="00D7567C">
        <w:rPr>
          <w:sz w:val="20"/>
          <w:szCs w:val="20"/>
        </w:rPr>
        <w:instrText xml:space="preserve"> ADDIN EN.CITE &lt;EndNote&gt;&lt;Cite&gt;&lt;Author&gt;Cashore&lt;/Author&gt;&lt;Year&gt;2018&lt;/Year&gt;&lt;RecNum&gt;82186&lt;/RecNum&gt;&lt;DisplayText&gt;(Cashore 2018)&lt;/DisplayText&gt;&lt;record&gt;&lt;rec-number&gt;82186&lt;/rec-number&gt;&lt;foreign-keys&gt;&lt;key app="EN" db-id="zd99pwsezrwdx5ep05ixvswmttr9paate0sd" timestamp="1522704603"&gt;82186&lt;/key&gt;&lt;/foreign-keys&gt;&lt;ref-type name="Conference Paper"&gt;47&lt;/ref-type&gt;&lt;contributors&gt;&lt;authors&gt;&lt;author&gt;Benjamin Cashore&lt;/author&gt;&lt;/authors&gt;&lt;/contributors&gt;&lt;titles&gt;&lt;title&gt;Bringing Bio-Environmentalists and Social Greens Back In:  Reflections on Fostering Transformative Change within US-Based  Professional Environmental Management Programs&lt;/title&gt;&lt;secondary-title&gt;Paper Prepared in Anticipation of Delivery to the Yale Faculty Research Seminar Series&lt;/secondary-title&gt;&lt;/titles&gt;&lt;dates&gt;&lt;year&gt;2018&lt;/year&gt;&lt;pub-dates&gt;&lt;date&gt;March 7&lt;/date&gt;&lt;/pub-dates&gt;&lt;/dates&gt;&lt;pub-location&gt;New Haven CT&lt;/pub-location&gt;&lt;publisher&gt;School of Forestry and Environmental Studies&lt;/publisher&gt;&lt;urls&gt;&lt;/urls&gt;&lt;/record&gt;&lt;/Cite&gt;&lt;/EndNote&gt;</w:instrText>
      </w:r>
      <w:r w:rsidRPr="00D7567C">
        <w:rPr>
          <w:sz w:val="20"/>
          <w:szCs w:val="20"/>
        </w:rPr>
        <w:fldChar w:fldCharType="separate"/>
      </w:r>
      <w:r w:rsidRPr="00D7567C">
        <w:rPr>
          <w:noProof/>
          <w:sz w:val="20"/>
          <w:szCs w:val="20"/>
        </w:rPr>
        <w:t>(Cashore 2018)</w:t>
      </w:r>
      <w:r w:rsidRPr="00D7567C">
        <w:rPr>
          <w:sz w:val="20"/>
          <w:szCs w:val="20"/>
        </w:rPr>
        <w:fldChar w:fldCharType="end"/>
      </w:r>
      <w:r w:rsidRPr="00D7567C">
        <w:rPr>
          <w:sz w:val="20"/>
          <w:szCs w:val="20"/>
        </w:rPr>
        <w:t xml:space="preserve"> we thank, Jennifer Clapp, Peter Dauvergne, Josh Galperin, Oran Young, Michael Maniates, Tom Princen, Paul Steinberg, Erika Weinthal, Paul Wapner, Joanna Dafoe, Susan Clark, Cristina Balboa, Os Schmitz, Mark Bradford, Hahrie Han, Karen Seto, Kim Smith, Kelly Levin, Alisa Zomer, Kate O’Neill, Laura Bozzi, Karen Hebert, Stefan Renckens, Gus Speth, Amity Doolittle, Mary Evelyn Tucker, John Grimm, Justin Farrell, Steven Bernstein, Doug Kysar, Michael Dove, Paul Sabin, Kalyanakrishnan Sivaramakrishnan, Paul Anastas, Anthony Leiserowitz, Kenneth Gillingham, Emma Shortis, Michael Stone, Constance McDermott, Gordon Geballe, Tim Brown, Marc Saner, Theresa Cashore, Janina Grabs, Katie McConnell, Anthea Roberts, Tim Bartley, Indy Burke, Jane Lister, Caroline Compton, Emma Shortis, Jette Steen Knudsen, Jeremy Moon, and Hamish Van Der Ven.</w:t>
      </w:r>
    </w:p>
    <w:p w14:paraId="2935B3F3" w14:textId="77777777" w:rsidR="006132D9" w:rsidRPr="00D7567C" w:rsidRDefault="006132D9" w:rsidP="00A91FDB">
      <w:pPr>
        <w:pStyle w:val="EndnoteText"/>
        <w:rPr>
          <w:sz w:val="20"/>
          <w:szCs w:val="20"/>
        </w:rPr>
      </w:pPr>
    </w:p>
  </w:endnote>
  <w:endnote w:id="2">
    <w:p w14:paraId="69D4C6BA" w14:textId="14EF5AD8" w:rsidR="006132D9" w:rsidRPr="00D7567C" w:rsidRDefault="006132D9" w:rsidP="006133D9">
      <w:pPr>
        <w:pStyle w:val="EndnoteText"/>
        <w:rPr>
          <w:sz w:val="20"/>
          <w:szCs w:val="20"/>
        </w:rPr>
      </w:pPr>
      <w:r w:rsidRPr="00D7567C">
        <w:rPr>
          <w:rStyle w:val="EndnoteReference"/>
          <w:sz w:val="20"/>
          <w:szCs w:val="20"/>
        </w:rPr>
        <w:endnoteRef/>
      </w:r>
      <w:r w:rsidRPr="00D7567C">
        <w:rPr>
          <w:sz w:val="20"/>
          <w:szCs w:val="20"/>
        </w:rPr>
        <w:t xml:space="preserve">As Araral </w:t>
      </w:r>
      <w:r w:rsidRPr="00D7567C">
        <w:rPr>
          <w:sz w:val="20"/>
          <w:szCs w:val="20"/>
        </w:rPr>
        <w:fldChar w:fldCharType="begin"/>
      </w:r>
      <w:r w:rsidRPr="00D7567C">
        <w:rPr>
          <w:sz w:val="20"/>
          <w:szCs w:val="20"/>
        </w:rPr>
        <w:instrText xml:space="preserve"> ADDIN EN.CITE &lt;EndNote&gt;&lt;Cite ExcludeAuth="1"&gt;&lt;Author&gt;Araral&lt;/Author&gt;&lt;Year&gt;2014&lt;/Year&gt;&lt;RecNum&gt;82189&lt;/RecNum&gt;&lt;Suffix&gt;: 12&lt;/Suffix&gt;&lt;DisplayText&gt;(2014: 12)&lt;/DisplayText&gt;&lt;record&gt;&lt;rec-number&gt;82189&lt;/rec-number&gt;&lt;foreign-keys&gt;&lt;key app="EN" db-id="zd99pwsezrwdx5ep05ixvswmttr9paate0sd" timestamp="1523716651"&gt;82189&lt;/key&gt;&lt;/foreign-keys&gt;&lt;ref-type name="Journal Article"&gt;17&lt;/ref-type&gt;&lt;contributors&gt;&lt;authors&gt;&lt;author&gt;Eduardo Araral&lt;/author&gt;&lt;/authors&gt;&lt;/contributors&gt;&lt;titles&gt;&lt;title&gt;Ostrom, Hardin and the commons: A critical appreciation and a revisionist view&lt;/title&gt;&lt;secondary-title&gt;Environmental Science and Policy&lt;/secondary-title&gt;&lt;/titles&gt;&lt;periodical&gt;&lt;full-title&gt;Environmental Science and Policy&lt;/full-title&gt;&lt;/periodical&gt;&lt;pages&gt;11-23&lt;/pages&gt;&lt;volume&gt;36&lt;/volume&gt;&lt;dates&gt;&lt;year&gt;2014&lt;/year&gt;&lt;/dates&gt;&lt;isbn&gt;1095-9203&lt;/isbn&gt;&lt;urls&gt;&lt;/urls&gt;&lt;electronic-resource-num&gt;10.1126/science.1199343&lt;/electronic-resource-num&gt;&lt;/record&gt;&lt;/Cite&gt;&lt;/EndNote&gt;</w:instrText>
      </w:r>
      <w:r w:rsidRPr="00D7567C">
        <w:rPr>
          <w:sz w:val="20"/>
          <w:szCs w:val="20"/>
        </w:rPr>
        <w:fldChar w:fldCharType="separate"/>
      </w:r>
      <w:r w:rsidRPr="00D7567C">
        <w:rPr>
          <w:noProof/>
          <w:sz w:val="20"/>
          <w:szCs w:val="20"/>
        </w:rPr>
        <w:t>(2014: 12)</w:t>
      </w:r>
      <w:r w:rsidRPr="00D7567C">
        <w:rPr>
          <w:sz w:val="20"/>
          <w:szCs w:val="20"/>
        </w:rPr>
        <w:fldChar w:fldCharType="end"/>
      </w:r>
      <w:r w:rsidRPr="00D7567C">
        <w:rPr>
          <w:sz w:val="20"/>
          <w:szCs w:val="20"/>
        </w:rPr>
        <w:t xml:space="preserve"> notes, “One of Ostrom’s main contributions in the literature is to bring these disparate case studies together, carefully select them to test her hypotheses about the evolution of institutions for collective action overtime, point to the similarities of the institutional dilemmas plaguing the commons, </w:t>
      </w:r>
      <w:r w:rsidRPr="00D7567C">
        <w:rPr>
          <w:i/>
          <w:iCs/>
          <w:sz w:val="20"/>
          <w:szCs w:val="20"/>
        </w:rPr>
        <w:t xml:space="preserve">extrapolate the design principles of long lived commons </w:t>
      </w:r>
      <w:r w:rsidRPr="00D7567C">
        <w:rPr>
          <w:sz w:val="20"/>
          <w:szCs w:val="20"/>
        </w:rPr>
        <w:t>and show why Hardin’s conclusion is flawed.”</w:t>
      </w:r>
    </w:p>
  </w:endnote>
  <w:endnote w:id="3">
    <w:p w14:paraId="23CB2773" w14:textId="5AC74156" w:rsidR="006132D9" w:rsidRPr="00D7567C" w:rsidRDefault="006132D9" w:rsidP="0069797F">
      <w:pPr>
        <w:pStyle w:val="EndnoteText"/>
        <w:rPr>
          <w:sz w:val="20"/>
          <w:szCs w:val="20"/>
        </w:rPr>
      </w:pPr>
      <w:r w:rsidRPr="00D7567C">
        <w:rPr>
          <w:rStyle w:val="EndnoteReference"/>
          <w:sz w:val="20"/>
          <w:szCs w:val="20"/>
        </w:rPr>
        <w:endnoteRef/>
      </w:r>
      <w:r w:rsidRPr="00D7567C">
        <w:rPr>
          <w:sz w:val="20"/>
          <w:szCs w:val="20"/>
        </w:rPr>
        <w:t xml:space="preserve"> </w:t>
      </w:r>
      <w:r>
        <w:rPr>
          <w:sz w:val="20"/>
          <w:szCs w:val="20"/>
        </w:rPr>
        <w:t xml:space="preserve">We acknowledge that </w:t>
      </w:r>
      <w:r w:rsidRPr="00D7567C">
        <w:rPr>
          <w:bCs/>
          <w:sz w:val="20"/>
          <w:szCs w:val="20"/>
        </w:rPr>
        <w:t>this argument applies to the impacts of her earlier work</w:t>
      </w:r>
      <w:r>
        <w:rPr>
          <w:bCs/>
          <w:sz w:val="20"/>
          <w:szCs w:val="20"/>
        </w:rPr>
        <w:t xml:space="preserve">, which Ostrom grappled with in subsequent analyses. </w:t>
      </w:r>
    </w:p>
  </w:endnote>
  <w:endnote w:id="4">
    <w:p w14:paraId="53FE2878" w14:textId="77777777" w:rsidR="006132D9" w:rsidRPr="00D7567C" w:rsidRDefault="006132D9">
      <w:pPr>
        <w:pStyle w:val="EndnoteText"/>
        <w:rPr>
          <w:sz w:val="20"/>
          <w:szCs w:val="20"/>
        </w:rPr>
      </w:pPr>
      <w:r w:rsidRPr="00D7567C">
        <w:rPr>
          <w:rStyle w:val="EndnoteReference"/>
          <w:sz w:val="20"/>
          <w:szCs w:val="20"/>
        </w:rPr>
        <w:endnoteRef/>
      </w:r>
      <w:r w:rsidRPr="00D7567C">
        <w:rPr>
          <w:sz w:val="20"/>
          <w:szCs w:val="20"/>
        </w:rPr>
        <w:t xml:space="preserve">Ostrom strongly argued against this potential trend: “It is my responsibility as a scientist to ascertain what problems individuals are trying to solve and what factors help or hinder them in these efforts. When the problems that I observe involve lack of predictability, information, and trust, as well as high levels of complexity and transactional difficulties, then my efforts to explain must take these problems overtly into account rather than assuming them away. In developing an explanation for observed behavior, I draw on a rich literature written by other scholars interested in institutions and their effects on individual incentives and behaviors in field settings.” </w:t>
      </w:r>
    </w:p>
    <w:p w14:paraId="28A99061" w14:textId="03D3DB7E" w:rsidR="006132D9" w:rsidRPr="00D7567C" w:rsidRDefault="006132D9" w:rsidP="007E517B">
      <w:pPr>
        <w:pStyle w:val="EndnoteText"/>
        <w:ind w:firstLine="720"/>
        <w:rPr>
          <w:sz w:val="20"/>
          <w:szCs w:val="20"/>
        </w:rPr>
      </w:pPr>
      <w:r w:rsidRPr="00D7567C">
        <w:rPr>
          <w:sz w:val="20"/>
          <w:szCs w:val="20"/>
        </w:rPr>
        <w:t>Ostrom made it very clear that her approach was only meant for human focused resource depletion CPR problems in two ways. First, she made the point that other scientists will focus on other problems and also ‘work backwards’ form a specific focus to identify solutions: “Biologists also face the problem of studying complex processes that are poorly understood. Their scientific strategy frequently has involved identifying</w:t>
      </w:r>
      <w:r>
        <w:rPr>
          <w:sz w:val="20"/>
          <w:szCs w:val="20"/>
        </w:rPr>
        <w:t>, from</w:t>
      </w:r>
      <w:r w:rsidRPr="00D7567C">
        <w:rPr>
          <w:sz w:val="20"/>
          <w:szCs w:val="20"/>
        </w:rPr>
        <w:t xml:space="preserve"> empirical observation</w:t>
      </w:r>
      <w:r>
        <w:rPr>
          <w:sz w:val="20"/>
          <w:szCs w:val="20"/>
        </w:rPr>
        <w:t>,</w:t>
      </w:r>
      <w:r w:rsidRPr="00D7567C">
        <w:rPr>
          <w:sz w:val="20"/>
          <w:szCs w:val="20"/>
        </w:rPr>
        <w:t xml:space="preserve"> the simplest possible organism in which process occurs in a clarified, or even exaggerated, form. The organism is not chosen because it is representative of all organisms. Rather, the organism is chosen because particular processes can be studied more effectively using this organism than using another.” Second, and as a result, she made it clear that “My ‘organism’ is a type of human situation. I call this situation a CPR situation and define exactly what I mean by this and other key terms.” (Ostrom 1990: 25-26).</w:t>
      </w:r>
    </w:p>
  </w:endnote>
  <w:endnote w:id="5">
    <w:p w14:paraId="5851D87E" w14:textId="7277D412" w:rsidR="006132D9" w:rsidRPr="00D7567C" w:rsidRDefault="006132D9" w:rsidP="00424C3E">
      <w:pPr>
        <w:pStyle w:val="EndnoteText"/>
        <w:rPr>
          <w:sz w:val="20"/>
          <w:szCs w:val="20"/>
        </w:rPr>
      </w:pPr>
      <w:r w:rsidRPr="00D7567C">
        <w:rPr>
          <w:rStyle w:val="EndnoteReference"/>
          <w:sz w:val="20"/>
          <w:szCs w:val="20"/>
        </w:rPr>
        <w:endnoteRef/>
      </w:r>
      <w:r w:rsidRPr="00D7567C">
        <w:rPr>
          <w:sz w:val="20"/>
          <w:szCs w:val="20"/>
        </w:rPr>
        <w:t xml:space="preserve"> “What makes these models so interesting and so powerful is that they capture important aspects of many different problems that occur in diverse settings in all parts of the world. What makes the models so dangerous – when they are used metaphorically as the foundation for policy – is that the constraints that are assumed to be fixed for the purpose of analysis are taken on faith as being fixed in empirical settings” </w:t>
      </w:r>
      <w:r w:rsidRPr="00D7567C">
        <w:rPr>
          <w:sz w:val="20"/>
          <w:szCs w:val="20"/>
        </w:rPr>
        <w:fldChar w:fldCharType="begin"/>
      </w:r>
      <w:r>
        <w:rPr>
          <w:sz w:val="20"/>
          <w:szCs w:val="20"/>
        </w:rPr>
        <w:instrText xml:space="preserve"> ADDIN EN.CITE &lt;EndNote&gt;&lt;Cite ExcludeAuth="1"&gt;&lt;Author&gt;Ostrom&lt;/Author&gt;&lt;Year&gt;1990&lt;/Year&gt;&lt;RecNum&gt;43938&lt;/RecNum&gt;&lt;Suffix&gt;: 22&lt;/Suffix&gt;&lt;DisplayText&gt;(1990: 22)&lt;/DisplayText&gt;&lt;record&gt;&lt;rec-number&gt;43938&lt;/rec-number&gt;&lt;foreign-keys&gt;&lt;key app="EN" db-id="zd99pwsezrwdx5ep05ixvswmttr9paate0sd" timestamp="1492188178"&gt;43938&lt;/key&gt;&lt;/foreign-keys&gt;&lt;ref-type name="Book"&gt;6&lt;/ref-type&gt;&lt;contributors&gt;&lt;authors&gt;&lt;author&gt;Ostrom, Elinor&lt;/author&gt;&lt;/authors&gt;&lt;/contributors&gt;&lt;titles&gt;&lt;title&gt;Governing the Commons: The Evolution of Institutions for Collective Action&lt;/title&gt;&lt;/titles&gt;&lt;keywords&gt;&lt;keyword&gt;Thesis&lt;/keyword&gt;&lt;keyword&gt;Theoretical framework&lt;/keyword&gt;&lt;keyword&gt;Public choice&lt;/keyword&gt;&lt;keyword&gt;certification&lt;/keyword&gt;&lt;keyword&gt;environmental politics&lt;/keyword&gt;&lt;keyword&gt;F&amp;amp;ES 80084&lt;/keyword&gt;&lt;/keywords&gt;&lt;dates&gt;&lt;year&gt;1990&lt;/year&gt;&lt;/dates&gt;&lt;pub-location&gt;Cambridge&lt;/pub-location&gt;&lt;publisher&gt;Cambridge University Press&lt;/publisher&gt;&lt;urls&gt;&lt;/urls&gt;&lt;/record&gt;&lt;/Cite&gt;&lt;/EndNote&gt;</w:instrText>
      </w:r>
      <w:r w:rsidRPr="00D7567C">
        <w:rPr>
          <w:sz w:val="20"/>
          <w:szCs w:val="20"/>
        </w:rPr>
        <w:fldChar w:fldCharType="separate"/>
      </w:r>
      <w:r>
        <w:rPr>
          <w:noProof/>
          <w:sz w:val="20"/>
          <w:szCs w:val="20"/>
        </w:rPr>
        <w:t>(1990: 22)</w:t>
      </w:r>
      <w:r w:rsidRPr="00D7567C">
        <w:rPr>
          <w:sz w:val="20"/>
          <w:szCs w:val="20"/>
        </w:rPr>
        <w:fldChar w:fldCharType="end"/>
      </w:r>
      <w:r>
        <w:rPr>
          <w:sz w:val="20"/>
          <w:szCs w:val="20"/>
        </w:rPr>
        <w:t>.</w:t>
      </w:r>
    </w:p>
  </w:endnote>
  <w:endnote w:id="6">
    <w:p w14:paraId="75FEA425" w14:textId="62302764" w:rsidR="006132D9" w:rsidRPr="00D7567C" w:rsidRDefault="006132D9" w:rsidP="00E83941">
      <w:pPr>
        <w:widowControl w:val="0"/>
        <w:tabs>
          <w:tab w:val="left" w:pos="-1440"/>
        </w:tabs>
        <w:jc w:val="both"/>
        <w:rPr>
          <w:sz w:val="20"/>
          <w:szCs w:val="20"/>
        </w:rPr>
      </w:pPr>
      <w:r w:rsidRPr="00D7567C">
        <w:rPr>
          <w:rStyle w:val="EndnoteReference"/>
          <w:sz w:val="20"/>
          <w:szCs w:val="20"/>
        </w:rPr>
        <w:endnoteRef/>
      </w:r>
      <w:r w:rsidRPr="00D7567C">
        <w:rPr>
          <w:sz w:val="20"/>
          <w:szCs w:val="20"/>
        </w:rPr>
        <w:t xml:space="preserve"> </w:t>
      </w:r>
      <w:r>
        <w:rPr>
          <w:sz w:val="20"/>
          <w:szCs w:val="20"/>
        </w:rPr>
        <w:t xml:space="preserve">For example, Lazarus 2009 [list a few more of the over 500 cites?]; </w:t>
      </w:r>
      <w:r w:rsidRPr="00D7567C">
        <w:rPr>
          <w:sz w:val="20"/>
          <w:szCs w:val="20"/>
          <w:lang w:val="en-GB"/>
        </w:rPr>
        <w:t>Andrew C. Revkin, December 12, 2015, “The Climate Path Ahead”</w:t>
      </w:r>
    </w:p>
    <w:p w14:paraId="44EC100F" w14:textId="6C640B5B" w:rsidR="006132D9" w:rsidRPr="00D7567C" w:rsidRDefault="006132D9" w:rsidP="00E83941">
      <w:pPr>
        <w:widowControl w:val="0"/>
        <w:tabs>
          <w:tab w:val="left" w:pos="-1440"/>
        </w:tabs>
        <w:jc w:val="both"/>
        <w:rPr>
          <w:sz w:val="20"/>
          <w:szCs w:val="20"/>
          <w:u w:val="single" w:color="0000FF"/>
        </w:rPr>
      </w:pPr>
      <w:hyperlink r:id="rId1" w:history="1">
        <w:r w:rsidRPr="00D7567C">
          <w:rPr>
            <w:rStyle w:val="Hyperlink"/>
            <w:sz w:val="20"/>
            <w:szCs w:val="20"/>
          </w:rPr>
          <w:t>http://www.nytimes.com/2015/12/13/opinion/sunday/the-climate-path-ahead.html</w:t>
        </w:r>
      </w:hyperlink>
      <w:r w:rsidRPr="00D7567C">
        <w:rPr>
          <w:sz w:val="20"/>
          <w:szCs w:val="20"/>
        </w:rPr>
        <w:t xml:space="preserve">; and </w:t>
      </w:r>
      <w:r w:rsidRPr="00D7567C">
        <w:rPr>
          <w:sz w:val="20"/>
          <w:szCs w:val="20"/>
          <w:lang w:val="en-GB"/>
        </w:rPr>
        <w:t>Andrew C. Revkin, November 30</w:t>
      </w:r>
      <w:r w:rsidRPr="00D7567C">
        <w:rPr>
          <w:sz w:val="20"/>
          <w:szCs w:val="20"/>
          <w:vertAlign w:val="superscript"/>
          <w:lang w:val="en-GB"/>
        </w:rPr>
        <w:t>th</w:t>
      </w:r>
      <w:r w:rsidRPr="00D7567C">
        <w:rPr>
          <w:sz w:val="20"/>
          <w:szCs w:val="20"/>
          <w:lang w:val="en-GB"/>
        </w:rPr>
        <w:t xml:space="preserve">, 2015, “In Paris, Managing Humanity’s Relationship with Earth’s Climate Becomes Normal” </w:t>
      </w:r>
      <w:hyperlink r:id="rId2" w:history="1">
        <w:r w:rsidRPr="00E05DD4">
          <w:rPr>
            <w:rStyle w:val="Hyperlink"/>
            <w:sz w:val="20"/>
            <w:szCs w:val="20"/>
            <w:lang w:val="en-GB"/>
          </w:rPr>
          <w:t>http://dotearth.blogs.nytimes.com/2015/11/30/in-paris-managing-humanitys-relationship-with-earths-climate-becomes-normal/?partner=rss&amp;emc=rss/</w:t>
        </w:r>
      </w:hyperlink>
      <w:r>
        <w:rPr>
          <w:sz w:val="20"/>
          <w:szCs w:val="20"/>
          <w:lang w:val="en-GB"/>
        </w:rPr>
        <w:t xml:space="preserve">; </w:t>
      </w:r>
      <w:hyperlink r:id="rId3" w:history="1">
        <w:r w:rsidRPr="00D7567C">
          <w:rPr>
            <w:sz w:val="20"/>
            <w:szCs w:val="20"/>
            <w:u w:val="single" w:color="0000FF"/>
          </w:rPr>
          <w:t>http://www.bbc.com/news/science-environment-33782943</w:t>
        </w:r>
      </w:hyperlink>
      <w:r w:rsidRPr="00D7567C">
        <w:rPr>
          <w:sz w:val="20"/>
          <w:szCs w:val="20"/>
          <w:u w:val="single" w:color="0000FF"/>
        </w:rPr>
        <w:t xml:space="preserve"> and </w:t>
      </w:r>
      <w:hyperlink r:id="rId4" w:history="1">
        <w:r w:rsidRPr="00D7567C">
          <w:rPr>
            <w:sz w:val="20"/>
            <w:szCs w:val="20"/>
          </w:rPr>
          <w:t>http://www.theguardian.com/environment/2015/nov/14/un-climate-change-summit-paris-planet-future-balance-science</w:t>
        </w:r>
      </w:hyperlink>
      <w:r w:rsidRPr="00D7567C">
        <w:rPr>
          <w:sz w:val="20"/>
          <w:szCs w:val="20"/>
        </w:rPr>
        <w:t xml:space="preserve"> </w:t>
      </w:r>
      <w:hyperlink r:id="rId5" w:history="1">
        <w:r w:rsidRPr="00D7567C">
          <w:rPr>
            <w:sz w:val="20"/>
            <w:szCs w:val="20"/>
            <w:u w:val="single" w:color="0000FF"/>
          </w:rPr>
          <w:t>http://www.theguardian.com/news/2015/nov/22/for-the-record</w:t>
        </w:r>
      </w:hyperlink>
    </w:p>
    <w:p w14:paraId="2F30E997" w14:textId="77777777" w:rsidR="006132D9" w:rsidRPr="00D7567C" w:rsidRDefault="006132D9" w:rsidP="00E83941">
      <w:pPr>
        <w:widowControl w:val="0"/>
        <w:tabs>
          <w:tab w:val="left" w:pos="-1440"/>
        </w:tabs>
        <w:jc w:val="both"/>
        <w:rPr>
          <w:sz w:val="20"/>
          <w:szCs w:val="20"/>
        </w:rPr>
      </w:pPr>
    </w:p>
  </w:endnote>
  <w:endnote w:id="7">
    <w:p w14:paraId="3270567C" w14:textId="77777777" w:rsidR="006132D9" w:rsidRPr="00D7567C" w:rsidRDefault="006132D9" w:rsidP="005A4478">
      <w:pPr>
        <w:pStyle w:val="EndnoteText"/>
        <w:rPr>
          <w:sz w:val="20"/>
          <w:szCs w:val="20"/>
        </w:rPr>
      </w:pPr>
      <w:r w:rsidRPr="00D7567C">
        <w:rPr>
          <w:rStyle w:val="EndnoteReference"/>
          <w:sz w:val="20"/>
          <w:szCs w:val="20"/>
        </w:rPr>
        <w:endnoteRef/>
      </w:r>
      <w:r w:rsidRPr="00D7567C">
        <w:rPr>
          <w:sz w:val="20"/>
          <w:szCs w:val="20"/>
        </w:rPr>
        <w:t xml:space="preserve"> </w:t>
      </w:r>
      <w:r w:rsidRPr="00D7567C">
        <w:rPr>
          <w:bCs/>
          <w:sz w:val="20"/>
          <w:szCs w:val="20"/>
        </w:rPr>
        <w:t>Public goods and club goods are not tragedies since they are not subtractible (using one does not reduce the ability of others to use them)</w:t>
      </w:r>
    </w:p>
  </w:endnote>
  <w:endnote w:id="8">
    <w:p w14:paraId="1AB2B249" w14:textId="55148EB4" w:rsidR="006132D9" w:rsidRPr="00D7567C" w:rsidRDefault="006132D9" w:rsidP="005A4478">
      <w:pPr>
        <w:pStyle w:val="EndnoteText"/>
        <w:rPr>
          <w:sz w:val="20"/>
          <w:szCs w:val="20"/>
        </w:rPr>
      </w:pPr>
      <w:r w:rsidRPr="00D7567C">
        <w:rPr>
          <w:rStyle w:val="EndnoteReference"/>
          <w:sz w:val="20"/>
          <w:szCs w:val="20"/>
        </w:rPr>
        <w:endnoteRef/>
      </w:r>
      <w:r w:rsidRPr="00D7567C">
        <w:rPr>
          <w:sz w:val="20"/>
          <w:szCs w:val="20"/>
        </w:rPr>
        <w:t xml:space="preserve"> The term “social welfare” is itself somewhat confusing to those who promote balancing of social, economic and environmental values since it is, decidedly, an economic</w:t>
      </w:r>
      <w:r>
        <w:rPr>
          <w:sz w:val="20"/>
          <w:szCs w:val="20"/>
        </w:rPr>
        <w:t>, not social,</w:t>
      </w:r>
      <w:r w:rsidRPr="00D7567C">
        <w:rPr>
          <w:sz w:val="20"/>
          <w:szCs w:val="20"/>
        </w:rPr>
        <w:t xml:space="preserve"> term.</w:t>
      </w:r>
    </w:p>
  </w:endnote>
  <w:endnote w:id="9">
    <w:p w14:paraId="546E48D3" w14:textId="77777777" w:rsidR="006132D9" w:rsidRPr="00D7567C" w:rsidRDefault="006132D9" w:rsidP="005A4478">
      <w:pPr>
        <w:keepNext/>
        <w:keepLines/>
        <w:rPr>
          <w:sz w:val="20"/>
          <w:szCs w:val="20"/>
        </w:rPr>
      </w:pPr>
    </w:p>
    <w:p w14:paraId="25ECAA3C" w14:textId="53CF38C5" w:rsidR="006132D9" w:rsidRPr="00D7567C" w:rsidRDefault="006132D9" w:rsidP="005A4478">
      <w:pPr>
        <w:keepNext/>
        <w:keepLines/>
        <w:rPr>
          <w:bCs/>
          <w:sz w:val="20"/>
          <w:szCs w:val="20"/>
        </w:rPr>
      </w:pPr>
      <w:r w:rsidRPr="00D7567C">
        <w:rPr>
          <w:rStyle w:val="EndnoteReference"/>
          <w:sz w:val="20"/>
          <w:szCs w:val="20"/>
        </w:rPr>
        <w:endnoteRef/>
      </w:r>
      <w:r w:rsidRPr="00D7567C">
        <w:rPr>
          <w:sz w:val="20"/>
          <w:szCs w:val="20"/>
        </w:rPr>
        <w:t xml:space="preserve"> </w:t>
      </w:r>
      <w:r w:rsidRPr="00D7567C">
        <w:rPr>
          <w:bCs/>
          <w:sz w:val="20"/>
          <w:szCs w:val="20"/>
        </w:rPr>
        <w:t xml:space="preserve">Who gets how much of the pie is always historically </w:t>
      </w:r>
      <w:r w:rsidRPr="00D7567C">
        <w:rPr>
          <w:bCs/>
          <w:i/>
          <w:iCs/>
          <w:sz w:val="20"/>
          <w:szCs w:val="20"/>
        </w:rPr>
        <w:t>contingent</w:t>
      </w:r>
      <w:r w:rsidRPr="00D7567C">
        <w:rPr>
          <w:bCs/>
          <w:sz w:val="20"/>
          <w:szCs w:val="20"/>
        </w:rPr>
        <w:t xml:space="preserve"> upon the constellation of dynamic factors at any one time (e.g.</w:t>
      </w:r>
      <w:r>
        <w:rPr>
          <w:bCs/>
          <w:sz w:val="20"/>
          <w:szCs w:val="20"/>
        </w:rPr>
        <w:t>,</w:t>
      </w:r>
      <w:r w:rsidRPr="00D7567C">
        <w:rPr>
          <w:bCs/>
          <w:sz w:val="20"/>
          <w:szCs w:val="20"/>
        </w:rPr>
        <w:t xml:space="preserve"> resources of different groups, norms, ideas, role of science, the process itself</w:t>
      </w:r>
      <w:r>
        <w:rPr>
          <w:bCs/>
          <w:sz w:val="20"/>
          <w:szCs w:val="20"/>
        </w:rPr>
        <w:t>, and concerns over justice</w:t>
      </w:r>
      <w:r w:rsidRPr="00D7567C">
        <w:rPr>
          <w:bCs/>
          <w:sz w:val="20"/>
          <w:szCs w:val="20"/>
        </w:rPr>
        <w:t>)</w:t>
      </w:r>
      <w:r>
        <w:rPr>
          <w:bCs/>
          <w:sz w:val="20"/>
          <w:szCs w:val="20"/>
        </w:rPr>
        <w:t>.</w:t>
      </w:r>
    </w:p>
    <w:p w14:paraId="034B82A3" w14:textId="77777777" w:rsidR="006132D9" w:rsidRPr="00D7567C" w:rsidRDefault="006132D9" w:rsidP="005A4478">
      <w:pPr>
        <w:pStyle w:val="EndnoteText"/>
        <w:rPr>
          <w:sz w:val="20"/>
          <w:szCs w:val="20"/>
        </w:rPr>
      </w:pPr>
    </w:p>
  </w:endnote>
  <w:endnote w:id="10">
    <w:p w14:paraId="009FA7E7" w14:textId="3B58F456" w:rsidR="006132D9" w:rsidRPr="00D7567C" w:rsidRDefault="006132D9" w:rsidP="00AC1D98">
      <w:pPr>
        <w:pStyle w:val="EndnoteText"/>
        <w:rPr>
          <w:sz w:val="20"/>
          <w:szCs w:val="20"/>
        </w:rPr>
      </w:pPr>
      <w:r w:rsidRPr="00D7567C">
        <w:rPr>
          <w:rStyle w:val="EndnoteReference"/>
          <w:sz w:val="20"/>
          <w:szCs w:val="20"/>
        </w:rPr>
        <w:endnoteRef/>
      </w:r>
      <w:r w:rsidRPr="00D7567C">
        <w:rPr>
          <w:sz w:val="20"/>
          <w:szCs w:val="20"/>
        </w:rPr>
        <w:t xml:space="preserve"> To be sure, Ostrom’s approach was consistent with, and reinforced broader Olsonian collective action metaphors of human behavior </w:t>
      </w:r>
      <w:r w:rsidRPr="00D7567C">
        <w:rPr>
          <w:sz w:val="20"/>
          <w:szCs w:val="20"/>
        </w:rPr>
        <w:fldChar w:fldCharType="begin"/>
      </w:r>
      <w:r w:rsidRPr="00D7567C">
        <w:rPr>
          <w:sz w:val="20"/>
          <w:szCs w:val="20"/>
        </w:rPr>
        <w:instrText xml:space="preserve"> ADDIN EN.CITE &lt;EndNote&gt;&lt;Cite&gt;&lt;Author&gt;Olson&lt;/Author&gt;&lt;Year&gt;1965&lt;/Year&gt;&lt;RecNum&gt;45703&lt;/RecNum&gt;&lt;DisplayText&gt;(Olson 1965)&lt;/DisplayText&gt;&lt;record&gt;&lt;rec-number&gt;45703&lt;/rec-number&gt;&lt;foreign-keys&gt;&lt;key app="EN" db-id="zd99pwsezrwdx5ep05ixvswmttr9paate0sd" timestamp="1492188179"&gt;45703&lt;/key&gt;&lt;/foreign-keys&gt;&lt;ref-type name="Book"&gt;6&lt;/ref-type&gt;&lt;contributors&gt;&lt;authors&gt;&lt;author&gt;Olson, Mancur&lt;/author&gt;&lt;/authors&gt;&lt;/contributors&gt;&lt;titles&gt;&lt;title&gt;The Logic of Collective Action. Public Goods and the Theory of Groups&lt;/title&gt;&lt;/titles&gt;&lt;pages&gt;x, 186&lt;/pages&gt;&lt;keywords&gt;&lt;keyword&gt;gauld&lt;/keyword&gt;&lt;keyword&gt;Social interaction.&lt;/keyword&gt;&lt;keyword&gt;Social groups.&lt;/keyword&gt;&lt;/keywords&gt;&lt;dates&gt;&lt;year&gt;1965&lt;/year&gt;&lt;/dates&gt;&lt;pub-location&gt;Cambridge, MA&lt;/pub-location&gt;&lt;publisher&gt;Harvard University Press&lt;/publisher&gt;&lt;isbn&gt;0674537505&amp;#xD;0674537000&lt;/isbn&gt;&lt;call-num&gt;Hm131 .o55 1971&amp;#xD;301.11&amp;#xD;Hm131&lt;/call-num&gt;&lt;urls&gt;&lt;/urls&gt;&lt;/record&gt;&lt;/Cite&gt;&lt;/EndNote&gt;</w:instrText>
      </w:r>
      <w:r w:rsidRPr="00D7567C">
        <w:rPr>
          <w:sz w:val="20"/>
          <w:szCs w:val="20"/>
        </w:rPr>
        <w:fldChar w:fldCharType="separate"/>
      </w:r>
      <w:r w:rsidRPr="00D7567C">
        <w:rPr>
          <w:noProof/>
          <w:sz w:val="20"/>
          <w:szCs w:val="20"/>
        </w:rPr>
        <w:t>(Olson 1965)</w:t>
      </w:r>
      <w:r w:rsidRPr="00D7567C">
        <w:rPr>
          <w:sz w:val="20"/>
          <w:szCs w:val="20"/>
        </w:rPr>
        <w:fldChar w:fldCharType="end"/>
      </w:r>
      <w:r w:rsidRPr="00D7567C">
        <w:rPr>
          <w:sz w:val="20"/>
          <w:szCs w:val="20"/>
        </w:rPr>
        <w:t xml:space="preserve"> in which individuals, unless in small organizations, will not always act to develop collective responses, even if there are clear and rationale benefits for individuals in the organization to do so</w:t>
      </w:r>
      <w:r w:rsidRPr="00D7567C">
        <w:rPr>
          <w:bCs/>
          <w:sz w:val="20"/>
          <w:szCs w:val="20"/>
        </w:rPr>
        <w:t xml:space="preserve"> </w:t>
      </w:r>
      <w:r w:rsidRPr="00D7567C">
        <w:rPr>
          <w:bCs/>
          <w:sz w:val="20"/>
          <w:szCs w:val="20"/>
        </w:rPr>
        <w:fldChar w:fldCharType="begin"/>
      </w:r>
      <w:r w:rsidRPr="00D7567C">
        <w:rPr>
          <w:bCs/>
          <w:sz w:val="20"/>
          <w:szCs w:val="20"/>
        </w:rPr>
        <w:instrText xml:space="preserve"> ADDIN EN.CITE &lt;EndNote&gt;&lt;Cite ExcludeYear="1"&gt;&lt;Author&gt;Ostrom&lt;/Author&gt;&lt;Year&gt;1990&lt;/Year&gt;&lt;RecNum&gt;43938&lt;/RecNum&gt;&lt;Suffix&gt;: 6&lt;/Suffix&gt;&lt;DisplayText&gt;(Ostrom: 6)&lt;/DisplayText&gt;&lt;record&gt;&lt;rec-number&gt;43938&lt;/rec-number&gt;&lt;foreign-keys&gt;&lt;key app="EN" db-id="zd99pwsezrwdx5ep05ixvswmttr9paate0sd" timestamp="1492188178"&gt;43938&lt;/key&gt;&lt;/foreign-keys&gt;&lt;ref-type name="Book"&gt;6&lt;/ref-type&gt;&lt;contributors&gt;&lt;authors&gt;&lt;author&gt;Ostrom, Elinor&lt;/author&gt;&lt;/authors&gt;&lt;/contributors&gt;&lt;titles&gt;&lt;title&gt;Governing the Commons: The Evolution of Institutions for Collective Action&lt;/title&gt;&lt;/titles&gt;&lt;keywords&gt;&lt;keyword&gt;Thesis&lt;/keyword&gt;&lt;keyword&gt;Theoretical framework&lt;/keyword&gt;&lt;keyword&gt;Public choice&lt;/keyword&gt;&lt;keyword&gt;certification&lt;/keyword&gt;&lt;keyword&gt;environmental politics&lt;/keyword&gt;&lt;keyword&gt;F&amp;amp;ES 80084&lt;/keyword&gt;&lt;/keywords&gt;&lt;dates&gt;&lt;year&gt;1990&lt;/year&gt;&lt;/dates&gt;&lt;pub-location&gt;Cambridge&lt;/pub-location&gt;&lt;publisher&gt;Cambridge University Press&lt;/publisher&gt;&lt;urls&gt;&lt;/urls&gt;&lt;/record&gt;&lt;/Cite&gt;&lt;/EndNote&gt;</w:instrText>
      </w:r>
      <w:r w:rsidRPr="00D7567C">
        <w:rPr>
          <w:bCs/>
          <w:sz w:val="20"/>
          <w:szCs w:val="20"/>
        </w:rPr>
        <w:fldChar w:fldCharType="separate"/>
      </w:r>
      <w:r w:rsidRPr="00D7567C">
        <w:rPr>
          <w:bCs/>
          <w:noProof/>
          <w:sz w:val="20"/>
          <w:szCs w:val="20"/>
        </w:rPr>
        <w:t>(Ostrom: 6)</w:t>
      </w:r>
      <w:r w:rsidRPr="00D7567C">
        <w:rPr>
          <w:bCs/>
          <w:sz w:val="20"/>
          <w:szCs w:val="20"/>
        </w:rPr>
        <w:fldChar w:fldCharType="end"/>
      </w:r>
      <w:r w:rsidRPr="00D7567C">
        <w:rPr>
          <w:sz w:val="20"/>
          <w:szCs w:val="20"/>
        </w:rPr>
        <w:t>.</w:t>
      </w:r>
    </w:p>
  </w:endnote>
  <w:endnote w:id="11">
    <w:p w14:paraId="531551D4" w14:textId="42ED8FCC" w:rsidR="006132D9" w:rsidRPr="00D7567C" w:rsidRDefault="006132D9" w:rsidP="000F5273">
      <w:pPr>
        <w:pStyle w:val="EndnoteText"/>
        <w:rPr>
          <w:sz w:val="20"/>
          <w:szCs w:val="20"/>
        </w:rPr>
      </w:pPr>
      <w:r w:rsidRPr="00D7567C">
        <w:rPr>
          <w:rStyle w:val="EndnoteReference"/>
          <w:sz w:val="20"/>
          <w:szCs w:val="20"/>
        </w:rPr>
        <w:endnoteRef/>
      </w:r>
      <w:r w:rsidRPr="00D7567C">
        <w:rPr>
          <w:sz w:val="20"/>
          <w:szCs w:val="20"/>
        </w:rPr>
        <w:t xml:space="preserve"> The designation of a problem as a “tragedy of the commons” can also bring covert and latent power into play by limiting how the problem is conceived. For example, what appear to be “commons problems” actually are more complex – with those who can “move on” or live off accumulated gains having much to lose if the problem is addressed? This illustrates our point below that “Type 1” problems are quite rare, and potentially over diagnosed by those who are lured by the elegance of the tragedy of the commons metaphor. </w:t>
      </w:r>
    </w:p>
  </w:endnote>
  <w:endnote w:id="12">
    <w:p w14:paraId="00E8A017" w14:textId="217B669D" w:rsidR="006132D9" w:rsidRPr="00D7567C" w:rsidRDefault="006132D9">
      <w:pPr>
        <w:pStyle w:val="EndnoteText"/>
        <w:rPr>
          <w:sz w:val="20"/>
          <w:szCs w:val="20"/>
        </w:rPr>
      </w:pPr>
      <w:r w:rsidRPr="00D7567C">
        <w:rPr>
          <w:rStyle w:val="EndnoteReference"/>
          <w:sz w:val="20"/>
          <w:szCs w:val="20"/>
        </w:rPr>
        <w:endnoteRef/>
      </w:r>
      <w:r w:rsidRPr="00D7567C">
        <w:rPr>
          <w:sz w:val="20"/>
          <w:szCs w:val="20"/>
        </w:rPr>
        <w:t xml:space="preserve"> I refer to the Nash equilibrium since this is the metaphorical starting point for utility-oriented Hardin, Ostrom, and international environmental effectiveness scholars when describing a resource problem that is not subject to any rules or institutions, all of whom draw on the ‘prisoner’s dilemma’ to anchor their analysis. And this, of course, is a decidedly anthropocentric problem.</w:t>
      </w:r>
    </w:p>
  </w:endnote>
  <w:endnote w:id="13">
    <w:p w14:paraId="0E849941" w14:textId="7F50CDC4" w:rsidR="006132D9" w:rsidRPr="00D7567C" w:rsidRDefault="006132D9" w:rsidP="000D2A48">
      <w:pPr>
        <w:pStyle w:val="EndnoteText"/>
        <w:rPr>
          <w:sz w:val="20"/>
          <w:szCs w:val="20"/>
        </w:rPr>
      </w:pPr>
      <w:r w:rsidRPr="00D7567C">
        <w:rPr>
          <w:rStyle w:val="EndnoteReference"/>
          <w:sz w:val="20"/>
          <w:szCs w:val="20"/>
        </w:rPr>
        <w:endnoteRef/>
      </w:r>
      <w:r w:rsidRPr="00D7567C">
        <w:rPr>
          <w:sz w:val="20"/>
          <w:szCs w:val="20"/>
        </w:rPr>
        <w:t xml:space="preserve"> </w:t>
      </w:r>
      <w:r>
        <w:rPr>
          <w:sz w:val="20"/>
          <w:szCs w:val="20"/>
        </w:rPr>
        <w:t>E.g., m</w:t>
      </w:r>
      <w:r w:rsidRPr="00D7567C">
        <w:rPr>
          <w:sz w:val="20"/>
          <w:szCs w:val="20"/>
        </w:rPr>
        <w:t xml:space="preserve">any of Ostrom’s students and followers argue that </w:t>
      </w:r>
      <w:r>
        <w:rPr>
          <w:sz w:val="20"/>
          <w:szCs w:val="20"/>
        </w:rPr>
        <w:t>the</w:t>
      </w:r>
      <w:r w:rsidRPr="00D7567C">
        <w:rPr>
          <w:sz w:val="20"/>
          <w:szCs w:val="20"/>
        </w:rPr>
        <w:t xml:space="preserve"> IAD framework </w:t>
      </w:r>
      <w:r>
        <w:rPr>
          <w:sz w:val="20"/>
          <w:szCs w:val="20"/>
        </w:rPr>
        <w:t>i</w:t>
      </w:r>
      <w:r w:rsidRPr="00D7567C">
        <w:rPr>
          <w:sz w:val="20"/>
          <w:szCs w:val="20"/>
        </w:rPr>
        <w:t xml:space="preserve">s helpful for addressing biodiversity loss and other environmental problems </w:t>
      </w:r>
      <w:r w:rsidRPr="00D7567C">
        <w:rPr>
          <w:sz w:val="20"/>
          <w:szCs w:val="20"/>
        </w:rPr>
        <w:fldChar w:fldCharType="begin">
          <w:fldData xml:space="preserve">PEVuZE5vdGU+PENpdGU+PEF1dGhvcj5BbmRlcnNzb248L0F1dGhvcj48WWVhcj4yMDA4PC9ZZWFy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</w:fldData>
        </w:fldChar>
      </w:r>
      <w:r w:rsidRPr="00D7567C">
        <w:rPr>
          <w:sz w:val="20"/>
          <w:szCs w:val="20"/>
        </w:rPr>
        <w:instrText xml:space="preserve"> ADDIN EN.CITE </w:instrText>
      </w:r>
      <w:r w:rsidRPr="00D7567C">
        <w:rPr>
          <w:sz w:val="20"/>
          <w:szCs w:val="20"/>
        </w:rPr>
        <w:fldChar w:fldCharType="begin">
          <w:fldData xml:space="preserve">PEVuZE5vdGU+PENpdGU+PEF1dGhvcj5BbmRlcnNzb248L0F1dGhvcj48WWVhcj4yMDA4PC9ZZWFy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</w:fldData>
        </w:fldChar>
      </w:r>
      <w:r w:rsidRPr="00D7567C">
        <w:rPr>
          <w:sz w:val="20"/>
          <w:szCs w:val="20"/>
        </w:rPr>
        <w:instrText xml:space="preserve"> ADDIN EN.CITE.DATA </w:instrText>
      </w:r>
      <w:r w:rsidRPr="00D7567C">
        <w:rPr>
          <w:sz w:val="20"/>
          <w:szCs w:val="20"/>
        </w:rPr>
      </w:r>
      <w:r w:rsidRPr="00D7567C">
        <w:rPr>
          <w:sz w:val="20"/>
          <w:szCs w:val="20"/>
        </w:rPr>
        <w:fldChar w:fldCharType="end"/>
      </w:r>
      <w:r w:rsidRPr="00D7567C">
        <w:rPr>
          <w:sz w:val="20"/>
          <w:szCs w:val="20"/>
        </w:rPr>
      </w:r>
      <w:r w:rsidRPr="00D7567C">
        <w:rPr>
          <w:sz w:val="20"/>
          <w:szCs w:val="20"/>
        </w:rPr>
        <w:fldChar w:fldCharType="separate"/>
      </w:r>
      <w:r w:rsidRPr="00D7567C">
        <w:rPr>
          <w:noProof/>
          <w:sz w:val="20"/>
          <w:szCs w:val="20"/>
        </w:rPr>
        <w:t>(Andersson and Ostrom 2008, Andersson, Evans, and Richards 2009)</w:t>
      </w:r>
      <w:r w:rsidRPr="00D7567C">
        <w:rPr>
          <w:sz w:val="20"/>
          <w:szCs w:val="20"/>
        </w:rPr>
        <w:fldChar w:fldCharType="end"/>
      </w:r>
      <w:r w:rsidRPr="00D7567C">
        <w:rPr>
          <w:sz w:val="20"/>
          <w:szCs w:val="20"/>
        </w:rPr>
        <w:t>.</w:t>
      </w:r>
    </w:p>
  </w:endnote>
  <w:endnote w:id="14">
    <w:p w14:paraId="558A7532" w14:textId="77777777" w:rsidR="006132D9" w:rsidRPr="00D7567C" w:rsidRDefault="006132D9" w:rsidP="00D623DB">
      <w:pPr>
        <w:pStyle w:val="EndnoteText"/>
        <w:rPr>
          <w:sz w:val="20"/>
          <w:szCs w:val="20"/>
        </w:rPr>
      </w:pPr>
      <w:r w:rsidRPr="00D7567C">
        <w:rPr>
          <w:rStyle w:val="EndnoteReference"/>
          <w:sz w:val="20"/>
          <w:szCs w:val="20"/>
        </w:rPr>
        <w:endnoteRef/>
      </w:r>
      <w:r w:rsidRPr="00D7567C">
        <w:rPr>
          <w:sz w:val="20"/>
          <w:szCs w:val="20"/>
        </w:rPr>
        <w:t xml:space="preserve"> In general, scholars have given much less attention to studying the substantive regulatory content of these systems, arguably because it is so difficult and challenging to do so – owing to constantly changing, and wide ranging, standards. While the paucity of research on these questions is someone understandable, failure to undertake this type of analysis means that it is almost impossible to ‘process trace’ support by firms to ‘on the ground problems’ if it isn’t clear just what the firm is supposed to be doing, and what that ‘supposed to’ requirement might meant for environmental problem solving. The poor proxy, has been to undertake rather static correlational analysis, and/or applying “better than otherwise would have been” approaches in which the ‘collective optimum’, rather than the environmental problem, is treated as the actual goal.</w:t>
      </w:r>
    </w:p>
  </w:endnote>
  <w:endnote w:id="15">
    <w:p w14:paraId="46B223FE" w14:textId="07CDE263" w:rsidR="006132D9" w:rsidRPr="00D7567C" w:rsidRDefault="006132D9">
      <w:pPr>
        <w:pStyle w:val="EndnoteText"/>
        <w:rPr>
          <w:sz w:val="20"/>
          <w:szCs w:val="20"/>
        </w:rPr>
      </w:pPr>
      <w:r w:rsidRPr="00D7567C">
        <w:rPr>
          <w:rStyle w:val="EndnoteReference"/>
          <w:sz w:val="20"/>
          <w:szCs w:val="20"/>
        </w:rPr>
        <w:endnoteRef/>
      </w:r>
      <w:r w:rsidRPr="00D7567C">
        <w:rPr>
          <w:sz w:val="20"/>
          <w:szCs w:val="20"/>
        </w:rPr>
        <w:t xml:space="preserve"> Please note that this empirical review has been applied by Cashore </w:t>
      </w:r>
      <w:r w:rsidRPr="00D7567C">
        <w:rPr>
          <w:sz w:val="20"/>
          <w:szCs w:val="20"/>
        </w:rPr>
        <w:fldChar w:fldCharType="begin"/>
      </w:r>
      <w:r w:rsidRPr="00D7567C">
        <w:rPr>
          <w:sz w:val="20"/>
          <w:szCs w:val="20"/>
        </w:rPr>
        <w:instrText xml:space="preserve"> ADDIN EN.CITE &lt;EndNote&gt;&lt;Cite ExcludeAuth="1"&gt;&lt;Author&gt;Cashore&lt;/Author&gt;&lt;Year&gt;2018&lt;/Year&gt;&lt;RecNum&gt;82186&lt;/RecNum&gt;&lt;DisplayText&gt;(2018)&lt;/DisplayText&gt;&lt;record&gt;&lt;rec-number&gt;82186&lt;/rec-number&gt;&lt;foreign-keys&gt;&lt;key app="EN" db-id="zd99pwsezrwdx5ep05ixvswmttr9paate0sd" timestamp="1522704603"&gt;82186&lt;/key&gt;&lt;/foreign-keys&gt;&lt;ref-type name="Conference Paper"&gt;47&lt;/ref-type&gt;&lt;contributors&gt;&lt;authors&gt;&lt;author&gt;Benjamin Cashore&lt;/author&gt;&lt;/authors&gt;&lt;/contributors&gt;&lt;titles&gt;&lt;title&gt;Bringing Bio-Environmentalists and Social Greens Back In:  Reflections on Fostering Transformative Change within US-Based  Professional Environmental Management Programs&lt;/title&gt;&lt;secondary-title&gt;Paper Prepared in Anticipation of Delivery to the Yale Faculty Research Seminar Series&lt;/secondary-title&gt;&lt;/titles&gt;&lt;dates&gt;&lt;year&gt;2018&lt;/year&gt;&lt;pub-dates&gt;&lt;date&gt;March 7&lt;/date&gt;&lt;/pub-dates&gt;&lt;/dates&gt;&lt;pub-location&gt;New Haven CT&lt;/pub-location&gt;&lt;publisher&gt;School of Forestry and Environmental Studies&lt;/publisher&gt;&lt;urls&gt;&lt;/urls&gt;&lt;/record&gt;&lt;/Cite&gt;&lt;/EndNote&gt;</w:instrText>
      </w:r>
      <w:r w:rsidRPr="00D7567C">
        <w:rPr>
          <w:sz w:val="20"/>
          <w:szCs w:val="20"/>
        </w:rPr>
        <w:fldChar w:fldCharType="separate"/>
      </w:r>
      <w:r w:rsidRPr="00D7567C">
        <w:rPr>
          <w:noProof/>
          <w:sz w:val="20"/>
          <w:szCs w:val="20"/>
        </w:rPr>
        <w:t>(2018)</w:t>
      </w:r>
      <w:r w:rsidRPr="00D7567C">
        <w:rPr>
          <w:sz w:val="20"/>
          <w:szCs w:val="20"/>
        </w:rPr>
        <w:fldChar w:fldCharType="end"/>
      </w:r>
      <w:r w:rsidRPr="00D7567C">
        <w:rPr>
          <w:sz w:val="20"/>
          <w:szCs w:val="20"/>
        </w:rPr>
        <w:t xml:space="preserve"> using Clapp and Dauvergne’s Four World Views framework. This paper reviews some of the same data, through the lens of the four problem Types instead. </w:t>
      </w:r>
    </w:p>
  </w:endnote>
  <w:endnote w:id="16">
    <w:p w14:paraId="136B7955" w14:textId="03A40F4E" w:rsidR="006132D9" w:rsidRPr="00D7567C" w:rsidRDefault="006132D9" w:rsidP="006A22E7">
      <w:pPr>
        <w:pStyle w:val="EndnoteText"/>
        <w:rPr>
          <w:sz w:val="20"/>
          <w:szCs w:val="20"/>
        </w:rPr>
      </w:pPr>
      <w:r w:rsidRPr="00D7567C">
        <w:rPr>
          <w:rStyle w:val="EndnoteReference"/>
          <w:sz w:val="20"/>
          <w:szCs w:val="20"/>
        </w:rPr>
        <w:endnoteRef/>
      </w:r>
      <w:r w:rsidRPr="00D7567C">
        <w:rPr>
          <w:sz w:val="20"/>
          <w:szCs w:val="20"/>
        </w:rPr>
        <w:t xml:space="preserve"> These values are voiced in Pinchot’s classic book on US forest management that emphasized the ‘greatest good’ for the greatest number  </w:t>
      </w:r>
      <w:r w:rsidRPr="00D7567C">
        <w:rPr>
          <w:sz w:val="20"/>
          <w:szCs w:val="20"/>
        </w:rPr>
        <w:fldChar w:fldCharType="begin"/>
      </w:r>
      <w:r w:rsidRPr="00D7567C">
        <w:rPr>
          <w:sz w:val="20"/>
          <w:szCs w:val="20"/>
        </w:rPr>
        <w:instrText xml:space="preserve"> ADDIN EN.CITE &lt;EndNote&gt;&lt;Cite&gt;&lt;Author&gt;Brown&lt;/Author&gt;&lt;Year&gt;1991&lt;/Year&gt;&lt;RecNum&gt;43764&lt;/RecNum&gt;&lt;DisplayText&gt;(Brown and Harris 1991, Miller 1992)&lt;/DisplayText&gt;&lt;record&gt;&lt;rec-number&gt;43764&lt;/rec-number&gt;&lt;foreign-keys&gt;&lt;key app="EN" db-id="zd99pwsezrwdx5ep05ixvswmttr9paate0sd" timestamp="1492188178"&gt;43764&lt;/key&gt;&lt;/foreign-keys&gt;&lt;ref-type name="Conference Proceedings"&gt;10&lt;/ref-type&gt;&lt;contributors&gt;&lt;authors&gt;&lt;author&gt;Brown, Greg&lt;/author&gt;&lt;author&gt;Charles C. Harris&lt;/author&gt;&lt;/authors&gt;&lt;/contributors&gt;&lt;titles&gt;&lt;title&gt;A Summary of Three Papers on Change in the US Forest Service&lt;/title&gt;&lt;secondary-title&gt;Society of American Foresters, National Convention, Economics, Policy, and Law Working Group&lt;/secondary-title&gt;&lt;/titles&gt;&lt;keywords&gt;&lt;keyword&gt;Thesis&lt;/keyword&gt;&lt;keyword&gt;Forest Service - United States&lt;/keyword&gt;&lt;keyword&gt;Enviro-forest practices - United States Forest Service&lt;/keyword&gt;&lt;/keywords&gt;&lt;dates&gt;&lt;year&gt;1991&lt;/year&gt;&lt;/dates&gt;&lt;pub-location&gt;San Francisco, August4-7&lt;/pub-location&gt;&lt;urls&gt;&lt;/urls&gt;&lt;/record&gt;&lt;/Cite&gt;&lt;Cite&gt;&lt;Author&gt;Miller&lt;/Author&gt;&lt;Year&gt;1992&lt;/Year&gt;&lt;RecNum&gt;43198&lt;/RecNum&gt;&lt;record&gt;&lt;rec-number&gt;43198&lt;/rec-number&gt;&lt;foreign-keys&gt;&lt;key app="EN" db-id="zd99pwsezrwdx5ep05ixvswmttr9paate0sd" timestamp="1492188178"&gt;43198&lt;/key&gt;&lt;/foreign-keys&gt;&lt;ref-type name="Journal Article"&gt;17&lt;/ref-type&gt;&lt;contributors&gt;&lt;authors&gt;&lt;author&gt;Miller, Char&lt;/author&gt;&lt;/authors&gt;&lt;/contributors&gt;&lt;titles&gt;&lt;title&gt;The Greening of Gifford Pinchot&lt;/title&gt;&lt;secondary-title&gt;Environmental History Review&lt;/secondary-title&gt;&lt;/titles&gt;&lt;periodical&gt;&lt;full-title&gt;Environmental History Review&lt;/full-title&gt;&lt;/periodical&gt;&lt;volume&gt;16&lt;/volume&gt;&lt;number&gt;Fall&lt;/number&gt;&lt;keywords&gt;&lt;keyword&gt;Thesis&lt;/keyword&gt;&lt;keyword&gt;Forest Service - USDA&lt;/keyword&gt;&lt;keyword&gt;Gifford Pinchot&lt;/keyword&gt;&lt;/keywords&gt;&lt;dates&gt;&lt;year&gt;1992&lt;/year&gt;&lt;/dates&gt;&lt;urls&gt;&lt;/urls&gt;&lt;/record&gt;&lt;/Cite&gt;&lt;/EndNote&gt;</w:instrText>
      </w:r>
      <w:r w:rsidRPr="00D7567C">
        <w:rPr>
          <w:sz w:val="20"/>
          <w:szCs w:val="20"/>
        </w:rPr>
        <w:fldChar w:fldCharType="separate"/>
      </w:r>
      <w:r w:rsidRPr="00D7567C">
        <w:rPr>
          <w:noProof/>
          <w:sz w:val="20"/>
          <w:szCs w:val="20"/>
        </w:rPr>
        <w:t>(Brown and Harris 1991, Miller 1992)</w:t>
      </w:r>
      <w:r w:rsidRPr="00D7567C">
        <w:rPr>
          <w:sz w:val="20"/>
          <w:szCs w:val="20"/>
        </w:rPr>
        <w:fldChar w:fldCharType="end"/>
      </w:r>
      <w:r w:rsidRPr="00D7567C">
        <w:rPr>
          <w:sz w:val="20"/>
          <w:szCs w:val="20"/>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F05E5B" w14:textId="77777777" w:rsidR="00CE5E7D" w:rsidRDefault="00CE5E7D" w:rsidP="004D48CB">
      <w:r>
        <w:separator/>
      </w:r>
    </w:p>
  </w:footnote>
  <w:footnote w:type="continuationSeparator" w:id="0">
    <w:p w14:paraId="77C0A9F3" w14:textId="77777777" w:rsidR="00CE5E7D" w:rsidRDefault="00CE5E7D" w:rsidP="004D48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E6CE4"/>
    <w:multiLevelType w:val="hybridMultilevel"/>
    <w:tmpl w:val="36968220"/>
    <w:lvl w:ilvl="0" w:tplc="FE80342A">
      <w:start w:val="1"/>
      <w:numFmt w:val="upperRoman"/>
      <w:lvlText w:val="%1."/>
      <w:lvlJc w:val="left"/>
      <w:pPr>
        <w:ind w:left="1080" w:hanging="72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D87F37"/>
    <w:multiLevelType w:val="hybridMultilevel"/>
    <w:tmpl w:val="2502111A"/>
    <w:lvl w:ilvl="0" w:tplc="FE80342A">
      <w:start w:val="1"/>
      <w:numFmt w:val="upperRoman"/>
      <w:lvlText w:val="%1."/>
      <w:lvlJc w:val="left"/>
      <w:pPr>
        <w:ind w:left="1080" w:hanging="72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E02B31"/>
    <w:multiLevelType w:val="hybridMultilevel"/>
    <w:tmpl w:val="BBF428EA"/>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382AD0"/>
    <w:multiLevelType w:val="hybridMultilevel"/>
    <w:tmpl w:val="5838C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33964"/>
    <w:multiLevelType w:val="hybridMultilevel"/>
    <w:tmpl w:val="8258E9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73D3A"/>
    <w:multiLevelType w:val="hybridMultilevel"/>
    <w:tmpl w:val="35127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9B5E84"/>
    <w:multiLevelType w:val="hybridMultilevel"/>
    <w:tmpl w:val="4CA26040"/>
    <w:lvl w:ilvl="0" w:tplc="0FBCE6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B52248"/>
    <w:multiLevelType w:val="hybridMultilevel"/>
    <w:tmpl w:val="A808A9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63166FF"/>
    <w:multiLevelType w:val="multilevel"/>
    <w:tmpl w:val="39284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74F49BA"/>
    <w:multiLevelType w:val="hybridMultilevel"/>
    <w:tmpl w:val="BBF428EA"/>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A50203"/>
    <w:multiLevelType w:val="hybridMultilevel"/>
    <w:tmpl w:val="5EAA3D72"/>
    <w:lvl w:ilvl="0" w:tplc="FE80342A">
      <w:start w:val="1"/>
      <w:numFmt w:val="upperRoman"/>
      <w:lvlText w:val="%1."/>
      <w:lvlJc w:val="left"/>
      <w:pPr>
        <w:ind w:left="1080" w:hanging="72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3044F7"/>
    <w:multiLevelType w:val="hybridMultilevel"/>
    <w:tmpl w:val="997A5D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CA5528"/>
    <w:multiLevelType w:val="hybridMultilevel"/>
    <w:tmpl w:val="30A21C66"/>
    <w:lvl w:ilvl="0" w:tplc="E0E40C7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791A5A"/>
    <w:multiLevelType w:val="hybridMultilevel"/>
    <w:tmpl w:val="76C03F4C"/>
    <w:lvl w:ilvl="0" w:tplc="FE80342A">
      <w:start w:val="1"/>
      <w:numFmt w:val="upperRoman"/>
      <w:lvlText w:val="%1."/>
      <w:lvlJc w:val="left"/>
      <w:pPr>
        <w:ind w:left="1080" w:hanging="72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E77E37"/>
    <w:multiLevelType w:val="hybridMultilevel"/>
    <w:tmpl w:val="BBF428EA"/>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3763D6"/>
    <w:multiLevelType w:val="hybridMultilevel"/>
    <w:tmpl w:val="4CA26040"/>
    <w:lvl w:ilvl="0" w:tplc="0FBCE6B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4B61BF"/>
    <w:multiLevelType w:val="hybridMultilevel"/>
    <w:tmpl w:val="68B66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9"/>
  </w:num>
  <w:num w:numId="4">
    <w:abstractNumId w:val="10"/>
  </w:num>
  <w:num w:numId="5">
    <w:abstractNumId w:val="14"/>
  </w:num>
  <w:num w:numId="6">
    <w:abstractNumId w:val="8"/>
  </w:num>
  <w:num w:numId="7">
    <w:abstractNumId w:val="12"/>
  </w:num>
  <w:num w:numId="8">
    <w:abstractNumId w:val="7"/>
  </w:num>
  <w:num w:numId="9">
    <w:abstractNumId w:val="11"/>
  </w:num>
  <w:num w:numId="10">
    <w:abstractNumId w:val="16"/>
  </w:num>
  <w:num w:numId="11">
    <w:abstractNumId w:val="2"/>
  </w:num>
  <w:num w:numId="12">
    <w:abstractNumId w:val="1"/>
  </w:num>
  <w:num w:numId="13">
    <w:abstractNumId w:val="13"/>
  </w:num>
  <w:num w:numId="14">
    <w:abstractNumId w:val="0"/>
  </w:num>
  <w:num w:numId="15">
    <w:abstractNumId w:val="4"/>
  </w:num>
  <w:num w:numId="16">
    <w:abstractNumId w:val="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Chicago 16th 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99pwsezrwdx5ep05ixvswmttr9paate0sd&quot;&gt;Master Library GEMmarch2017&lt;record-ids&gt;&lt;item&gt;25964&lt;/item&gt;&lt;item&gt;26338&lt;/item&gt;&lt;item&gt;26727&lt;/item&gt;&lt;item&gt;27049&lt;/item&gt;&lt;item&gt;27134&lt;/item&gt;&lt;item&gt;27142&lt;/item&gt;&lt;item&gt;27501&lt;/item&gt;&lt;item&gt;27656&lt;/item&gt;&lt;item&gt;27748&lt;/item&gt;&lt;item&gt;27884&lt;/item&gt;&lt;item&gt;27898&lt;/item&gt;&lt;item&gt;27972&lt;/item&gt;&lt;item&gt;27982&lt;/item&gt;&lt;item&gt;28386&lt;/item&gt;&lt;item&gt;28623&lt;/item&gt;&lt;item&gt;28656&lt;/item&gt;&lt;item&gt;28819&lt;/item&gt;&lt;item&gt;28832&lt;/item&gt;&lt;item&gt;28871&lt;/item&gt;&lt;item&gt;28913&lt;/item&gt;&lt;item&gt;29002&lt;/item&gt;&lt;item&gt;29279&lt;/item&gt;&lt;item&gt;29497&lt;/item&gt;&lt;item&gt;29734&lt;/item&gt;&lt;item&gt;29794&lt;/item&gt;&lt;item&gt;30354&lt;/item&gt;&lt;item&gt;31343&lt;/item&gt;&lt;item&gt;31934&lt;/item&gt;&lt;item&gt;32586&lt;/item&gt;&lt;item&gt;32736&lt;/item&gt;&lt;item&gt;32762&lt;/item&gt;&lt;item&gt;32807&lt;/item&gt;&lt;item&gt;32814&lt;/item&gt;&lt;item&gt;32922&lt;/item&gt;&lt;item&gt;33575&lt;/item&gt;&lt;item&gt;33637&lt;/item&gt;&lt;item&gt;33813&lt;/item&gt;&lt;item&gt;33884&lt;/item&gt;&lt;item&gt;34715&lt;/item&gt;&lt;item&gt;35162&lt;/item&gt;&lt;item&gt;35671&lt;/item&gt;&lt;item&gt;35886&lt;/item&gt;&lt;item&gt;36307&lt;/item&gt;&lt;item&gt;36308&lt;/item&gt;&lt;item&gt;36397&lt;/item&gt;&lt;item&gt;36402&lt;/item&gt;&lt;item&gt;36959&lt;/item&gt;&lt;item&gt;37106&lt;/item&gt;&lt;item&gt;37107&lt;/item&gt;&lt;item&gt;37995&lt;/item&gt;&lt;item&gt;38118&lt;/item&gt;&lt;item&gt;38801&lt;/item&gt;&lt;item&gt;39203&lt;/item&gt;&lt;item&gt;40142&lt;/item&gt;&lt;item&gt;40149&lt;/item&gt;&lt;item&gt;41186&lt;/item&gt;&lt;item&gt;41297&lt;/item&gt;&lt;item&gt;41382&lt;/item&gt;&lt;item&gt;41400&lt;/item&gt;&lt;item&gt;41583&lt;/item&gt;&lt;item&gt;41862&lt;/item&gt;&lt;item&gt;42676&lt;/item&gt;&lt;item&gt;42678&lt;/item&gt;&lt;item&gt;42832&lt;/item&gt;&lt;item&gt;43198&lt;/item&gt;&lt;item&gt;43202&lt;/item&gt;&lt;item&gt;43764&lt;/item&gt;&lt;item&gt;43938&lt;/item&gt;&lt;item&gt;44033&lt;/item&gt;&lt;item&gt;44434&lt;/item&gt;&lt;item&gt;44566&lt;/item&gt;&lt;item&gt;45235&lt;/item&gt;&lt;item&gt;45588&lt;/item&gt;&lt;item&gt;45677&lt;/item&gt;&lt;item&gt;45703&lt;/item&gt;&lt;item&gt;45712&lt;/item&gt;&lt;item&gt;81970&lt;/item&gt;&lt;item&gt;82036&lt;/item&gt;&lt;item&gt;82092&lt;/item&gt;&lt;item&gt;82093&lt;/item&gt;&lt;item&gt;82097&lt;/item&gt;&lt;item&gt;82103&lt;/item&gt;&lt;item&gt;82114&lt;/item&gt;&lt;item&gt;82153&lt;/item&gt;&lt;item&gt;82154&lt;/item&gt;&lt;item&gt;82178&lt;/item&gt;&lt;item&gt;82186&lt;/item&gt;&lt;item&gt;82187&lt;/item&gt;&lt;item&gt;82189&lt;/item&gt;&lt;item&gt;82190&lt;/item&gt;&lt;item&gt;82191&lt;/item&gt;&lt;item&gt;82193&lt;/item&gt;&lt;item&gt;82194&lt;/item&gt;&lt;item&gt;82198&lt;/item&gt;&lt;item&gt;82199&lt;/item&gt;&lt;item&gt;82200&lt;/item&gt;&lt;/record-ids&gt;&lt;/item&gt;&lt;/Libraries&gt;"/>
  </w:docVars>
  <w:rsids>
    <w:rsidRoot w:val="00D367A2"/>
    <w:rsid w:val="000003AA"/>
    <w:rsid w:val="00001C2D"/>
    <w:rsid w:val="00003C0A"/>
    <w:rsid w:val="00006903"/>
    <w:rsid w:val="0000713C"/>
    <w:rsid w:val="000109CA"/>
    <w:rsid w:val="00010A22"/>
    <w:rsid w:val="0001140A"/>
    <w:rsid w:val="0001144E"/>
    <w:rsid w:val="000148AA"/>
    <w:rsid w:val="00014935"/>
    <w:rsid w:val="00016D44"/>
    <w:rsid w:val="000221E2"/>
    <w:rsid w:val="00023683"/>
    <w:rsid w:val="00023E7F"/>
    <w:rsid w:val="0002566F"/>
    <w:rsid w:val="00026BFE"/>
    <w:rsid w:val="000315F0"/>
    <w:rsid w:val="00033E06"/>
    <w:rsid w:val="00037743"/>
    <w:rsid w:val="00042187"/>
    <w:rsid w:val="00044205"/>
    <w:rsid w:val="00045ACA"/>
    <w:rsid w:val="00047D84"/>
    <w:rsid w:val="00050B20"/>
    <w:rsid w:val="00053551"/>
    <w:rsid w:val="0005473D"/>
    <w:rsid w:val="00056C0C"/>
    <w:rsid w:val="0006333F"/>
    <w:rsid w:val="00063A7B"/>
    <w:rsid w:val="00066E4E"/>
    <w:rsid w:val="000702DB"/>
    <w:rsid w:val="000722C5"/>
    <w:rsid w:val="00072F4D"/>
    <w:rsid w:val="00073AA0"/>
    <w:rsid w:val="00074B7C"/>
    <w:rsid w:val="000818F5"/>
    <w:rsid w:val="000942AA"/>
    <w:rsid w:val="000948E4"/>
    <w:rsid w:val="000955B4"/>
    <w:rsid w:val="00097E5B"/>
    <w:rsid w:val="000A0246"/>
    <w:rsid w:val="000A0308"/>
    <w:rsid w:val="000A1405"/>
    <w:rsid w:val="000A18D8"/>
    <w:rsid w:val="000A1F20"/>
    <w:rsid w:val="000A286C"/>
    <w:rsid w:val="000A29CF"/>
    <w:rsid w:val="000A3790"/>
    <w:rsid w:val="000A3C20"/>
    <w:rsid w:val="000A4065"/>
    <w:rsid w:val="000A450D"/>
    <w:rsid w:val="000A474A"/>
    <w:rsid w:val="000A4C3F"/>
    <w:rsid w:val="000A56BD"/>
    <w:rsid w:val="000A5FF5"/>
    <w:rsid w:val="000A6C44"/>
    <w:rsid w:val="000A7E31"/>
    <w:rsid w:val="000B103F"/>
    <w:rsid w:val="000B15CC"/>
    <w:rsid w:val="000B2BC7"/>
    <w:rsid w:val="000B46AA"/>
    <w:rsid w:val="000B5EF4"/>
    <w:rsid w:val="000B5F57"/>
    <w:rsid w:val="000B6413"/>
    <w:rsid w:val="000C114E"/>
    <w:rsid w:val="000C1EC8"/>
    <w:rsid w:val="000C21A6"/>
    <w:rsid w:val="000C2467"/>
    <w:rsid w:val="000C259A"/>
    <w:rsid w:val="000D0583"/>
    <w:rsid w:val="000D06B2"/>
    <w:rsid w:val="000D1460"/>
    <w:rsid w:val="000D23BC"/>
    <w:rsid w:val="000D253E"/>
    <w:rsid w:val="000D28D3"/>
    <w:rsid w:val="000D2A48"/>
    <w:rsid w:val="000D4A07"/>
    <w:rsid w:val="000D56DC"/>
    <w:rsid w:val="000E0026"/>
    <w:rsid w:val="000E00EF"/>
    <w:rsid w:val="000E0FE8"/>
    <w:rsid w:val="000E217C"/>
    <w:rsid w:val="000E28FD"/>
    <w:rsid w:val="000E2E8E"/>
    <w:rsid w:val="000E335F"/>
    <w:rsid w:val="000E35CC"/>
    <w:rsid w:val="000E46DC"/>
    <w:rsid w:val="000E5720"/>
    <w:rsid w:val="000E58D5"/>
    <w:rsid w:val="000E6B4D"/>
    <w:rsid w:val="000F00B0"/>
    <w:rsid w:val="000F013D"/>
    <w:rsid w:val="000F4E26"/>
    <w:rsid w:val="000F5273"/>
    <w:rsid w:val="000F70AC"/>
    <w:rsid w:val="000F7326"/>
    <w:rsid w:val="00103020"/>
    <w:rsid w:val="00107084"/>
    <w:rsid w:val="0010726F"/>
    <w:rsid w:val="00111284"/>
    <w:rsid w:val="00112302"/>
    <w:rsid w:val="00115613"/>
    <w:rsid w:val="001157C8"/>
    <w:rsid w:val="00117307"/>
    <w:rsid w:val="001220F7"/>
    <w:rsid w:val="00122CBE"/>
    <w:rsid w:val="0012371A"/>
    <w:rsid w:val="00124374"/>
    <w:rsid w:val="00127DD1"/>
    <w:rsid w:val="00130B20"/>
    <w:rsid w:val="00131054"/>
    <w:rsid w:val="001338AF"/>
    <w:rsid w:val="001338FA"/>
    <w:rsid w:val="001357F6"/>
    <w:rsid w:val="00135BE9"/>
    <w:rsid w:val="0014039F"/>
    <w:rsid w:val="001403EB"/>
    <w:rsid w:val="001406BA"/>
    <w:rsid w:val="001432EE"/>
    <w:rsid w:val="001438EE"/>
    <w:rsid w:val="001456CE"/>
    <w:rsid w:val="00145F2F"/>
    <w:rsid w:val="00154468"/>
    <w:rsid w:val="0015482E"/>
    <w:rsid w:val="0015558B"/>
    <w:rsid w:val="00155ED2"/>
    <w:rsid w:val="00156539"/>
    <w:rsid w:val="001635D7"/>
    <w:rsid w:val="00165E59"/>
    <w:rsid w:val="001721E3"/>
    <w:rsid w:val="001727CC"/>
    <w:rsid w:val="00175180"/>
    <w:rsid w:val="00175823"/>
    <w:rsid w:val="00177A12"/>
    <w:rsid w:val="00180F07"/>
    <w:rsid w:val="001814DF"/>
    <w:rsid w:val="001820BA"/>
    <w:rsid w:val="00182BEA"/>
    <w:rsid w:val="00186080"/>
    <w:rsid w:val="00187C00"/>
    <w:rsid w:val="00191305"/>
    <w:rsid w:val="00191AD7"/>
    <w:rsid w:val="00191F95"/>
    <w:rsid w:val="00192CAE"/>
    <w:rsid w:val="001934F6"/>
    <w:rsid w:val="00193A6E"/>
    <w:rsid w:val="00193ECB"/>
    <w:rsid w:val="0019598C"/>
    <w:rsid w:val="00195A77"/>
    <w:rsid w:val="001A1CC7"/>
    <w:rsid w:val="001A3ABD"/>
    <w:rsid w:val="001A57C7"/>
    <w:rsid w:val="001B1D11"/>
    <w:rsid w:val="001B2791"/>
    <w:rsid w:val="001B2DB7"/>
    <w:rsid w:val="001C142E"/>
    <w:rsid w:val="001C1BAF"/>
    <w:rsid w:val="001C21C1"/>
    <w:rsid w:val="001C30B0"/>
    <w:rsid w:val="001C5728"/>
    <w:rsid w:val="001C6524"/>
    <w:rsid w:val="001D2D2C"/>
    <w:rsid w:val="001D498A"/>
    <w:rsid w:val="001D5600"/>
    <w:rsid w:val="001E0105"/>
    <w:rsid w:val="001E120A"/>
    <w:rsid w:val="001E1294"/>
    <w:rsid w:val="001E1DFC"/>
    <w:rsid w:val="001E20B0"/>
    <w:rsid w:val="001E7E88"/>
    <w:rsid w:val="001F13C3"/>
    <w:rsid w:val="001F2FFC"/>
    <w:rsid w:val="001F49D9"/>
    <w:rsid w:val="001F5D00"/>
    <w:rsid w:val="00200094"/>
    <w:rsid w:val="0020065E"/>
    <w:rsid w:val="0020141B"/>
    <w:rsid w:val="002036EA"/>
    <w:rsid w:val="002075A4"/>
    <w:rsid w:val="0021131D"/>
    <w:rsid w:val="00211D63"/>
    <w:rsid w:val="00212125"/>
    <w:rsid w:val="00214A04"/>
    <w:rsid w:val="00215337"/>
    <w:rsid w:val="002171D9"/>
    <w:rsid w:val="00217376"/>
    <w:rsid w:val="002178FC"/>
    <w:rsid w:val="002207D2"/>
    <w:rsid w:val="00220E01"/>
    <w:rsid w:val="00221181"/>
    <w:rsid w:val="0022259C"/>
    <w:rsid w:val="002238C8"/>
    <w:rsid w:val="002249E8"/>
    <w:rsid w:val="00224B3D"/>
    <w:rsid w:val="00224E5B"/>
    <w:rsid w:val="00227825"/>
    <w:rsid w:val="002304E5"/>
    <w:rsid w:val="00232C8B"/>
    <w:rsid w:val="00234817"/>
    <w:rsid w:val="002367E5"/>
    <w:rsid w:val="002400C5"/>
    <w:rsid w:val="002409F7"/>
    <w:rsid w:val="00242B3A"/>
    <w:rsid w:val="00244237"/>
    <w:rsid w:val="00244BA8"/>
    <w:rsid w:val="00245608"/>
    <w:rsid w:val="0024654A"/>
    <w:rsid w:val="002478B9"/>
    <w:rsid w:val="00250230"/>
    <w:rsid w:val="002513F9"/>
    <w:rsid w:val="00251B99"/>
    <w:rsid w:val="00252C78"/>
    <w:rsid w:val="00254AF5"/>
    <w:rsid w:val="00254CEB"/>
    <w:rsid w:val="00256A2B"/>
    <w:rsid w:val="002605FB"/>
    <w:rsid w:val="002611D2"/>
    <w:rsid w:val="002716DD"/>
    <w:rsid w:val="0027299A"/>
    <w:rsid w:val="00274BE5"/>
    <w:rsid w:val="002760D9"/>
    <w:rsid w:val="0027737B"/>
    <w:rsid w:val="002807E7"/>
    <w:rsid w:val="00282F79"/>
    <w:rsid w:val="0028419E"/>
    <w:rsid w:val="00285380"/>
    <w:rsid w:val="00290DE8"/>
    <w:rsid w:val="002915D5"/>
    <w:rsid w:val="0029276E"/>
    <w:rsid w:val="00296D28"/>
    <w:rsid w:val="0029798F"/>
    <w:rsid w:val="002A0A47"/>
    <w:rsid w:val="002A2FAE"/>
    <w:rsid w:val="002A3195"/>
    <w:rsid w:val="002A4C03"/>
    <w:rsid w:val="002A623E"/>
    <w:rsid w:val="002A6EAB"/>
    <w:rsid w:val="002A7DBE"/>
    <w:rsid w:val="002B055A"/>
    <w:rsid w:val="002B06AC"/>
    <w:rsid w:val="002B109C"/>
    <w:rsid w:val="002B154B"/>
    <w:rsid w:val="002B3A4B"/>
    <w:rsid w:val="002B424E"/>
    <w:rsid w:val="002C0942"/>
    <w:rsid w:val="002C16F3"/>
    <w:rsid w:val="002C1C38"/>
    <w:rsid w:val="002C67CF"/>
    <w:rsid w:val="002C79A0"/>
    <w:rsid w:val="002D016A"/>
    <w:rsid w:val="002D0CAE"/>
    <w:rsid w:val="002D0F94"/>
    <w:rsid w:val="002D187F"/>
    <w:rsid w:val="002D2275"/>
    <w:rsid w:val="002D233B"/>
    <w:rsid w:val="002D3199"/>
    <w:rsid w:val="002D31C8"/>
    <w:rsid w:val="002D3C27"/>
    <w:rsid w:val="002D7AED"/>
    <w:rsid w:val="002E013F"/>
    <w:rsid w:val="002E0336"/>
    <w:rsid w:val="002E0E2B"/>
    <w:rsid w:val="002E16A1"/>
    <w:rsid w:val="002E755E"/>
    <w:rsid w:val="002F176D"/>
    <w:rsid w:val="002F1B6C"/>
    <w:rsid w:val="002F40DB"/>
    <w:rsid w:val="002F674E"/>
    <w:rsid w:val="002F6F27"/>
    <w:rsid w:val="002F750F"/>
    <w:rsid w:val="00301BB3"/>
    <w:rsid w:val="00301D34"/>
    <w:rsid w:val="00302B74"/>
    <w:rsid w:val="0030410E"/>
    <w:rsid w:val="00304293"/>
    <w:rsid w:val="003050BB"/>
    <w:rsid w:val="0031147F"/>
    <w:rsid w:val="003117E5"/>
    <w:rsid w:val="003131E1"/>
    <w:rsid w:val="00313336"/>
    <w:rsid w:val="003144A5"/>
    <w:rsid w:val="00320490"/>
    <w:rsid w:val="0032081B"/>
    <w:rsid w:val="00320C63"/>
    <w:rsid w:val="003228D0"/>
    <w:rsid w:val="00322A01"/>
    <w:rsid w:val="00323FF4"/>
    <w:rsid w:val="00330A0C"/>
    <w:rsid w:val="00331EDA"/>
    <w:rsid w:val="0033416D"/>
    <w:rsid w:val="003371D1"/>
    <w:rsid w:val="00340563"/>
    <w:rsid w:val="00344A44"/>
    <w:rsid w:val="0034736F"/>
    <w:rsid w:val="0035474E"/>
    <w:rsid w:val="003579F8"/>
    <w:rsid w:val="003665EE"/>
    <w:rsid w:val="003667F1"/>
    <w:rsid w:val="00372B7B"/>
    <w:rsid w:val="00373F0C"/>
    <w:rsid w:val="003742DA"/>
    <w:rsid w:val="0037432A"/>
    <w:rsid w:val="00375B78"/>
    <w:rsid w:val="0038091D"/>
    <w:rsid w:val="00382F10"/>
    <w:rsid w:val="00384371"/>
    <w:rsid w:val="0038631A"/>
    <w:rsid w:val="003864F2"/>
    <w:rsid w:val="003900CF"/>
    <w:rsid w:val="0039098C"/>
    <w:rsid w:val="00393A4D"/>
    <w:rsid w:val="00393D1A"/>
    <w:rsid w:val="003964C5"/>
    <w:rsid w:val="00397CB6"/>
    <w:rsid w:val="003A2816"/>
    <w:rsid w:val="003A4B8A"/>
    <w:rsid w:val="003A501B"/>
    <w:rsid w:val="003A7270"/>
    <w:rsid w:val="003B07D3"/>
    <w:rsid w:val="003B2365"/>
    <w:rsid w:val="003B55B9"/>
    <w:rsid w:val="003B5751"/>
    <w:rsid w:val="003C42A4"/>
    <w:rsid w:val="003C7613"/>
    <w:rsid w:val="003D3796"/>
    <w:rsid w:val="003D3CC0"/>
    <w:rsid w:val="003D48B0"/>
    <w:rsid w:val="003D7A55"/>
    <w:rsid w:val="003E0569"/>
    <w:rsid w:val="003E2D6C"/>
    <w:rsid w:val="003E33E2"/>
    <w:rsid w:val="003E38AD"/>
    <w:rsid w:val="003E6ACD"/>
    <w:rsid w:val="003E759C"/>
    <w:rsid w:val="003F110C"/>
    <w:rsid w:val="003F3528"/>
    <w:rsid w:val="003F4F15"/>
    <w:rsid w:val="003F52AE"/>
    <w:rsid w:val="0040065F"/>
    <w:rsid w:val="00400E39"/>
    <w:rsid w:val="00401483"/>
    <w:rsid w:val="0040230A"/>
    <w:rsid w:val="00402F4B"/>
    <w:rsid w:val="0040300C"/>
    <w:rsid w:val="00403F14"/>
    <w:rsid w:val="00404C9F"/>
    <w:rsid w:val="0040607E"/>
    <w:rsid w:val="0040680F"/>
    <w:rsid w:val="00414D76"/>
    <w:rsid w:val="00415750"/>
    <w:rsid w:val="0041788E"/>
    <w:rsid w:val="004244A2"/>
    <w:rsid w:val="00424C3E"/>
    <w:rsid w:val="004253F1"/>
    <w:rsid w:val="00426034"/>
    <w:rsid w:val="004260A3"/>
    <w:rsid w:val="00427C47"/>
    <w:rsid w:val="0043200A"/>
    <w:rsid w:val="00432986"/>
    <w:rsid w:val="00432D8F"/>
    <w:rsid w:val="0043485C"/>
    <w:rsid w:val="00434DC4"/>
    <w:rsid w:val="00434F70"/>
    <w:rsid w:val="00436EAC"/>
    <w:rsid w:val="00437555"/>
    <w:rsid w:val="00447F9B"/>
    <w:rsid w:val="00450594"/>
    <w:rsid w:val="00450641"/>
    <w:rsid w:val="00451412"/>
    <w:rsid w:val="004518AC"/>
    <w:rsid w:val="004529BE"/>
    <w:rsid w:val="004532FC"/>
    <w:rsid w:val="00453524"/>
    <w:rsid w:val="00454F68"/>
    <w:rsid w:val="004555DF"/>
    <w:rsid w:val="00456263"/>
    <w:rsid w:val="00456C5C"/>
    <w:rsid w:val="00463BB7"/>
    <w:rsid w:val="00465EEA"/>
    <w:rsid w:val="0046757D"/>
    <w:rsid w:val="004677F3"/>
    <w:rsid w:val="00470C46"/>
    <w:rsid w:val="0047168B"/>
    <w:rsid w:val="00475266"/>
    <w:rsid w:val="00476013"/>
    <w:rsid w:val="00481128"/>
    <w:rsid w:val="00482EDC"/>
    <w:rsid w:val="00482F59"/>
    <w:rsid w:val="00484E55"/>
    <w:rsid w:val="004854D8"/>
    <w:rsid w:val="00490711"/>
    <w:rsid w:val="00493330"/>
    <w:rsid w:val="00497141"/>
    <w:rsid w:val="004A2FF3"/>
    <w:rsid w:val="004A4333"/>
    <w:rsid w:val="004A4F0E"/>
    <w:rsid w:val="004A6243"/>
    <w:rsid w:val="004A624C"/>
    <w:rsid w:val="004A775C"/>
    <w:rsid w:val="004B30FA"/>
    <w:rsid w:val="004C05C2"/>
    <w:rsid w:val="004C1C3D"/>
    <w:rsid w:val="004C356C"/>
    <w:rsid w:val="004C4A9B"/>
    <w:rsid w:val="004C6F23"/>
    <w:rsid w:val="004C71EC"/>
    <w:rsid w:val="004D1DA6"/>
    <w:rsid w:val="004D1ED5"/>
    <w:rsid w:val="004D2517"/>
    <w:rsid w:val="004D347E"/>
    <w:rsid w:val="004D362D"/>
    <w:rsid w:val="004D439C"/>
    <w:rsid w:val="004D48CB"/>
    <w:rsid w:val="004D5197"/>
    <w:rsid w:val="004D6D42"/>
    <w:rsid w:val="004E2DED"/>
    <w:rsid w:val="004E78B5"/>
    <w:rsid w:val="004E7E55"/>
    <w:rsid w:val="004F044D"/>
    <w:rsid w:val="004F2C17"/>
    <w:rsid w:val="004F3CD0"/>
    <w:rsid w:val="004F6D39"/>
    <w:rsid w:val="00500069"/>
    <w:rsid w:val="00500340"/>
    <w:rsid w:val="00501D4C"/>
    <w:rsid w:val="00503CE8"/>
    <w:rsid w:val="00504D26"/>
    <w:rsid w:val="005066F5"/>
    <w:rsid w:val="0050676F"/>
    <w:rsid w:val="00507EFE"/>
    <w:rsid w:val="00510435"/>
    <w:rsid w:val="00510AB5"/>
    <w:rsid w:val="00511624"/>
    <w:rsid w:val="005116A1"/>
    <w:rsid w:val="00512358"/>
    <w:rsid w:val="0051239C"/>
    <w:rsid w:val="005124E3"/>
    <w:rsid w:val="00512570"/>
    <w:rsid w:val="00512812"/>
    <w:rsid w:val="00514C9C"/>
    <w:rsid w:val="00516DE9"/>
    <w:rsid w:val="00520628"/>
    <w:rsid w:val="00520818"/>
    <w:rsid w:val="00521183"/>
    <w:rsid w:val="0052276A"/>
    <w:rsid w:val="005242FD"/>
    <w:rsid w:val="00526AE6"/>
    <w:rsid w:val="005307D3"/>
    <w:rsid w:val="00531047"/>
    <w:rsid w:val="00531763"/>
    <w:rsid w:val="00531CA2"/>
    <w:rsid w:val="0053240C"/>
    <w:rsid w:val="005345EC"/>
    <w:rsid w:val="00537043"/>
    <w:rsid w:val="00537DA1"/>
    <w:rsid w:val="0054034E"/>
    <w:rsid w:val="00540807"/>
    <w:rsid w:val="0054103B"/>
    <w:rsid w:val="005411F4"/>
    <w:rsid w:val="005423A9"/>
    <w:rsid w:val="005444E6"/>
    <w:rsid w:val="005446F9"/>
    <w:rsid w:val="005477F1"/>
    <w:rsid w:val="0054797D"/>
    <w:rsid w:val="0055086A"/>
    <w:rsid w:val="0055096F"/>
    <w:rsid w:val="00551379"/>
    <w:rsid w:val="00552B2F"/>
    <w:rsid w:val="00553350"/>
    <w:rsid w:val="005540AE"/>
    <w:rsid w:val="00554EAA"/>
    <w:rsid w:val="00555117"/>
    <w:rsid w:val="00556570"/>
    <w:rsid w:val="0056263D"/>
    <w:rsid w:val="00563DBA"/>
    <w:rsid w:val="00564371"/>
    <w:rsid w:val="00565469"/>
    <w:rsid w:val="00567120"/>
    <w:rsid w:val="005679A7"/>
    <w:rsid w:val="005742A3"/>
    <w:rsid w:val="00576E17"/>
    <w:rsid w:val="0057754D"/>
    <w:rsid w:val="0058094D"/>
    <w:rsid w:val="00581493"/>
    <w:rsid w:val="005822DF"/>
    <w:rsid w:val="00582F95"/>
    <w:rsid w:val="00587266"/>
    <w:rsid w:val="00587423"/>
    <w:rsid w:val="00587435"/>
    <w:rsid w:val="00587F99"/>
    <w:rsid w:val="005927ED"/>
    <w:rsid w:val="005947E4"/>
    <w:rsid w:val="00596152"/>
    <w:rsid w:val="00596ACE"/>
    <w:rsid w:val="005A1C7B"/>
    <w:rsid w:val="005A2946"/>
    <w:rsid w:val="005A4478"/>
    <w:rsid w:val="005A50E0"/>
    <w:rsid w:val="005A50FB"/>
    <w:rsid w:val="005A58B6"/>
    <w:rsid w:val="005A6A04"/>
    <w:rsid w:val="005A7084"/>
    <w:rsid w:val="005A7226"/>
    <w:rsid w:val="005B0AD1"/>
    <w:rsid w:val="005B0BC8"/>
    <w:rsid w:val="005B28DF"/>
    <w:rsid w:val="005B4626"/>
    <w:rsid w:val="005C0905"/>
    <w:rsid w:val="005C0F26"/>
    <w:rsid w:val="005C3BB9"/>
    <w:rsid w:val="005C3F5F"/>
    <w:rsid w:val="005C4100"/>
    <w:rsid w:val="005C5028"/>
    <w:rsid w:val="005C7318"/>
    <w:rsid w:val="005C7A70"/>
    <w:rsid w:val="005D0B87"/>
    <w:rsid w:val="005D2EC2"/>
    <w:rsid w:val="005D2FAF"/>
    <w:rsid w:val="005D38B4"/>
    <w:rsid w:val="005D5262"/>
    <w:rsid w:val="005D532C"/>
    <w:rsid w:val="005D538F"/>
    <w:rsid w:val="005D6236"/>
    <w:rsid w:val="005D65B1"/>
    <w:rsid w:val="005D6D12"/>
    <w:rsid w:val="005E08C0"/>
    <w:rsid w:val="005E0C75"/>
    <w:rsid w:val="005E1939"/>
    <w:rsid w:val="005E5157"/>
    <w:rsid w:val="005E5B55"/>
    <w:rsid w:val="005F111A"/>
    <w:rsid w:val="005F1947"/>
    <w:rsid w:val="005F2204"/>
    <w:rsid w:val="005F2F60"/>
    <w:rsid w:val="005F4C58"/>
    <w:rsid w:val="005F6742"/>
    <w:rsid w:val="005F7BE6"/>
    <w:rsid w:val="00600CA1"/>
    <w:rsid w:val="006010C1"/>
    <w:rsid w:val="00605580"/>
    <w:rsid w:val="0060571C"/>
    <w:rsid w:val="00605A27"/>
    <w:rsid w:val="00611BF0"/>
    <w:rsid w:val="00612F0A"/>
    <w:rsid w:val="006132D9"/>
    <w:rsid w:val="006133AF"/>
    <w:rsid w:val="006133D9"/>
    <w:rsid w:val="0061450C"/>
    <w:rsid w:val="0061797A"/>
    <w:rsid w:val="00622A84"/>
    <w:rsid w:val="00625BCA"/>
    <w:rsid w:val="00626E9D"/>
    <w:rsid w:val="00636E9E"/>
    <w:rsid w:val="00637273"/>
    <w:rsid w:val="00640993"/>
    <w:rsid w:val="00640F5D"/>
    <w:rsid w:val="00641276"/>
    <w:rsid w:val="00641D88"/>
    <w:rsid w:val="0064263A"/>
    <w:rsid w:val="00642B7D"/>
    <w:rsid w:val="00642D49"/>
    <w:rsid w:val="00643A62"/>
    <w:rsid w:val="006459A9"/>
    <w:rsid w:val="00646FFA"/>
    <w:rsid w:val="00650BB0"/>
    <w:rsid w:val="00650F79"/>
    <w:rsid w:val="00650FC6"/>
    <w:rsid w:val="00651D68"/>
    <w:rsid w:val="00652544"/>
    <w:rsid w:val="00653AFB"/>
    <w:rsid w:val="006554C1"/>
    <w:rsid w:val="00655CC1"/>
    <w:rsid w:val="00656BAF"/>
    <w:rsid w:val="00660248"/>
    <w:rsid w:val="00662433"/>
    <w:rsid w:val="00663278"/>
    <w:rsid w:val="00663C81"/>
    <w:rsid w:val="0066651B"/>
    <w:rsid w:val="006668CA"/>
    <w:rsid w:val="00666F67"/>
    <w:rsid w:val="00671526"/>
    <w:rsid w:val="00671D9B"/>
    <w:rsid w:val="00671F5D"/>
    <w:rsid w:val="0067671B"/>
    <w:rsid w:val="00680DA9"/>
    <w:rsid w:val="00683AE4"/>
    <w:rsid w:val="00685432"/>
    <w:rsid w:val="00686C11"/>
    <w:rsid w:val="006907D9"/>
    <w:rsid w:val="00690923"/>
    <w:rsid w:val="00690FC4"/>
    <w:rsid w:val="0069365B"/>
    <w:rsid w:val="00693A40"/>
    <w:rsid w:val="006943EA"/>
    <w:rsid w:val="0069797F"/>
    <w:rsid w:val="006A22E7"/>
    <w:rsid w:val="006A2B34"/>
    <w:rsid w:val="006A5A68"/>
    <w:rsid w:val="006A6957"/>
    <w:rsid w:val="006B3602"/>
    <w:rsid w:val="006B3624"/>
    <w:rsid w:val="006C2318"/>
    <w:rsid w:val="006C24EE"/>
    <w:rsid w:val="006C2FFC"/>
    <w:rsid w:val="006C3964"/>
    <w:rsid w:val="006C3E3C"/>
    <w:rsid w:val="006C4E34"/>
    <w:rsid w:val="006C5ACD"/>
    <w:rsid w:val="006C7F0D"/>
    <w:rsid w:val="006D18BF"/>
    <w:rsid w:val="006D2332"/>
    <w:rsid w:val="006D2930"/>
    <w:rsid w:val="006D5FE6"/>
    <w:rsid w:val="006D7F92"/>
    <w:rsid w:val="006E03E2"/>
    <w:rsid w:val="006E072B"/>
    <w:rsid w:val="006E0D8D"/>
    <w:rsid w:val="006E2476"/>
    <w:rsid w:val="006E2E1D"/>
    <w:rsid w:val="006E4365"/>
    <w:rsid w:val="006E4E69"/>
    <w:rsid w:val="006F1AF5"/>
    <w:rsid w:val="006F2020"/>
    <w:rsid w:val="006F342C"/>
    <w:rsid w:val="006F3E87"/>
    <w:rsid w:val="006F49A5"/>
    <w:rsid w:val="006F5254"/>
    <w:rsid w:val="00700FB7"/>
    <w:rsid w:val="007051A9"/>
    <w:rsid w:val="00705B1C"/>
    <w:rsid w:val="007064F7"/>
    <w:rsid w:val="00707523"/>
    <w:rsid w:val="00707EEC"/>
    <w:rsid w:val="00713E01"/>
    <w:rsid w:val="00714669"/>
    <w:rsid w:val="007149F5"/>
    <w:rsid w:val="00715720"/>
    <w:rsid w:val="0071686E"/>
    <w:rsid w:val="007171CA"/>
    <w:rsid w:val="00720061"/>
    <w:rsid w:val="00720CA7"/>
    <w:rsid w:val="00720F19"/>
    <w:rsid w:val="007220B2"/>
    <w:rsid w:val="007222D7"/>
    <w:rsid w:val="00722A5F"/>
    <w:rsid w:val="00722A7E"/>
    <w:rsid w:val="007238B0"/>
    <w:rsid w:val="00725827"/>
    <w:rsid w:val="00726035"/>
    <w:rsid w:val="00727B09"/>
    <w:rsid w:val="00730C20"/>
    <w:rsid w:val="0073241E"/>
    <w:rsid w:val="0073287B"/>
    <w:rsid w:val="00734A23"/>
    <w:rsid w:val="007402F9"/>
    <w:rsid w:val="007412F2"/>
    <w:rsid w:val="00741B3E"/>
    <w:rsid w:val="007428F5"/>
    <w:rsid w:val="0074404C"/>
    <w:rsid w:val="00746F5B"/>
    <w:rsid w:val="007524D0"/>
    <w:rsid w:val="00752B15"/>
    <w:rsid w:val="00761DF0"/>
    <w:rsid w:val="00762E03"/>
    <w:rsid w:val="00764944"/>
    <w:rsid w:val="00770C83"/>
    <w:rsid w:val="0077478A"/>
    <w:rsid w:val="00774D0D"/>
    <w:rsid w:val="00776523"/>
    <w:rsid w:val="00777221"/>
    <w:rsid w:val="00777B84"/>
    <w:rsid w:val="00781989"/>
    <w:rsid w:val="00782705"/>
    <w:rsid w:val="00791CCA"/>
    <w:rsid w:val="007920AB"/>
    <w:rsid w:val="00794D59"/>
    <w:rsid w:val="00794FB1"/>
    <w:rsid w:val="007A295D"/>
    <w:rsid w:val="007A31FD"/>
    <w:rsid w:val="007A3908"/>
    <w:rsid w:val="007A3BEC"/>
    <w:rsid w:val="007A46A5"/>
    <w:rsid w:val="007A4F5C"/>
    <w:rsid w:val="007A53BC"/>
    <w:rsid w:val="007A7758"/>
    <w:rsid w:val="007B18C4"/>
    <w:rsid w:val="007B190B"/>
    <w:rsid w:val="007B4765"/>
    <w:rsid w:val="007B5191"/>
    <w:rsid w:val="007B58EF"/>
    <w:rsid w:val="007C2AE5"/>
    <w:rsid w:val="007C513D"/>
    <w:rsid w:val="007D1726"/>
    <w:rsid w:val="007D3A06"/>
    <w:rsid w:val="007D3ACA"/>
    <w:rsid w:val="007D3B89"/>
    <w:rsid w:val="007D6FEF"/>
    <w:rsid w:val="007D7BB1"/>
    <w:rsid w:val="007D7F16"/>
    <w:rsid w:val="007E108D"/>
    <w:rsid w:val="007E30F9"/>
    <w:rsid w:val="007E37C6"/>
    <w:rsid w:val="007E4790"/>
    <w:rsid w:val="007E517B"/>
    <w:rsid w:val="007E7261"/>
    <w:rsid w:val="007E7C5C"/>
    <w:rsid w:val="007E7DC0"/>
    <w:rsid w:val="007F2987"/>
    <w:rsid w:val="007F49F2"/>
    <w:rsid w:val="007F4F7A"/>
    <w:rsid w:val="007F6307"/>
    <w:rsid w:val="007F7000"/>
    <w:rsid w:val="00800CA9"/>
    <w:rsid w:val="00801A30"/>
    <w:rsid w:val="00804BDE"/>
    <w:rsid w:val="00811414"/>
    <w:rsid w:val="00811CAE"/>
    <w:rsid w:val="00814AAF"/>
    <w:rsid w:val="00821E4B"/>
    <w:rsid w:val="0082205E"/>
    <w:rsid w:val="00822205"/>
    <w:rsid w:val="0082291D"/>
    <w:rsid w:val="00823526"/>
    <w:rsid w:val="00824313"/>
    <w:rsid w:val="008247B4"/>
    <w:rsid w:val="00826F58"/>
    <w:rsid w:val="00832BA8"/>
    <w:rsid w:val="0083418E"/>
    <w:rsid w:val="0083540C"/>
    <w:rsid w:val="0084127F"/>
    <w:rsid w:val="00841AC8"/>
    <w:rsid w:val="00841DAE"/>
    <w:rsid w:val="00842AA6"/>
    <w:rsid w:val="00842D5C"/>
    <w:rsid w:val="00844807"/>
    <w:rsid w:val="00846A79"/>
    <w:rsid w:val="00850412"/>
    <w:rsid w:val="008510DB"/>
    <w:rsid w:val="008522D0"/>
    <w:rsid w:val="008543D0"/>
    <w:rsid w:val="00854FA0"/>
    <w:rsid w:val="008576BB"/>
    <w:rsid w:val="008621E4"/>
    <w:rsid w:val="00864AAF"/>
    <w:rsid w:val="00865829"/>
    <w:rsid w:val="00865843"/>
    <w:rsid w:val="00871CCC"/>
    <w:rsid w:val="008720C1"/>
    <w:rsid w:val="008743EB"/>
    <w:rsid w:val="0087447A"/>
    <w:rsid w:val="008812E0"/>
    <w:rsid w:val="0088276D"/>
    <w:rsid w:val="00890A11"/>
    <w:rsid w:val="00891435"/>
    <w:rsid w:val="008915EA"/>
    <w:rsid w:val="00893111"/>
    <w:rsid w:val="00893EAA"/>
    <w:rsid w:val="008943B0"/>
    <w:rsid w:val="0089549D"/>
    <w:rsid w:val="00895FBC"/>
    <w:rsid w:val="008A06E2"/>
    <w:rsid w:val="008A343D"/>
    <w:rsid w:val="008A4167"/>
    <w:rsid w:val="008A4518"/>
    <w:rsid w:val="008B1022"/>
    <w:rsid w:val="008B1E48"/>
    <w:rsid w:val="008B2C19"/>
    <w:rsid w:val="008B6BCD"/>
    <w:rsid w:val="008B7005"/>
    <w:rsid w:val="008B7EB2"/>
    <w:rsid w:val="008C16F0"/>
    <w:rsid w:val="008C1C30"/>
    <w:rsid w:val="008C1FDB"/>
    <w:rsid w:val="008C7274"/>
    <w:rsid w:val="008D12A2"/>
    <w:rsid w:val="008D5AB9"/>
    <w:rsid w:val="008D681F"/>
    <w:rsid w:val="008D77C0"/>
    <w:rsid w:val="008E11D1"/>
    <w:rsid w:val="008E2DE5"/>
    <w:rsid w:val="008E3226"/>
    <w:rsid w:val="008E4829"/>
    <w:rsid w:val="008E5074"/>
    <w:rsid w:val="008E5539"/>
    <w:rsid w:val="008F3343"/>
    <w:rsid w:val="008F34E1"/>
    <w:rsid w:val="008F4056"/>
    <w:rsid w:val="008F5575"/>
    <w:rsid w:val="008F5D84"/>
    <w:rsid w:val="008F6CA5"/>
    <w:rsid w:val="00902141"/>
    <w:rsid w:val="0090662C"/>
    <w:rsid w:val="0090702B"/>
    <w:rsid w:val="009143E7"/>
    <w:rsid w:val="009149B1"/>
    <w:rsid w:val="00914D04"/>
    <w:rsid w:val="00915C37"/>
    <w:rsid w:val="00923206"/>
    <w:rsid w:val="00924917"/>
    <w:rsid w:val="00925572"/>
    <w:rsid w:val="009260CD"/>
    <w:rsid w:val="009266AE"/>
    <w:rsid w:val="009344FC"/>
    <w:rsid w:val="009345CA"/>
    <w:rsid w:val="00935AF0"/>
    <w:rsid w:val="00942614"/>
    <w:rsid w:val="0094290C"/>
    <w:rsid w:val="00942C1A"/>
    <w:rsid w:val="00943AB4"/>
    <w:rsid w:val="00950A6F"/>
    <w:rsid w:val="00953A14"/>
    <w:rsid w:val="009569CE"/>
    <w:rsid w:val="009570A5"/>
    <w:rsid w:val="00957321"/>
    <w:rsid w:val="0096247F"/>
    <w:rsid w:val="00964339"/>
    <w:rsid w:val="00964F9B"/>
    <w:rsid w:val="00966DCA"/>
    <w:rsid w:val="00967A72"/>
    <w:rsid w:val="009705CD"/>
    <w:rsid w:val="009724A3"/>
    <w:rsid w:val="00972A1F"/>
    <w:rsid w:val="0097409E"/>
    <w:rsid w:val="00975F5C"/>
    <w:rsid w:val="00977679"/>
    <w:rsid w:val="00977BF0"/>
    <w:rsid w:val="00977FBB"/>
    <w:rsid w:val="00981943"/>
    <w:rsid w:val="0098433C"/>
    <w:rsid w:val="0098501C"/>
    <w:rsid w:val="009857A0"/>
    <w:rsid w:val="0098580D"/>
    <w:rsid w:val="00985AF9"/>
    <w:rsid w:val="0098683C"/>
    <w:rsid w:val="009869E4"/>
    <w:rsid w:val="009878F4"/>
    <w:rsid w:val="009900FF"/>
    <w:rsid w:val="009917A1"/>
    <w:rsid w:val="0099193C"/>
    <w:rsid w:val="00992B34"/>
    <w:rsid w:val="00992E28"/>
    <w:rsid w:val="00993E13"/>
    <w:rsid w:val="00994989"/>
    <w:rsid w:val="009952A5"/>
    <w:rsid w:val="0099669F"/>
    <w:rsid w:val="0099719C"/>
    <w:rsid w:val="009A0616"/>
    <w:rsid w:val="009A0CC8"/>
    <w:rsid w:val="009A4E13"/>
    <w:rsid w:val="009A66F7"/>
    <w:rsid w:val="009A7C3C"/>
    <w:rsid w:val="009B0A59"/>
    <w:rsid w:val="009B1D06"/>
    <w:rsid w:val="009B6246"/>
    <w:rsid w:val="009B79C1"/>
    <w:rsid w:val="009C26F5"/>
    <w:rsid w:val="009C3066"/>
    <w:rsid w:val="009C7DF4"/>
    <w:rsid w:val="009D4E1D"/>
    <w:rsid w:val="009D60D4"/>
    <w:rsid w:val="009D68D2"/>
    <w:rsid w:val="009E2905"/>
    <w:rsid w:val="009E57FD"/>
    <w:rsid w:val="009E7651"/>
    <w:rsid w:val="009F46DE"/>
    <w:rsid w:val="009F4F24"/>
    <w:rsid w:val="009F5241"/>
    <w:rsid w:val="009F58F7"/>
    <w:rsid w:val="009F6AD2"/>
    <w:rsid w:val="009F6E63"/>
    <w:rsid w:val="009F6EBE"/>
    <w:rsid w:val="009F76F1"/>
    <w:rsid w:val="00A0269A"/>
    <w:rsid w:val="00A02D24"/>
    <w:rsid w:val="00A03644"/>
    <w:rsid w:val="00A04340"/>
    <w:rsid w:val="00A067BF"/>
    <w:rsid w:val="00A0743E"/>
    <w:rsid w:val="00A142AF"/>
    <w:rsid w:val="00A15687"/>
    <w:rsid w:val="00A20E73"/>
    <w:rsid w:val="00A21C36"/>
    <w:rsid w:val="00A2212E"/>
    <w:rsid w:val="00A244E8"/>
    <w:rsid w:val="00A24C40"/>
    <w:rsid w:val="00A25ACF"/>
    <w:rsid w:val="00A25D46"/>
    <w:rsid w:val="00A2660D"/>
    <w:rsid w:val="00A2675C"/>
    <w:rsid w:val="00A26AB0"/>
    <w:rsid w:val="00A27704"/>
    <w:rsid w:val="00A3155D"/>
    <w:rsid w:val="00A35859"/>
    <w:rsid w:val="00A3628B"/>
    <w:rsid w:val="00A4051B"/>
    <w:rsid w:val="00A41D86"/>
    <w:rsid w:val="00A4341D"/>
    <w:rsid w:val="00A44B7A"/>
    <w:rsid w:val="00A50783"/>
    <w:rsid w:val="00A5208D"/>
    <w:rsid w:val="00A52C30"/>
    <w:rsid w:val="00A53A8D"/>
    <w:rsid w:val="00A55FD5"/>
    <w:rsid w:val="00A56D44"/>
    <w:rsid w:val="00A57D8C"/>
    <w:rsid w:val="00A6146F"/>
    <w:rsid w:val="00A63B56"/>
    <w:rsid w:val="00A6646E"/>
    <w:rsid w:val="00A67A88"/>
    <w:rsid w:val="00A7209C"/>
    <w:rsid w:val="00A77C18"/>
    <w:rsid w:val="00A84552"/>
    <w:rsid w:val="00A868AE"/>
    <w:rsid w:val="00A9153E"/>
    <w:rsid w:val="00A91FDB"/>
    <w:rsid w:val="00A927B2"/>
    <w:rsid w:val="00A9357F"/>
    <w:rsid w:val="00AA0C7C"/>
    <w:rsid w:val="00AA1B27"/>
    <w:rsid w:val="00AA28B0"/>
    <w:rsid w:val="00AA3778"/>
    <w:rsid w:val="00AA450F"/>
    <w:rsid w:val="00AA56ED"/>
    <w:rsid w:val="00AB37D4"/>
    <w:rsid w:val="00AB573C"/>
    <w:rsid w:val="00AB70E7"/>
    <w:rsid w:val="00AC1D98"/>
    <w:rsid w:val="00AC24D6"/>
    <w:rsid w:val="00AC57BC"/>
    <w:rsid w:val="00AC610F"/>
    <w:rsid w:val="00AC7867"/>
    <w:rsid w:val="00AC7B40"/>
    <w:rsid w:val="00AD0E04"/>
    <w:rsid w:val="00AD4641"/>
    <w:rsid w:val="00AD49BC"/>
    <w:rsid w:val="00AD5BD2"/>
    <w:rsid w:val="00AD689E"/>
    <w:rsid w:val="00AD68D8"/>
    <w:rsid w:val="00AE00FA"/>
    <w:rsid w:val="00AE0309"/>
    <w:rsid w:val="00AE15AF"/>
    <w:rsid w:val="00AE1EE7"/>
    <w:rsid w:val="00AE5165"/>
    <w:rsid w:val="00AE5495"/>
    <w:rsid w:val="00AE6D9A"/>
    <w:rsid w:val="00AF022E"/>
    <w:rsid w:val="00AF1402"/>
    <w:rsid w:val="00AF1858"/>
    <w:rsid w:val="00AF4055"/>
    <w:rsid w:val="00AF7B33"/>
    <w:rsid w:val="00B05BE6"/>
    <w:rsid w:val="00B0730D"/>
    <w:rsid w:val="00B11716"/>
    <w:rsid w:val="00B15E30"/>
    <w:rsid w:val="00B16DAE"/>
    <w:rsid w:val="00B207BF"/>
    <w:rsid w:val="00B3194F"/>
    <w:rsid w:val="00B31D7A"/>
    <w:rsid w:val="00B329B6"/>
    <w:rsid w:val="00B3440A"/>
    <w:rsid w:val="00B361E8"/>
    <w:rsid w:val="00B41C22"/>
    <w:rsid w:val="00B43E55"/>
    <w:rsid w:val="00B47158"/>
    <w:rsid w:val="00B47CD6"/>
    <w:rsid w:val="00B47F6F"/>
    <w:rsid w:val="00B543EE"/>
    <w:rsid w:val="00B548F4"/>
    <w:rsid w:val="00B568EA"/>
    <w:rsid w:val="00B60FB3"/>
    <w:rsid w:val="00B61284"/>
    <w:rsid w:val="00B615D0"/>
    <w:rsid w:val="00B627A4"/>
    <w:rsid w:val="00B62A33"/>
    <w:rsid w:val="00B648E8"/>
    <w:rsid w:val="00B65621"/>
    <w:rsid w:val="00B65DD1"/>
    <w:rsid w:val="00B660D6"/>
    <w:rsid w:val="00B666BF"/>
    <w:rsid w:val="00B70ED4"/>
    <w:rsid w:val="00B72117"/>
    <w:rsid w:val="00B72B7E"/>
    <w:rsid w:val="00B72C7F"/>
    <w:rsid w:val="00B81F90"/>
    <w:rsid w:val="00B825EC"/>
    <w:rsid w:val="00B826B8"/>
    <w:rsid w:val="00B84D9F"/>
    <w:rsid w:val="00B85785"/>
    <w:rsid w:val="00B86398"/>
    <w:rsid w:val="00B90137"/>
    <w:rsid w:val="00B92256"/>
    <w:rsid w:val="00B93E7A"/>
    <w:rsid w:val="00B93ECE"/>
    <w:rsid w:val="00BA1F80"/>
    <w:rsid w:val="00BA61CA"/>
    <w:rsid w:val="00BA6486"/>
    <w:rsid w:val="00BA68C7"/>
    <w:rsid w:val="00BA72B3"/>
    <w:rsid w:val="00BA789D"/>
    <w:rsid w:val="00BB0031"/>
    <w:rsid w:val="00BB0AEB"/>
    <w:rsid w:val="00BB4784"/>
    <w:rsid w:val="00BB4A80"/>
    <w:rsid w:val="00BB688D"/>
    <w:rsid w:val="00BC70D8"/>
    <w:rsid w:val="00BD3FEA"/>
    <w:rsid w:val="00BD6829"/>
    <w:rsid w:val="00BD6A36"/>
    <w:rsid w:val="00BD7809"/>
    <w:rsid w:val="00BD7D89"/>
    <w:rsid w:val="00BE042C"/>
    <w:rsid w:val="00BE1129"/>
    <w:rsid w:val="00BE7008"/>
    <w:rsid w:val="00BE7F6F"/>
    <w:rsid w:val="00BF035E"/>
    <w:rsid w:val="00BF07BF"/>
    <w:rsid w:val="00BF0A43"/>
    <w:rsid w:val="00BF3401"/>
    <w:rsid w:val="00BF5144"/>
    <w:rsid w:val="00BF5234"/>
    <w:rsid w:val="00BF6570"/>
    <w:rsid w:val="00BF6B99"/>
    <w:rsid w:val="00C01396"/>
    <w:rsid w:val="00C0318F"/>
    <w:rsid w:val="00C043F9"/>
    <w:rsid w:val="00C04E31"/>
    <w:rsid w:val="00C07A0D"/>
    <w:rsid w:val="00C07DC6"/>
    <w:rsid w:val="00C12301"/>
    <w:rsid w:val="00C12773"/>
    <w:rsid w:val="00C13DEC"/>
    <w:rsid w:val="00C13E84"/>
    <w:rsid w:val="00C15A9C"/>
    <w:rsid w:val="00C20D86"/>
    <w:rsid w:val="00C2164D"/>
    <w:rsid w:val="00C221CB"/>
    <w:rsid w:val="00C3195D"/>
    <w:rsid w:val="00C33DE8"/>
    <w:rsid w:val="00C37F9C"/>
    <w:rsid w:val="00C4002F"/>
    <w:rsid w:val="00C4023A"/>
    <w:rsid w:val="00C4146E"/>
    <w:rsid w:val="00C41CE6"/>
    <w:rsid w:val="00C426F6"/>
    <w:rsid w:val="00C431DD"/>
    <w:rsid w:val="00C4512B"/>
    <w:rsid w:val="00C453F7"/>
    <w:rsid w:val="00C50ABB"/>
    <w:rsid w:val="00C52551"/>
    <w:rsid w:val="00C533C5"/>
    <w:rsid w:val="00C5368C"/>
    <w:rsid w:val="00C5396E"/>
    <w:rsid w:val="00C53BB3"/>
    <w:rsid w:val="00C53EB4"/>
    <w:rsid w:val="00C55B9B"/>
    <w:rsid w:val="00C55BFA"/>
    <w:rsid w:val="00C60519"/>
    <w:rsid w:val="00C612E2"/>
    <w:rsid w:val="00C62581"/>
    <w:rsid w:val="00C63400"/>
    <w:rsid w:val="00C636CC"/>
    <w:rsid w:val="00C660F3"/>
    <w:rsid w:val="00C66995"/>
    <w:rsid w:val="00C66E01"/>
    <w:rsid w:val="00C710A4"/>
    <w:rsid w:val="00C71777"/>
    <w:rsid w:val="00C7251A"/>
    <w:rsid w:val="00C747EE"/>
    <w:rsid w:val="00C75E0E"/>
    <w:rsid w:val="00C7648D"/>
    <w:rsid w:val="00C765C5"/>
    <w:rsid w:val="00C800C8"/>
    <w:rsid w:val="00C80554"/>
    <w:rsid w:val="00C826E8"/>
    <w:rsid w:val="00C8495C"/>
    <w:rsid w:val="00C87B82"/>
    <w:rsid w:val="00C91054"/>
    <w:rsid w:val="00C93C51"/>
    <w:rsid w:val="00C957F5"/>
    <w:rsid w:val="00C95D19"/>
    <w:rsid w:val="00CA0FC5"/>
    <w:rsid w:val="00CA1908"/>
    <w:rsid w:val="00CA409F"/>
    <w:rsid w:val="00CA514B"/>
    <w:rsid w:val="00CB0DF7"/>
    <w:rsid w:val="00CB26EE"/>
    <w:rsid w:val="00CB772E"/>
    <w:rsid w:val="00CC2715"/>
    <w:rsid w:val="00CC3E3B"/>
    <w:rsid w:val="00CC45F9"/>
    <w:rsid w:val="00CC5AA3"/>
    <w:rsid w:val="00CC5F24"/>
    <w:rsid w:val="00CC6543"/>
    <w:rsid w:val="00CC75AC"/>
    <w:rsid w:val="00CD24C2"/>
    <w:rsid w:val="00CD5059"/>
    <w:rsid w:val="00CD6A30"/>
    <w:rsid w:val="00CD6EBD"/>
    <w:rsid w:val="00CE01ED"/>
    <w:rsid w:val="00CE0BBF"/>
    <w:rsid w:val="00CE4F35"/>
    <w:rsid w:val="00CE5E7D"/>
    <w:rsid w:val="00CE6F3B"/>
    <w:rsid w:val="00CF29FB"/>
    <w:rsid w:val="00CF2ED8"/>
    <w:rsid w:val="00CF49E6"/>
    <w:rsid w:val="00CF554D"/>
    <w:rsid w:val="00D017BF"/>
    <w:rsid w:val="00D01D07"/>
    <w:rsid w:val="00D0282B"/>
    <w:rsid w:val="00D055CA"/>
    <w:rsid w:val="00D0560D"/>
    <w:rsid w:val="00D05FC0"/>
    <w:rsid w:val="00D070DD"/>
    <w:rsid w:val="00D07F94"/>
    <w:rsid w:val="00D11E71"/>
    <w:rsid w:val="00D200BA"/>
    <w:rsid w:val="00D2118F"/>
    <w:rsid w:val="00D22242"/>
    <w:rsid w:val="00D228C7"/>
    <w:rsid w:val="00D23977"/>
    <w:rsid w:val="00D25BC3"/>
    <w:rsid w:val="00D30548"/>
    <w:rsid w:val="00D319E8"/>
    <w:rsid w:val="00D326B8"/>
    <w:rsid w:val="00D367A2"/>
    <w:rsid w:val="00D368D7"/>
    <w:rsid w:val="00D36BB4"/>
    <w:rsid w:val="00D37CC2"/>
    <w:rsid w:val="00D453B8"/>
    <w:rsid w:val="00D45493"/>
    <w:rsid w:val="00D51435"/>
    <w:rsid w:val="00D51747"/>
    <w:rsid w:val="00D5728F"/>
    <w:rsid w:val="00D60A6A"/>
    <w:rsid w:val="00D623DB"/>
    <w:rsid w:val="00D66465"/>
    <w:rsid w:val="00D66C97"/>
    <w:rsid w:val="00D67DC5"/>
    <w:rsid w:val="00D7072B"/>
    <w:rsid w:val="00D712F7"/>
    <w:rsid w:val="00D7567C"/>
    <w:rsid w:val="00D80396"/>
    <w:rsid w:val="00D8099F"/>
    <w:rsid w:val="00D81EB3"/>
    <w:rsid w:val="00D86D65"/>
    <w:rsid w:val="00D86D94"/>
    <w:rsid w:val="00D90249"/>
    <w:rsid w:val="00D91197"/>
    <w:rsid w:val="00D95469"/>
    <w:rsid w:val="00D958C1"/>
    <w:rsid w:val="00D9650D"/>
    <w:rsid w:val="00DA24A7"/>
    <w:rsid w:val="00DA2851"/>
    <w:rsid w:val="00DA420A"/>
    <w:rsid w:val="00DA6109"/>
    <w:rsid w:val="00DA7087"/>
    <w:rsid w:val="00DB12D2"/>
    <w:rsid w:val="00DB23DB"/>
    <w:rsid w:val="00DB25D1"/>
    <w:rsid w:val="00DC0D4C"/>
    <w:rsid w:val="00DC2D5C"/>
    <w:rsid w:val="00DC34B7"/>
    <w:rsid w:val="00DC6DEF"/>
    <w:rsid w:val="00DC7364"/>
    <w:rsid w:val="00DC7E53"/>
    <w:rsid w:val="00DD01A9"/>
    <w:rsid w:val="00DD34C5"/>
    <w:rsid w:val="00DD7552"/>
    <w:rsid w:val="00DD7AD9"/>
    <w:rsid w:val="00DE0584"/>
    <w:rsid w:val="00DE6406"/>
    <w:rsid w:val="00DE7E4E"/>
    <w:rsid w:val="00DE7FA5"/>
    <w:rsid w:val="00DF02E1"/>
    <w:rsid w:val="00DF2A21"/>
    <w:rsid w:val="00DF62DE"/>
    <w:rsid w:val="00DF6A8C"/>
    <w:rsid w:val="00DF6BDF"/>
    <w:rsid w:val="00DF6CE1"/>
    <w:rsid w:val="00DF7371"/>
    <w:rsid w:val="00DF73B2"/>
    <w:rsid w:val="00E0167A"/>
    <w:rsid w:val="00E04429"/>
    <w:rsid w:val="00E070A0"/>
    <w:rsid w:val="00E1154B"/>
    <w:rsid w:val="00E1161E"/>
    <w:rsid w:val="00E14A3A"/>
    <w:rsid w:val="00E14F87"/>
    <w:rsid w:val="00E15EBD"/>
    <w:rsid w:val="00E16E44"/>
    <w:rsid w:val="00E176DB"/>
    <w:rsid w:val="00E208DE"/>
    <w:rsid w:val="00E220E1"/>
    <w:rsid w:val="00E2275E"/>
    <w:rsid w:val="00E23866"/>
    <w:rsid w:val="00E2395D"/>
    <w:rsid w:val="00E277F6"/>
    <w:rsid w:val="00E30205"/>
    <w:rsid w:val="00E3144A"/>
    <w:rsid w:val="00E36413"/>
    <w:rsid w:val="00E43028"/>
    <w:rsid w:val="00E45AD2"/>
    <w:rsid w:val="00E47E8A"/>
    <w:rsid w:val="00E555F3"/>
    <w:rsid w:val="00E5611F"/>
    <w:rsid w:val="00E57D81"/>
    <w:rsid w:val="00E625C9"/>
    <w:rsid w:val="00E64200"/>
    <w:rsid w:val="00E648BD"/>
    <w:rsid w:val="00E70488"/>
    <w:rsid w:val="00E713C9"/>
    <w:rsid w:val="00E745EC"/>
    <w:rsid w:val="00E74C71"/>
    <w:rsid w:val="00E75BF8"/>
    <w:rsid w:val="00E75F89"/>
    <w:rsid w:val="00E76B07"/>
    <w:rsid w:val="00E814C9"/>
    <w:rsid w:val="00E83941"/>
    <w:rsid w:val="00E83FF9"/>
    <w:rsid w:val="00E85BA5"/>
    <w:rsid w:val="00E862AF"/>
    <w:rsid w:val="00E86C5D"/>
    <w:rsid w:val="00E86FC2"/>
    <w:rsid w:val="00E91442"/>
    <w:rsid w:val="00E94F4B"/>
    <w:rsid w:val="00E973D9"/>
    <w:rsid w:val="00E97932"/>
    <w:rsid w:val="00EA0466"/>
    <w:rsid w:val="00EA0BF8"/>
    <w:rsid w:val="00EA0F01"/>
    <w:rsid w:val="00EA15DD"/>
    <w:rsid w:val="00EA16BE"/>
    <w:rsid w:val="00EA1857"/>
    <w:rsid w:val="00EA1B4B"/>
    <w:rsid w:val="00EA49BA"/>
    <w:rsid w:val="00EA4CD0"/>
    <w:rsid w:val="00EA717F"/>
    <w:rsid w:val="00EA7DDF"/>
    <w:rsid w:val="00EB1024"/>
    <w:rsid w:val="00EB3187"/>
    <w:rsid w:val="00EB3441"/>
    <w:rsid w:val="00EB5F37"/>
    <w:rsid w:val="00EB6D2E"/>
    <w:rsid w:val="00EC1BB9"/>
    <w:rsid w:val="00EC3033"/>
    <w:rsid w:val="00EC4836"/>
    <w:rsid w:val="00EC53BC"/>
    <w:rsid w:val="00EC5A83"/>
    <w:rsid w:val="00EC7C61"/>
    <w:rsid w:val="00ED037C"/>
    <w:rsid w:val="00ED22B1"/>
    <w:rsid w:val="00ED589C"/>
    <w:rsid w:val="00ED6C70"/>
    <w:rsid w:val="00EE00D8"/>
    <w:rsid w:val="00EE08E3"/>
    <w:rsid w:val="00EE0BEB"/>
    <w:rsid w:val="00EE0F94"/>
    <w:rsid w:val="00EE113C"/>
    <w:rsid w:val="00EE12FD"/>
    <w:rsid w:val="00EE7852"/>
    <w:rsid w:val="00EF0411"/>
    <w:rsid w:val="00EF59E0"/>
    <w:rsid w:val="00EF7834"/>
    <w:rsid w:val="00F00CDA"/>
    <w:rsid w:val="00F00E09"/>
    <w:rsid w:val="00F02152"/>
    <w:rsid w:val="00F02A05"/>
    <w:rsid w:val="00F02C94"/>
    <w:rsid w:val="00F0416E"/>
    <w:rsid w:val="00F06EE5"/>
    <w:rsid w:val="00F122B1"/>
    <w:rsid w:val="00F1274F"/>
    <w:rsid w:val="00F12BE6"/>
    <w:rsid w:val="00F16298"/>
    <w:rsid w:val="00F17BD6"/>
    <w:rsid w:val="00F2424D"/>
    <w:rsid w:val="00F26EAF"/>
    <w:rsid w:val="00F3066F"/>
    <w:rsid w:val="00F33C76"/>
    <w:rsid w:val="00F34C90"/>
    <w:rsid w:val="00F34DFE"/>
    <w:rsid w:val="00F3577C"/>
    <w:rsid w:val="00F36E52"/>
    <w:rsid w:val="00F40890"/>
    <w:rsid w:val="00F41B6F"/>
    <w:rsid w:val="00F440DA"/>
    <w:rsid w:val="00F45747"/>
    <w:rsid w:val="00F47854"/>
    <w:rsid w:val="00F47AEA"/>
    <w:rsid w:val="00F47BA6"/>
    <w:rsid w:val="00F508A1"/>
    <w:rsid w:val="00F56322"/>
    <w:rsid w:val="00F56447"/>
    <w:rsid w:val="00F572CC"/>
    <w:rsid w:val="00F578BC"/>
    <w:rsid w:val="00F60E36"/>
    <w:rsid w:val="00F623E3"/>
    <w:rsid w:val="00F6270F"/>
    <w:rsid w:val="00F6407F"/>
    <w:rsid w:val="00F65019"/>
    <w:rsid w:val="00F70493"/>
    <w:rsid w:val="00F716C5"/>
    <w:rsid w:val="00F71DF4"/>
    <w:rsid w:val="00F72D16"/>
    <w:rsid w:val="00F7637A"/>
    <w:rsid w:val="00F80D8C"/>
    <w:rsid w:val="00F87F9E"/>
    <w:rsid w:val="00F922F5"/>
    <w:rsid w:val="00F938CE"/>
    <w:rsid w:val="00F94B43"/>
    <w:rsid w:val="00F94B44"/>
    <w:rsid w:val="00F94C13"/>
    <w:rsid w:val="00F94D9D"/>
    <w:rsid w:val="00F95842"/>
    <w:rsid w:val="00F964AA"/>
    <w:rsid w:val="00F970D4"/>
    <w:rsid w:val="00FA008F"/>
    <w:rsid w:val="00FA0489"/>
    <w:rsid w:val="00FA0CC5"/>
    <w:rsid w:val="00FA29D6"/>
    <w:rsid w:val="00FB0495"/>
    <w:rsid w:val="00FB1299"/>
    <w:rsid w:val="00FB1427"/>
    <w:rsid w:val="00FB4209"/>
    <w:rsid w:val="00FB52A6"/>
    <w:rsid w:val="00FB629D"/>
    <w:rsid w:val="00FB65D1"/>
    <w:rsid w:val="00FC0B13"/>
    <w:rsid w:val="00FC7D0D"/>
    <w:rsid w:val="00FD0179"/>
    <w:rsid w:val="00FD080B"/>
    <w:rsid w:val="00FD0AF3"/>
    <w:rsid w:val="00FD32D0"/>
    <w:rsid w:val="00FD3E50"/>
    <w:rsid w:val="00FD7588"/>
    <w:rsid w:val="00FE01F0"/>
    <w:rsid w:val="00FE33E1"/>
    <w:rsid w:val="00FE395B"/>
    <w:rsid w:val="00FE415A"/>
    <w:rsid w:val="00FF0D88"/>
    <w:rsid w:val="00FF15A9"/>
    <w:rsid w:val="00FF485A"/>
    <w:rsid w:val="00FF53CE"/>
    <w:rsid w:val="00FF7DA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B28C9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6E63"/>
    <w:rPr>
      <w:rFonts w:ascii="Times New Roman" w:eastAsia="Times New Roman" w:hAnsi="Times New Roman" w:cs="Times New Roman"/>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06BA"/>
    <w:pPr>
      <w:ind w:left="720"/>
      <w:contextualSpacing/>
    </w:pPr>
  </w:style>
  <w:style w:type="paragraph" w:styleId="EndnoteText">
    <w:name w:val="endnote text"/>
    <w:basedOn w:val="Normal"/>
    <w:link w:val="EndnoteTextChar"/>
    <w:uiPriority w:val="99"/>
    <w:unhideWhenUsed/>
    <w:rsid w:val="004D48CB"/>
  </w:style>
  <w:style w:type="character" w:customStyle="1" w:styleId="EndnoteTextChar">
    <w:name w:val="Endnote Text Char"/>
    <w:basedOn w:val="DefaultParagraphFont"/>
    <w:link w:val="EndnoteText"/>
    <w:uiPriority w:val="99"/>
    <w:rsid w:val="004D48CB"/>
  </w:style>
  <w:style w:type="character" w:styleId="EndnoteReference">
    <w:name w:val="endnote reference"/>
    <w:basedOn w:val="DefaultParagraphFont"/>
    <w:uiPriority w:val="99"/>
    <w:unhideWhenUsed/>
    <w:rsid w:val="004D48CB"/>
    <w:rPr>
      <w:vertAlign w:val="superscript"/>
    </w:rPr>
  </w:style>
  <w:style w:type="character" w:styleId="Hyperlink">
    <w:name w:val="Hyperlink"/>
    <w:basedOn w:val="DefaultParagraphFont"/>
    <w:uiPriority w:val="99"/>
    <w:unhideWhenUsed/>
    <w:rsid w:val="004D48CB"/>
    <w:rPr>
      <w:color w:val="0000FF" w:themeColor="hyperlink"/>
      <w:u w:val="single"/>
    </w:rPr>
  </w:style>
  <w:style w:type="paragraph" w:customStyle="1" w:styleId="EndNoteBibliographyTitle">
    <w:name w:val="EndNote Bibliography Title"/>
    <w:basedOn w:val="Normal"/>
    <w:rsid w:val="00865829"/>
    <w:pPr>
      <w:jc w:val="center"/>
    </w:pPr>
    <w:rPr>
      <w:rFonts w:ascii="Cambria" w:hAnsi="Cambria"/>
    </w:rPr>
  </w:style>
  <w:style w:type="paragraph" w:customStyle="1" w:styleId="EndNoteBibliography">
    <w:name w:val="EndNote Bibliography"/>
    <w:basedOn w:val="Normal"/>
    <w:rsid w:val="00865829"/>
    <w:rPr>
      <w:rFonts w:ascii="Cambria" w:hAnsi="Cambria"/>
    </w:rPr>
  </w:style>
  <w:style w:type="character" w:styleId="CommentReference">
    <w:name w:val="annotation reference"/>
    <w:basedOn w:val="DefaultParagraphFont"/>
    <w:uiPriority w:val="99"/>
    <w:semiHidden/>
    <w:unhideWhenUsed/>
    <w:rsid w:val="009D60D4"/>
    <w:rPr>
      <w:sz w:val="18"/>
      <w:szCs w:val="18"/>
    </w:rPr>
  </w:style>
  <w:style w:type="paragraph" w:styleId="CommentText">
    <w:name w:val="annotation text"/>
    <w:basedOn w:val="Normal"/>
    <w:link w:val="CommentTextChar"/>
    <w:uiPriority w:val="99"/>
    <w:unhideWhenUsed/>
    <w:rsid w:val="009D60D4"/>
  </w:style>
  <w:style w:type="character" w:customStyle="1" w:styleId="CommentTextChar">
    <w:name w:val="Comment Text Char"/>
    <w:basedOn w:val="DefaultParagraphFont"/>
    <w:link w:val="CommentText"/>
    <w:uiPriority w:val="99"/>
    <w:rsid w:val="009D60D4"/>
  </w:style>
  <w:style w:type="paragraph" w:styleId="CommentSubject">
    <w:name w:val="annotation subject"/>
    <w:basedOn w:val="CommentText"/>
    <w:next w:val="CommentText"/>
    <w:link w:val="CommentSubjectChar"/>
    <w:uiPriority w:val="99"/>
    <w:semiHidden/>
    <w:unhideWhenUsed/>
    <w:rsid w:val="009D60D4"/>
    <w:rPr>
      <w:b/>
      <w:bCs/>
      <w:sz w:val="20"/>
      <w:szCs w:val="20"/>
    </w:rPr>
  </w:style>
  <w:style w:type="character" w:customStyle="1" w:styleId="CommentSubjectChar">
    <w:name w:val="Comment Subject Char"/>
    <w:basedOn w:val="CommentTextChar"/>
    <w:link w:val="CommentSubject"/>
    <w:uiPriority w:val="99"/>
    <w:semiHidden/>
    <w:rsid w:val="009D60D4"/>
    <w:rPr>
      <w:b/>
      <w:bCs/>
      <w:sz w:val="20"/>
      <w:szCs w:val="20"/>
    </w:rPr>
  </w:style>
  <w:style w:type="paragraph" w:styleId="BalloonText">
    <w:name w:val="Balloon Text"/>
    <w:basedOn w:val="Normal"/>
    <w:link w:val="BalloonTextChar"/>
    <w:uiPriority w:val="99"/>
    <w:semiHidden/>
    <w:unhideWhenUsed/>
    <w:rsid w:val="009D60D4"/>
    <w:rPr>
      <w:rFonts w:ascii="Lucida Grande" w:hAnsi="Lucida Grande"/>
      <w:sz w:val="18"/>
      <w:szCs w:val="18"/>
    </w:rPr>
  </w:style>
  <w:style w:type="character" w:customStyle="1" w:styleId="BalloonTextChar">
    <w:name w:val="Balloon Text Char"/>
    <w:basedOn w:val="DefaultParagraphFont"/>
    <w:link w:val="BalloonText"/>
    <w:uiPriority w:val="99"/>
    <w:semiHidden/>
    <w:rsid w:val="009D60D4"/>
    <w:rPr>
      <w:rFonts w:ascii="Lucida Grande" w:hAnsi="Lucida Grande"/>
      <w:sz w:val="18"/>
      <w:szCs w:val="18"/>
    </w:rPr>
  </w:style>
  <w:style w:type="paragraph" w:styleId="FootnoteText">
    <w:name w:val="footnote text"/>
    <w:basedOn w:val="Normal"/>
    <w:link w:val="FootnoteTextChar"/>
    <w:uiPriority w:val="99"/>
    <w:unhideWhenUsed/>
    <w:rsid w:val="00D07F94"/>
  </w:style>
  <w:style w:type="character" w:customStyle="1" w:styleId="FootnoteTextChar">
    <w:name w:val="Footnote Text Char"/>
    <w:basedOn w:val="DefaultParagraphFont"/>
    <w:link w:val="FootnoteText"/>
    <w:uiPriority w:val="99"/>
    <w:rsid w:val="00D07F94"/>
  </w:style>
  <w:style w:type="character" w:styleId="FootnoteReference">
    <w:name w:val="footnote reference"/>
    <w:basedOn w:val="DefaultParagraphFont"/>
    <w:uiPriority w:val="99"/>
    <w:unhideWhenUsed/>
    <w:rsid w:val="00D07F94"/>
    <w:rPr>
      <w:vertAlign w:val="superscript"/>
    </w:rPr>
  </w:style>
  <w:style w:type="character" w:customStyle="1" w:styleId="apple-converted-space">
    <w:name w:val="apple-converted-space"/>
    <w:basedOn w:val="DefaultParagraphFont"/>
    <w:rsid w:val="00CF554D"/>
  </w:style>
  <w:style w:type="table" w:styleId="TableGrid">
    <w:name w:val="Table Grid"/>
    <w:basedOn w:val="TableNormal"/>
    <w:uiPriority w:val="59"/>
    <w:rsid w:val="00C043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F6A8C"/>
    <w:pPr>
      <w:spacing w:before="100" w:beforeAutospacing="1" w:after="100" w:afterAutospacing="1"/>
    </w:pPr>
  </w:style>
  <w:style w:type="character" w:customStyle="1" w:styleId="articletitle">
    <w:name w:val="article title"/>
    <w:basedOn w:val="DefaultParagraphFont"/>
    <w:rsid w:val="001E7E88"/>
  </w:style>
  <w:style w:type="character" w:customStyle="1" w:styleId="X">
    <w:name w:val="X"/>
    <w:rsid w:val="001E7E88"/>
  </w:style>
  <w:style w:type="character" w:customStyle="1" w:styleId="miss">
    <w:name w:val="miss"/>
    <w:basedOn w:val="DefaultParagraphFont"/>
    <w:qFormat/>
    <w:rsid w:val="001E7E88"/>
  </w:style>
  <w:style w:type="character" w:customStyle="1" w:styleId="Collab">
    <w:name w:val="Collab"/>
    <w:basedOn w:val="DefaultParagraphFont"/>
    <w:rsid w:val="001E7E88"/>
  </w:style>
  <w:style w:type="character" w:customStyle="1" w:styleId="SPidate">
    <w:name w:val="SPi date"/>
    <w:basedOn w:val="DefaultParagraphFont"/>
    <w:rsid w:val="001E7E88"/>
  </w:style>
  <w:style w:type="character" w:styleId="UnresolvedMention">
    <w:name w:val="Unresolved Mention"/>
    <w:basedOn w:val="DefaultParagraphFont"/>
    <w:uiPriority w:val="99"/>
    <w:rsid w:val="002B424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081755">
      <w:bodyDiv w:val="1"/>
      <w:marLeft w:val="0"/>
      <w:marRight w:val="0"/>
      <w:marTop w:val="0"/>
      <w:marBottom w:val="0"/>
      <w:divBdr>
        <w:top w:val="none" w:sz="0" w:space="0" w:color="auto"/>
        <w:left w:val="none" w:sz="0" w:space="0" w:color="auto"/>
        <w:bottom w:val="none" w:sz="0" w:space="0" w:color="auto"/>
        <w:right w:val="none" w:sz="0" w:space="0" w:color="auto"/>
      </w:divBdr>
    </w:div>
    <w:div w:id="283272682">
      <w:bodyDiv w:val="1"/>
      <w:marLeft w:val="0"/>
      <w:marRight w:val="0"/>
      <w:marTop w:val="0"/>
      <w:marBottom w:val="0"/>
      <w:divBdr>
        <w:top w:val="none" w:sz="0" w:space="0" w:color="auto"/>
        <w:left w:val="none" w:sz="0" w:space="0" w:color="auto"/>
        <w:bottom w:val="none" w:sz="0" w:space="0" w:color="auto"/>
        <w:right w:val="none" w:sz="0" w:space="0" w:color="auto"/>
      </w:divBdr>
    </w:div>
    <w:div w:id="717363509">
      <w:bodyDiv w:val="1"/>
      <w:marLeft w:val="0"/>
      <w:marRight w:val="0"/>
      <w:marTop w:val="0"/>
      <w:marBottom w:val="0"/>
      <w:divBdr>
        <w:top w:val="none" w:sz="0" w:space="0" w:color="auto"/>
        <w:left w:val="none" w:sz="0" w:space="0" w:color="auto"/>
        <w:bottom w:val="none" w:sz="0" w:space="0" w:color="auto"/>
        <w:right w:val="none" w:sz="0" w:space="0" w:color="auto"/>
      </w:divBdr>
      <w:divsChild>
        <w:div w:id="243691465">
          <w:marLeft w:val="0"/>
          <w:marRight w:val="0"/>
          <w:marTop w:val="0"/>
          <w:marBottom w:val="0"/>
          <w:divBdr>
            <w:top w:val="none" w:sz="0" w:space="0" w:color="auto"/>
            <w:left w:val="none" w:sz="0" w:space="0" w:color="auto"/>
            <w:bottom w:val="none" w:sz="0" w:space="0" w:color="auto"/>
            <w:right w:val="none" w:sz="0" w:space="0" w:color="auto"/>
          </w:divBdr>
          <w:divsChild>
            <w:div w:id="1852068009">
              <w:marLeft w:val="0"/>
              <w:marRight w:val="0"/>
              <w:marTop w:val="0"/>
              <w:marBottom w:val="0"/>
              <w:divBdr>
                <w:top w:val="none" w:sz="0" w:space="0" w:color="auto"/>
                <w:left w:val="none" w:sz="0" w:space="0" w:color="auto"/>
                <w:bottom w:val="none" w:sz="0" w:space="0" w:color="auto"/>
                <w:right w:val="none" w:sz="0" w:space="0" w:color="auto"/>
              </w:divBdr>
              <w:divsChild>
                <w:div w:id="6908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8384">
      <w:bodyDiv w:val="1"/>
      <w:marLeft w:val="0"/>
      <w:marRight w:val="0"/>
      <w:marTop w:val="0"/>
      <w:marBottom w:val="0"/>
      <w:divBdr>
        <w:top w:val="none" w:sz="0" w:space="0" w:color="auto"/>
        <w:left w:val="none" w:sz="0" w:space="0" w:color="auto"/>
        <w:bottom w:val="none" w:sz="0" w:space="0" w:color="auto"/>
        <w:right w:val="none" w:sz="0" w:space="0" w:color="auto"/>
      </w:divBdr>
      <w:divsChild>
        <w:div w:id="1057364151">
          <w:marLeft w:val="0"/>
          <w:marRight w:val="0"/>
          <w:marTop w:val="0"/>
          <w:marBottom w:val="0"/>
          <w:divBdr>
            <w:top w:val="none" w:sz="0" w:space="0" w:color="auto"/>
            <w:left w:val="none" w:sz="0" w:space="0" w:color="auto"/>
            <w:bottom w:val="none" w:sz="0" w:space="0" w:color="auto"/>
            <w:right w:val="none" w:sz="0" w:space="0" w:color="auto"/>
          </w:divBdr>
        </w:div>
        <w:div w:id="1166677048">
          <w:marLeft w:val="0"/>
          <w:marRight w:val="0"/>
          <w:marTop w:val="0"/>
          <w:marBottom w:val="0"/>
          <w:divBdr>
            <w:top w:val="none" w:sz="0" w:space="0" w:color="auto"/>
            <w:left w:val="none" w:sz="0" w:space="0" w:color="auto"/>
            <w:bottom w:val="none" w:sz="0" w:space="0" w:color="auto"/>
            <w:right w:val="none" w:sz="0" w:space="0" w:color="auto"/>
          </w:divBdr>
          <w:divsChild>
            <w:div w:id="68409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792693">
      <w:bodyDiv w:val="1"/>
      <w:marLeft w:val="0"/>
      <w:marRight w:val="0"/>
      <w:marTop w:val="0"/>
      <w:marBottom w:val="0"/>
      <w:divBdr>
        <w:top w:val="none" w:sz="0" w:space="0" w:color="auto"/>
        <w:left w:val="none" w:sz="0" w:space="0" w:color="auto"/>
        <w:bottom w:val="none" w:sz="0" w:space="0" w:color="auto"/>
        <w:right w:val="none" w:sz="0" w:space="0" w:color="auto"/>
      </w:divBdr>
      <w:divsChild>
        <w:div w:id="668673829">
          <w:marLeft w:val="0"/>
          <w:marRight w:val="0"/>
          <w:marTop w:val="0"/>
          <w:marBottom w:val="0"/>
          <w:divBdr>
            <w:top w:val="none" w:sz="0" w:space="0" w:color="auto"/>
            <w:left w:val="none" w:sz="0" w:space="0" w:color="auto"/>
            <w:bottom w:val="none" w:sz="0" w:space="0" w:color="auto"/>
            <w:right w:val="none" w:sz="0" w:space="0" w:color="auto"/>
          </w:divBdr>
          <w:divsChild>
            <w:div w:id="1392772030">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 w:id="982348271">
      <w:bodyDiv w:val="1"/>
      <w:marLeft w:val="0"/>
      <w:marRight w:val="0"/>
      <w:marTop w:val="0"/>
      <w:marBottom w:val="0"/>
      <w:divBdr>
        <w:top w:val="none" w:sz="0" w:space="0" w:color="auto"/>
        <w:left w:val="none" w:sz="0" w:space="0" w:color="auto"/>
        <w:bottom w:val="none" w:sz="0" w:space="0" w:color="auto"/>
        <w:right w:val="none" w:sz="0" w:space="0" w:color="auto"/>
      </w:divBdr>
      <w:divsChild>
        <w:div w:id="653797025">
          <w:marLeft w:val="0"/>
          <w:marRight w:val="0"/>
          <w:marTop w:val="0"/>
          <w:marBottom w:val="0"/>
          <w:divBdr>
            <w:top w:val="single" w:sz="8" w:space="3" w:color="B5C4DF"/>
            <w:left w:val="none" w:sz="0" w:space="0" w:color="auto"/>
            <w:bottom w:val="none" w:sz="0" w:space="0" w:color="auto"/>
            <w:right w:val="none" w:sz="0" w:space="0" w:color="auto"/>
          </w:divBdr>
        </w:div>
        <w:div w:id="34936040">
          <w:marLeft w:val="0"/>
          <w:marRight w:val="0"/>
          <w:marTop w:val="0"/>
          <w:marBottom w:val="0"/>
          <w:divBdr>
            <w:top w:val="none" w:sz="0" w:space="0" w:color="auto"/>
            <w:left w:val="none" w:sz="0" w:space="0" w:color="auto"/>
            <w:bottom w:val="none" w:sz="0" w:space="0" w:color="auto"/>
            <w:right w:val="none" w:sz="0" w:space="0" w:color="auto"/>
          </w:divBdr>
        </w:div>
        <w:div w:id="1720587363">
          <w:marLeft w:val="0"/>
          <w:marRight w:val="0"/>
          <w:marTop w:val="0"/>
          <w:marBottom w:val="0"/>
          <w:divBdr>
            <w:top w:val="none" w:sz="0" w:space="0" w:color="auto"/>
            <w:left w:val="none" w:sz="0" w:space="0" w:color="auto"/>
            <w:bottom w:val="none" w:sz="0" w:space="0" w:color="auto"/>
            <w:right w:val="none" w:sz="0" w:space="0" w:color="auto"/>
          </w:divBdr>
          <w:divsChild>
            <w:div w:id="581765774">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 w:id="1261986631">
      <w:bodyDiv w:val="1"/>
      <w:marLeft w:val="0"/>
      <w:marRight w:val="0"/>
      <w:marTop w:val="0"/>
      <w:marBottom w:val="0"/>
      <w:divBdr>
        <w:top w:val="none" w:sz="0" w:space="0" w:color="auto"/>
        <w:left w:val="none" w:sz="0" w:space="0" w:color="auto"/>
        <w:bottom w:val="none" w:sz="0" w:space="0" w:color="auto"/>
        <w:right w:val="none" w:sz="0" w:space="0" w:color="auto"/>
      </w:divBdr>
    </w:div>
    <w:div w:id="1394160659">
      <w:bodyDiv w:val="1"/>
      <w:marLeft w:val="0"/>
      <w:marRight w:val="0"/>
      <w:marTop w:val="0"/>
      <w:marBottom w:val="0"/>
      <w:divBdr>
        <w:top w:val="none" w:sz="0" w:space="0" w:color="auto"/>
        <w:left w:val="none" w:sz="0" w:space="0" w:color="auto"/>
        <w:bottom w:val="none" w:sz="0" w:space="0" w:color="auto"/>
        <w:right w:val="none" w:sz="0" w:space="0" w:color="auto"/>
      </w:divBdr>
    </w:div>
    <w:div w:id="1488672672">
      <w:bodyDiv w:val="1"/>
      <w:marLeft w:val="0"/>
      <w:marRight w:val="0"/>
      <w:marTop w:val="0"/>
      <w:marBottom w:val="0"/>
      <w:divBdr>
        <w:top w:val="none" w:sz="0" w:space="0" w:color="auto"/>
        <w:left w:val="none" w:sz="0" w:space="0" w:color="auto"/>
        <w:bottom w:val="none" w:sz="0" w:space="0" w:color="auto"/>
        <w:right w:val="none" w:sz="0" w:space="0" w:color="auto"/>
      </w:divBdr>
      <w:divsChild>
        <w:div w:id="1580090490">
          <w:marLeft w:val="0"/>
          <w:marRight w:val="0"/>
          <w:marTop w:val="0"/>
          <w:marBottom w:val="0"/>
          <w:divBdr>
            <w:top w:val="none" w:sz="0" w:space="0" w:color="auto"/>
            <w:left w:val="none" w:sz="0" w:space="0" w:color="auto"/>
            <w:bottom w:val="none" w:sz="0" w:space="0" w:color="auto"/>
            <w:right w:val="none" w:sz="0" w:space="0" w:color="auto"/>
          </w:divBdr>
        </w:div>
      </w:divsChild>
    </w:div>
    <w:div w:id="1741948312">
      <w:bodyDiv w:val="1"/>
      <w:marLeft w:val="0"/>
      <w:marRight w:val="0"/>
      <w:marTop w:val="0"/>
      <w:marBottom w:val="0"/>
      <w:divBdr>
        <w:top w:val="none" w:sz="0" w:space="0" w:color="auto"/>
        <w:left w:val="none" w:sz="0" w:space="0" w:color="auto"/>
        <w:bottom w:val="none" w:sz="0" w:space="0" w:color="auto"/>
        <w:right w:val="none" w:sz="0" w:space="0" w:color="auto"/>
      </w:divBdr>
      <w:divsChild>
        <w:div w:id="1400981463">
          <w:marLeft w:val="0"/>
          <w:marRight w:val="0"/>
          <w:marTop w:val="0"/>
          <w:marBottom w:val="0"/>
          <w:divBdr>
            <w:top w:val="single" w:sz="8" w:space="3" w:color="B5C4DF"/>
            <w:left w:val="none" w:sz="0" w:space="0" w:color="auto"/>
            <w:bottom w:val="none" w:sz="0" w:space="0" w:color="auto"/>
            <w:right w:val="none" w:sz="0" w:space="0" w:color="auto"/>
          </w:divBdr>
        </w:div>
        <w:div w:id="271790613">
          <w:marLeft w:val="0"/>
          <w:marRight w:val="0"/>
          <w:marTop w:val="0"/>
          <w:marBottom w:val="0"/>
          <w:divBdr>
            <w:top w:val="none" w:sz="0" w:space="0" w:color="auto"/>
            <w:left w:val="none" w:sz="0" w:space="0" w:color="auto"/>
            <w:bottom w:val="none" w:sz="0" w:space="0" w:color="auto"/>
            <w:right w:val="none" w:sz="0" w:space="0" w:color="auto"/>
          </w:divBdr>
        </w:div>
        <w:div w:id="160974969">
          <w:marLeft w:val="0"/>
          <w:marRight w:val="0"/>
          <w:marTop w:val="0"/>
          <w:marBottom w:val="0"/>
          <w:divBdr>
            <w:top w:val="none" w:sz="0" w:space="0" w:color="auto"/>
            <w:left w:val="none" w:sz="0" w:space="0" w:color="auto"/>
            <w:bottom w:val="none" w:sz="0" w:space="0" w:color="auto"/>
            <w:right w:val="none" w:sz="0" w:space="0" w:color="auto"/>
          </w:divBdr>
          <w:divsChild>
            <w:div w:id="1414399283">
              <w:marLeft w:val="0"/>
              <w:marRight w:val="0"/>
              <w:marTop w:val="0"/>
              <w:marBottom w:val="0"/>
              <w:divBdr>
                <w:top w:val="single" w:sz="8" w:space="3" w:color="E1E1E1"/>
                <w:left w:val="none" w:sz="0" w:space="0" w:color="auto"/>
                <w:bottom w:val="none" w:sz="0" w:space="0" w:color="auto"/>
                <w:right w:val="none" w:sz="0" w:space="0" w:color="auto"/>
              </w:divBdr>
            </w:div>
          </w:divsChild>
        </w:div>
      </w:divsChild>
    </w:div>
    <w:div w:id="1853254474">
      <w:bodyDiv w:val="1"/>
      <w:marLeft w:val="0"/>
      <w:marRight w:val="0"/>
      <w:marTop w:val="0"/>
      <w:marBottom w:val="0"/>
      <w:divBdr>
        <w:top w:val="none" w:sz="0" w:space="0" w:color="auto"/>
        <w:left w:val="none" w:sz="0" w:space="0" w:color="auto"/>
        <w:bottom w:val="none" w:sz="0" w:space="0" w:color="auto"/>
        <w:right w:val="none" w:sz="0" w:space="0" w:color="auto"/>
      </w:divBdr>
      <w:divsChild>
        <w:div w:id="93100969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njamin.cashore@yal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exisnexis.com/" TargetMode="External"/><Relationship Id="rId5" Type="http://schemas.openxmlformats.org/officeDocument/2006/relationships/webSettings" Target="webSettings.xml"/><Relationship Id="rId10" Type="http://schemas.openxmlformats.org/officeDocument/2006/relationships/hyperlink" Target="http://www.theglobeandmail.com/servlet/story/RTGAM.20030524.umart0526/BNStory/Front" TargetMode="External"/><Relationship Id="rId4" Type="http://schemas.openxmlformats.org/officeDocument/2006/relationships/settings" Target="settings.xml"/><Relationship Id="rId9" Type="http://schemas.openxmlformats.org/officeDocument/2006/relationships/hyperlink" Target="mailto:steven.bernstein@utoronto.ca"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https://urldefense.proofpoint.com/v2/url?u=http-3A__www.bbc.com_news_science-2Denvironment-2D33782943&amp;d=AwMGaQ&amp;c=-dg2m7zWuuDZ0MUcV7Sdqw&amp;r=V9-xEEdZOyAhD9Lm2JgurKHeVb3lZC8mycr6B1_CCRk&amp;m=arHimUYfEUXAMrfIhxUWg7ioanba4mErRhtAijM5GRk&amp;s=XKEMygE1iTmOuz0LiI2Ty19xAmijF5hiUvNG63wWUto&amp;e=" TargetMode="External"/><Relationship Id="rId2" Type="http://schemas.openxmlformats.org/officeDocument/2006/relationships/hyperlink" Target="http://dotearth.blogs.nytimes.com/2015/11/30/in-paris-managing-humanitys-relationship-with-earths-climate-becomes-normal/?partner=rss&amp;emc=rss/" TargetMode="External"/><Relationship Id="rId1" Type="http://schemas.openxmlformats.org/officeDocument/2006/relationships/hyperlink" Target="http://www.nytimes.com/2015/12/13/opinion/sunday/the-climate-path-ahead.html" TargetMode="External"/><Relationship Id="rId5" Type="http://schemas.openxmlformats.org/officeDocument/2006/relationships/hyperlink" Target="https://urldefense.proofpoint.com/v2/url?u=http-3A__www.theguardian.com_news_2015_nov_22_for-2Dthe-2Drecord&amp;d=AwMFAg&amp;c=-dg2m7zWuuDZ0MUcV7Sdqw&amp;r=V9-xEEdZOyAhD9Lm2JgurKHeVb3lZC8mycr6B1_CCRk&amp;m=NrF4odZuvKCXJw2pGauJtCcPEKogwNq5nuZNGW_v-AA&amp;s=D3Vsb9ZVJNtKRnseHSNiWzSsY97WwNohgjFzo_gLfFM&amp;e=" TargetMode="External"/><Relationship Id="rId4" Type="http://schemas.openxmlformats.org/officeDocument/2006/relationships/hyperlink" Target="https://urldefense.proofpoint.com/v2/url?u=http-3A__www.theguardian.com_environment_2015_nov_14_un-2Dclimate-2Dchange-2Dsummit-2Dparis-2Dplanet-2Dfuture-2Dbalance-2Dscience&amp;d=AwMGaQ&amp;c=-dg2m7zWuuDZ0MUcV7Sdqw&amp;r=V9-xEEdZOyAhD9Lm2JgurKHeVb3lZC8mycr6B1_CCRk&amp;m=bpsWGS80mdyV1Pl3JXFGX-Qqm2v6esP_7DpeKCzLVtY&amp;s=f6VWD8gqjG3rWsnKg0f8py5u1ED_Pj9pGZX0bMT8liA&am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1CB1A0-2653-724E-8CD7-F25A25AD9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23929</Words>
  <Characters>144292</Characters>
  <Application>Microsoft Office Word</Application>
  <DocSecurity>0</DocSecurity>
  <Lines>2445</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Cashore</dc:creator>
  <cp:keywords/>
  <dc:description/>
  <cp:lastModifiedBy>Cashore, Benjamin</cp:lastModifiedBy>
  <cp:revision>6</cp:revision>
  <cp:lastPrinted>2018-05-05T04:56:00Z</cp:lastPrinted>
  <dcterms:created xsi:type="dcterms:W3CDTF">2018-06-15T10:43:00Z</dcterms:created>
  <dcterms:modified xsi:type="dcterms:W3CDTF">2018-06-15T10:44:00Z</dcterms:modified>
</cp:coreProperties>
</file>